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168E52" w14:textId="77777777" w:rsidR="00381611" w:rsidRDefault="00381611" w:rsidP="00381611">
      <w:pPr>
        <w:pStyle w:val="Titre1"/>
        <w:numPr>
          <w:ilvl w:val="0"/>
          <w:numId w:val="0"/>
        </w:numPr>
        <w:spacing w:before="120"/>
        <w:ind w:left="340"/>
        <w:jc w:val="center"/>
        <w:rPr>
          <w:rFonts w:ascii="Times New Roman" w:hAnsi="Times New Roman" w:cs="Times New Roman"/>
          <w:sz w:val="28"/>
          <w:szCs w:val="28"/>
        </w:rPr>
      </w:pPr>
      <w:bookmarkStart w:id="0" w:name="_Toc220155845"/>
      <w:bookmarkStart w:id="1" w:name="_Toc220155895"/>
      <w:bookmarkStart w:id="2" w:name="_Toc362516827"/>
      <w:bookmarkStart w:id="3" w:name="_Toc362518150"/>
      <w:bookmarkStart w:id="4" w:name="_Toc362518466"/>
      <w:r w:rsidRPr="000416ED">
        <w:rPr>
          <w:rFonts w:ascii="Times New Roman" w:hAnsi="Times New Roman" w:cs="Times New Roman"/>
          <w:sz w:val="28"/>
          <w:szCs w:val="28"/>
        </w:rPr>
        <w:t xml:space="preserve">Avis d’appel </w:t>
      </w:r>
      <w:r>
        <w:rPr>
          <w:rFonts w:ascii="Times New Roman" w:hAnsi="Times New Roman" w:cs="Times New Roman"/>
          <w:sz w:val="28"/>
          <w:szCs w:val="28"/>
        </w:rPr>
        <w:t>à</w:t>
      </w:r>
      <w:r w:rsidRPr="000416ED">
        <w:rPr>
          <w:rFonts w:ascii="Times New Roman" w:hAnsi="Times New Roman" w:cs="Times New Roman"/>
          <w:sz w:val="28"/>
          <w:szCs w:val="28"/>
        </w:rPr>
        <w:t xml:space="preserve"> propositions</w:t>
      </w:r>
    </w:p>
    <w:p w14:paraId="255EA387" w14:textId="77777777" w:rsidR="00381611" w:rsidRPr="00896321" w:rsidRDefault="00381611" w:rsidP="00381611">
      <w:pPr>
        <w:jc w:val="center"/>
        <w:rPr>
          <w:b/>
          <w:bCs/>
          <w:smallCaps/>
          <w:kern w:val="28"/>
          <w:sz w:val="28"/>
          <w:szCs w:val="28"/>
        </w:rPr>
      </w:pPr>
      <w:r w:rsidRPr="00B7750A">
        <w:rPr>
          <w:b/>
          <w:bCs/>
          <w:smallCaps/>
          <w:kern w:val="28"/>
          <w:sz w:val="28"/>
          <w:szCs w:val="28"/>
        </w:rPr>
        <w:t>FISONG 202</w:t>
      </w:r>
      <w:r>
        <w:rPr>
          <w:b/>
          <w:bCs/>
          <w:smallCaps/>
          <w:kern w:val="28"/>
          <w:sz w:val="28"/>
          <w:szCs w:val="28"/>
        </w:rPr>
        <w:t>1</w:t>
      </w:r>
      <w:r w:rsidRPr="00B7750A">
        <w:rPr>
          <w:b/>
          <w:bCs/>
          <w:smallCaps/>
          <w:kern w:val="28"/>
          <w:sz w:val="28"/>
          <w:szCs w:val="28"/>
        </w:rPr>
        <w:t xml:space="preserve"> - </w:t>
      </w:r>
      <w:r w:rsidRPr="00381611">
        <w:rPr>
          <w:b/>
          <w:bCs/>
          <w:smallCaps/>
          <w:kern w:val="28"/>
          <w:sz w:val="28"/>
          <w:szCs w:val="28"/>
        </w:rPr>
        <w:t>Lutter contre les violences gynécologiques et obstétricales</w:t>
      </w:r>
    </w:p>
    <w:p w14:paraId="3AB42D50" w14:textId="6223DB1A" w:rsidR="00381611" w:rsidRDefault="00381611" w:rsidP="00381611">
      <w:pPr>
        <w:pStyle w:val="Titre1"/>
        <w:numPr>
          <w:ilvl w:val="0"/>
          <w:numId w:val="0"/>
        </w:numPr>
        <w:spacing w:after="0"/>
        <w:ind w:left="340"/>
        <w:jc w:val="center"/>
        <w:rPr>
          <w:rFonts w:ascii="Times New Roman" w:hAnsi="Times New Roman" w:cs="Times New Roman"/>
          <w:sz w:val="28"/>
          <w:szCs w:val="28"/>
        </w:rPr>
      </w:pPr>
      <w:r w:rsidRPr="00DA47E9">
        <w:rPr>
          <w:rFonts w:ascii="Times New Roman" w:hAnsi="Times New Roman" w:cs="Times New Roman"/>
          <w:sz w:val="28"/>
          <w:szCs w:val="28"/>
        </w:rPr>
        <w:t xml:space="preserve">Publié le </w:t>
      </w:r>
      <w:r w:rsidR="00D0387D">
        <w:rPr>
          <w:rFonts w:ascii="Times New Roman" w:hAnsi="Times New Roman" w:cs="Times New Roman"/>
          <w:sz w:val="28"/>
          <w:szCs w:val="28"/>
        </w:rPr>
        <w:t>24</w:t>
      </w:r>
      <w:r w:rsidR="00DA47E9" w:rsidRPr="00DA47E9">
        <w:rPr>
          <w:rFonts w:ascii="Times New Roman" w:hAnsi="Times New Roman" w:cs="Times New Roman"/>
          <w:sz w:val="28"/>
          <w:szCs w:val="28"/>
        </w:rPr>
        <w:t xml:space="preserve"> </w:t>
      </w:r>
      <w:proofErr w:type="spellStart"/>
      <w:r w:rsidRPr="00DA47E9">
        <w:rPr>
          <w:rFonts w:ascii="Times New Roman" w:hAnsi="Times New Roman" w:cs="Times New Roman"/>
          <w:sz w:val="28"/>
          <w:szCs w:val="28"/>
        </w:rPr>
        <w:t>fevrier</w:t>
      </w:r>
      <w:proofErr w:type="spellEnd"/>
      <w:r w:rsidRPr="00DA47E9">
        <w:rPr>
          <w:rFonts w:ascii="Times New Roman" w:hAnsi="Times New Roman" w:cs="Times New Roman"/>
          <w:sz w:val="28"/>
          <w:szCs w:val="28"/>
        </w:rPr>
        <w:t xml:space="preserve"> 2021</w:t>
      </w:r>
      <w:r>
        <w:rPr>
          <w:rFonts w:ascii="Times New Roman" w:hAnsi="Times New Roman" w:cs="Times New Roman"/>
          <w:sz w:val="28"/>
          <w:szCs w:val="28"/>
        </w:rPr>
        <w:t xml:space="preserve"> </w:t>
      </w:r>
    </w:p>
    <w:p w14:paraId="2D3B238A" w14:textId="77777777" w:rsidR="00381611" w:rsidRPr="00884E3D" w:rsidRDefault="00381611" w:rsidP="00381611">
      <w:pPr>
        <w:pStyle w:val="Titre1"/>
        <w:numPr>
          <w:ilvl w:val="0"/>
          <w:numId w:val="0"/>
        </w:numPr>
        <w:spacing w:before="0"/>
        <w:ind w:left="340"/>
        <w:jc w:val="center"/>
        <w:rPr>
          <w:rFonts w:ascii="Times New Roman" w:hAnsi="Times New Roman" w:cs="Times New Roman"/>
          <w:color w:val="FF0000"/>
          <w:sz w:val="28"/>
          <w:szCs w:val="28"/>
        </w:rPr>
      </w:pPr>
    </w:p>
    <w:p w14:paraId="50CF37EE" w14:textId="77777777" w:rsidR="00381611" w:rsidRDefault="00381611" w:rsidP="00381611">
      <w:pPr>
        <w:pStyle w:val="Titre1"/>
        <w:numPr>
          <w:ilvl w:val="0"/>
          <w:numId w:val="0"/>
        </w:numPr>
        <w:ind w:left="340"/>
        <w:rPr>
          <w:rFonts w:ascii="Times New Roman" w:hAnsi="Times New Roman" w:cs="Times New Roman"/>
          <w:sz w:val="28"/>
          <w:szCs w:val="28"/>
        </w:rPr>
      </w:pPr>
    </w:p>
    <w:bookmarkEnd w:id="0"/>
    <w:bookmarkEnd w:id="1"/>
    <w:bookmarkEnd w:id="2"/>
    <w:bookmarkEnd w:id="3"/>
    <w:bookmarkEnd w:id="4"/>
    <w:p w14:paraId="38A17449" w14:textId="77777777" w:rsidR="00381611" w:rsidRPr="000416ED" w:rsidRDefault="00F81C55" w:rsidP="00381611">
      <w:pPr>
        <w:pStyle w:val="Titre1"/>
        <w:tabs>
          <w:tab w:val="num" w:pos="360"/>
        </w:tabs>
        <w:ind w:left="340" w:hanging="340"/>
        <w:rPr>
          <w:rFonts w:ascii="Times New Roman" w:hAnsi="Times New Roman" w:cs="Times New Roman"/>
          <w:sz w:val="28"/>
          <w:szCs w:val="28"/>
        </w:rPr>
      </w:pPr>
      <w:r>
        <w:rPr>
          <w:rFonts w:ascii="Times New Roman" w:hAnsi="Times New Roman" w:cs="Times New Roman"/>
          <w:sz w:val="28"/>
          <w:szCs w:val="28"/>
        </w:rPr>
        <w:t>Avis d’appel à propositions</w:t>
      </w:r>
    </w:p>
    <w:p w14:paraId="24F6F1A8" w14:textId="77777777" w:rsidR="00381611" w:rsidRDefault="00381611" w:rsidP="00381611">
      <w:pPr>
        <w:tabs>
          <w:tab w:val="num" w:pos="1276"/>
        </w:tabs>
        <w:jc w:val="both"/>
      </w:pPr>
      <w:r>
        <w:t xml:space="preserve">Dans le cadre de la Facilité d’innovation sectorielle pour les ONG (FISONG), l’Agence française de Développement (AFD) se propose de subventionner des ONG pour la réalisation de projets de terrain innovants selon un cadre défini. </w:t>
      </w:r>
    </w:p>
    <w:p w14:paraId="30A18B68" w14:textId="77777777" w:rsidR="00381611" w:rsidRDefault="00381611" w:rsidP="00381611">
      <w:pPr>
        <w:tabs>
          <w:tab w:val="num" w:pos="1276"/>
        </w:tabs>
        <w:jc w:val="both"/>
        <w:rPr>
          <w:szCs w:val="20"/>
        </w:rPr>
      </w:pPr>
    </w:p>
    <w:p w14:paraId="406DD24C" w14:textId="77777777" w:rsidR="00381611" w:rsidRDefault="00381611" w:rsidP="00381611">
      <w:pPr>
        <w:spacing w:after="240"/>
        <w:jc w:val="both"/>
      </w:pPr>
      <w:r>
        <w:rPr>
          <w:szCs w:val="20"/>
        </w:rPr>
        <w:t>L</w:t>
      </w:r>
      <w:r w:rsidRPr="003F0A4B">
        <w:t xml:space="preserve">’AFD reconnaît aux ONG des savoir-faire spécifiques, une capacité d’innovation, une proximité avec le terrain et les groupes cibles de son action ainsi qu’une capacité de plaidoyer qui l’intéressent. </w:t>
      </w:r>
      <w:r w:rsidRPr="003F0A4B">
        <w:rPr>
          <w:szCs w:val="20"/>
        </w:rPr>
        <w:t xml:space="preserve">La « Facilité d’Innovation Sectorielle pour les ONG » (FISONG) </w:t>
      </w:r>
      <w:r w:rsidRPr="003F0A4B">
        <w:t xml:space="preserve">se propose de les valoriser, et d’exploiter les complémentarités existantes et potentielles avec les actions et l’expertise de l’AFD autour d’actions concrètes. Le dispositif FISONG </w:t>
      </w:r>
      <w:r w:rsidRPr="003F0A4B">
        <w:rPr>
          <w:szCs w:val="20"/>
        </w:rPr>
        <w:t xml:space="preserve">a pour vocation de financer des projets de développement innovants portés par des ONG françaises et internationales en partenariat avec des organisations du Sud. </w:t>
      </w:r>
    </w:p>
    <w:p w14:paraId="50298C51" w14:textId="77777777" w:rsidR="00381611" w:rsidRPr="00972B3A" w:rsidRDefault="00381611" w:rsidP="00381611">
      <w:pPr>
        <w:jc w:val="both"/>
      </w:pPr>
      <w:r>
        <w:t xml:space="preserve">Le présent appel à propositions vise à mettre en œuvre </w:t>
      </w:r>
      <w:r w:rsidRPr="009E4CA1">
        <w:rPr>
          <w:b/>
        </w:rPr>
        <w:t xml:space="preserve">des opérations innovantes </w:t>
      </w:r>
      <w:r>
        <w:rPr>
          <w:b/>
        </w:rPr>
        <w:t xml:space="preserve">en matière de </w:t>
      </w:r>
      <w:r w:rsidRPr="00381611">
        <w:rPr>
          <w:b/>
        </w:rPr>
        <w:t>lutte contre les violences gynécologiques et obstétricales</w:t>
      </w:r>
      <w:r>
        <w:t xml:space="preserve">. Il est doté </w:t>
      </w:r>
      <w:r w:rsidRPr="003D1E64">
        <w:t xml:space="preserve">d’une enveloppe de </w:t>
      </w:r>
      <w:r w:rsidRPr="00147E0F">
        <w:t>2,5 millions d’euros</w:t>
      </w:r>
      <w:r w:rsidRPr="003D1E64">
        <w:t>.</w:t>
      </w:r>
      <w:r>
        <w:t xml:space="preserve"> </w:t>
      </w:r>
    </w:p>
    <w:p w14:paraId="64F8F00B" w14:textId="77777777" w:rsidR="00381611" w:rsidRDefault="00381611" w:rsidP="00381611">
      <w:pPr>
        <w:jc w:val="both"/>
      </w:pPr>
    </w:p>
    <w:p w14:paraId="3D1DB00F" w14:textId="0ACA0972" w:rsidR="00381611" w:rsidRDefault="00381611" w:rsidP="00381611">
      <w:pPr>
        <w:jc w:val="both"/>
      </w:pPr>
      <w:r>
        <w:t xml:space="preserve">La sélection est effectuée sur la base </w:t>
      </w:r>
      <w:r w:rsidRPr="004828A9">
        <w:t xml:space="preserve">d’une </w:t>
      </w:r>
      <w:r w:rsidRPr="008C5868">
        <w:t>note projet</w:t>
      </w:r>
      <w:r w:rsidRPr="004828A9">
        <w:t xml:space="preserve"> accompagnée d’un dossier administratif</w:t>
      </w:r>
      <w:r>
        <w:t xml:space="preserve"> relatif à l’ONG soumettant la demande de cofinancement. </w:t>
      </w:r>
      <w:r w:rsidRPr="00147E0F">
        <w:rPr>
          <w:b/>
        </w:rPr>
        <w:t xml:space="preserve">Le dossier complet </w:t>
      </w:r>
      <w:r w:rsidR="00147E0F" w:rsidRPr="00147E0F">
        <w:rPr>
          <w:b/>
        </w:rPr>
        <w:t>devra être remis</w:t>
      </w:r>
      <w:r w:rsidR="00147E0F">
        <w:t xml:space="preserve"> </w:t>
      </w:r>
      <w:r>
        <w:rPr>
          <w:b/>
        </w:rPr>
        <w:t xml:space="preserve">à l’AFD </w:t>
      </w:r>
      <w:r w:rsidRPr="0065435B">
        <w:rPr>
          <w:b/>
        </w:rPr>
        <w:t xml:space="preserve">au plus tard le </w:t>
      </w:r>
      <w:r>
        <w:rPr>
          <w:b/>
        </w:rPr>
        <w:t>vendredi 14 mai 2021 à midi, heure de Paris</w:t>
      </w:r>
      <w:r w:rsidRPr="004828A9">
        <w:t xml:space="preserve">. </w:t>
      </w:r>
    </w:p>
    <w:p w14:paraId="36F81607" w14:textId="77777777" w:rsidR="00381611" w:rsidRDefault="00381611" w:rsidP="00381611">
      <w:pPr>
        <w:jc w:val="both"/>
      </w:pPr>
    </w:p>
    <w:p w14:paraId="6671D791" w14:textId="77777777" w:rsidR="00381611" w:rsidRPr="00D5548E" w:rsidRDefault="00381611" w:rsidP="00381611">
      <w:pPr>
        <w:jc w:val="both"/>
      </w:pPr>
    </w:p>
    <w:p w14:paraId="3867CB64" w14:textId="77777777" w:rsidR="00381611" w:rsidRDefault="00381611" w:rsidP="00381611">
      <w:pPr>
        <w:pBdr>
          <w:top w:val="single" w:sz="4" w:space="1" w:color="auto"/>
          <w:left w:val="single" w:sz="4" w:space="4" w:color="auto"/>
          <w:bottom w:val="single" w:sz="4" w:space="1" w:color="auto"/>
          <w:right w:val="single" w:sz="4" w:space="4" w:color="auto"/>
        </w:pBdr>
        <w:ind w:left="720"/>
        <w:jc w:val="both"/>
        <w:rPr>
          <w:b/>
        </w:rPr>
      </w:pPr>
      <w:r w:rsidRPr="00124979">
        <w:rPr>
          <w:b/>
        </w:rPr>
        <w:t>Les propositions</w:t>
      </w:r>
      <w:r>
        <w:rPr>
          <w:b/>
        </w:rPr>
        <w:t xml:space="preserve"> complètes, note-projet et dossier administratif en version électronique d</w:t>
      </w:r>
      <w:r w:rsidRPr="00124979">
        <w:rPr>
          <w:b/>
        </w:rPr>
        <w:t xml:space="preserve">evront être </w:t>
      </w:r>
      <w:r>
        <w:rPr>
          <w:b/>
        </w:rPr>
        <w:t xml:space="preserve">réceptionnées </w:t>
      </w:r>
      <w:r w:rsidRPr="00124979">
        <w:rPr>
          <w:b/>
        </w:rPr>
        <w:t>au plus tard</w:t>
      </w:r>
      <w:r>
        <w:rPr>
          <w:b/>
        </w:rPr>
        <w:t> le vendredi 14 mai 2021 à midi, heure de Paris</w:t>
      </w:r>
      <w:r>
        <w:t xml:space="preserve"> </w:t>
      </w:r>
      <w:r>
        <w:rPr>
          <w:b/>
        </w:rPr>
        <w:t xml:space="preserve">à l’adresse suivante : </w:t>
      </w:r>
    </w:p>
    <w:p w14:paraId="00F27C85" w14:textId="77777777" w:rsidR="00381611" w:rsidRDefault="00D0387D" w:rsidP="00381611">
      <w:pPr>
        <w:pBdr>
          <w:top w:val="single" w:sz="4" w:space="1" w:color="auto"/>
          <w:left w:val="single" w:sz="4" w:space="4" w:color="auto"/>
          <w:bottom w:val="single" w:sz="4" w:space="1" w:color="auto"/>
          <w:right w:val="single" w:sz="4" w:space="4" w:color="auto"/>
        </w:pBdr>
        <w:ind w:left="720"/>
        <w:jc w:val="center"/>
      </w:pPr>
      <w:hyperlink r:id="rId8" w:history="1">
        <w:r w:rsidR="00381611" w:rsidRPr="00220A77">
          <w:rPr>
            <w:rStyle w:val="Lienhypertexte"/>
          </w:rPr>
          <w:t>fisong@afd.fr</w:t>
        </w:r>
      </w:hyperlink>
    </w:p>
    <w:p w14:paraId="719FAED7" w14:textId="77777777" w:rsidR="00381611" w:rsidRDefault="00381611" w:rsidP="00381611">
      <w:pPr>
        <w:pBdr>
          <w:top w:val="single" w:sz="4" w:space="1" w:color="auto"/>
          <w:left w:val="single" w:sz="4" w:space="4" w:color="auto"/>
          <w:bottom w:val="single" w:sz="4" w:space="1" w:color="auto"/>
          <w:right w:val="single" w:sz="4" w:space="4" w:color="auto"/>
        </w:pBdr>
        <w:ind w:left="720"/>
        <w:jc w:val="center"/>
      </w:pPr>
    </w:p>
    <w:p w14:paraId="1603549D" w14:textId="77777777" w:rsidR="00381611" w:rsidRDefault="00381611" w:rsidP="00381611">
      <w:pPr>
        <w:pBdr>
          <w:top w:val="single" w:sz="4" w:space="1" w:color="auto"/>
          <w:left w:val="single" w:sz="4" w:space="4" w:color="auto"/>
          <w:bottom w:val="single" w:sz="4" w:space="1" w:color="auto"/>
          <w:right w:val="single" w:sz="4" w:space="4" w:color="auto"/>
        </w:pBdr>
        <w:ind w:left="720"/>
      </w:pPr>
      <w:r>
        <w:t xml:space="preserve">Les documents doivent être au format </w:t>
      </w:r>
      <w:proofErr w:type="spellStart"/>
      <w:r>
        <w:t>pdf</w:t>
      </w:r>
      <w:proofErr w:type="spellEnd"/>
      <w:r>
        <w:t xml:space="preserve"> et la taille maximum de l’envoi (message et document(s) attaché(s)) est limitée à 7 </w:t>
      </w:r>
      <w:proofErr w:type="gramStart"/>
      <w:r>
        <w:t>Mo .</w:t>
      </w:r>
      <w:proofErr w:type="gramEnd"/>
      <w:r>
        <w:t xml:space="preserve"> </w:t>
      </w:r>
    </w:p>
    <w:p w14:paraId="18D1B646" w14:textId="77777777" w:rsidR="00381611" w:rsidRDefault="00381611" w:rsidP="00381611">
      <w:pPr>
        <w:pBdr>
          <w:top w:val="single" w:sz="4" w:space="1" w:color="auto"/>
          <w:left w:val="single" w:sz="4" w:space="4" w:color="auto"/>
          <w:bottom w:val="single" w:sz="4" w:space="1" w:color="auto"/>
          <w:right w:val="single" w:sz="4" w:space="4" w:color="auto"/>
        </w:pBdr>
        <w:ind w:left="720"/>
      </w:pPr>
      <w:r>
        <w:t>L’objet du mail doit être : FISONG 2021_Lutte contre les VGO</w:t>
      </w:r>
      <w:proofErr w:type="gramStart"/>
      <w:r>
        <w:t>_[</w:t>
      </w:r>
      <w:proofErr w:type="gramEnd"/>
      <w:r>
        <w:t>nom de votre ONG]</w:t>
      </w:r>
    </w:p>
    <w:p w14:paraId="404A477D" w14:textId="77777777" w:rsidR="00381611" w:rsidRDefault="00381611" w:rsidP="00381611">
      <w:pPr>
        <w:pBdr>
          <w:top w:val="single" w:sz="4" w:space="1" w:color="auto"/>
          <w:left w:val="single" w:sz="4" w:space="4" w:color="auto"/>
          <w:bottom w:val="single" w:sz="4" w:space="1" w:color="auto"/>
          <w:right w:val="single" w:sz="4" w:space="4" w:color="auto"/>
        </w:pBdr>
        <w:ind w:left="720"/>
        <w:jc w:val="both"/>
        <w:rPr>
          <w:b/>
        </w:rPr>
      </w:pPr>
      <w:r w:rsidRPr="00124979">
        <w:rPr>
          <w:b/>
        </w:rPr>
        <w:t>Toute proposition arrivée après la date et l'heure indiquée ci-dessus</w:t>
      </w:r>
      <w:r>
        <w:rPr>
          <w:b/>
        </w:rPr>
        <w:t xml:space="preserve"> ou incomplète</w:t>
      </w:r>
      <w:r w:rsidRPr="00124979">
        <w:rPr>
          <w:b/>
        </w:rPr>
        <w:t xml:space="preserve"> sera écartée.</w:t>
      </w:r>
    </w:p>
    <w:p w14:paraId="7CA558C1" w14:textId="77777777" w:rsidR="00381611" w:rsidRDefault="00381611" w:rsidP="00381611">
      <w:pPr>
        <w:pBdr>
          <w:top w:val="single" w:sz="4" w:space="1" w:color="auto"/>
          <w:left w:val="single" w:sz="4" w:space="4" w:color="auto"/>
          <w:bottom w:val="single" w:sz="4" w:space="1" w:color="auto"/>
          <w:right w:val="single" w:sz="4" w:space="4" w:color="auto"/>
        </w:pBdr>
        <w:ind w:left="720"/>
        <w:jc w:val="both"/>
        <w:rPr>
          <w:b/>
        </w:rPr>
      </w:pPr>
    </w:p>
    <w:p w14:paraId="6E4AD5DA" w14:textId="77777777" w:rsidR="00381611" w:rsidRPr="00124979" w:rsidRDefault="00381611" w:rsidP="00381611">
      <w:pPr>
        <w:pBdr>
          <w:top w:val="single" w:sz="4" w:space="1" w:color="auto"/>
          <w:left w:val="single" w:sz="4" w:space="4" w:color="auto"/>
          <w:bottom w:val="single" w:sz="4" w:space="1" w:color="auto"/>
          <w:right w:val="single" w:sz="4" w:space="4" w:color="auto"/>
        </w:pBdr>
        <w:ind w:left="720"/>
        <w:jc w:val="both"/>
        <w:rPr>
          <w:b/>
        </w:rPr>
      </w:pPr>
      <w:r w:rsidRPr="00C84384">
        <w:rPr>
          <w:b/>
        </w:rPr>
        <w:t>L’AFD adressera à l’OSC un accusé de réception dans les deux jours ouvrés suivant la réception du dossier. Il appartient à l’OSC de vérifier que son dossier a bien été reçu. Aucune réclamation ne sera acceptée si l’OSC n’est pas en mesure de prouver qu’elle a reçu cet accusé de réception.</w:t>
      </w:r>
    </w:p>
    <w:p w14:paraId="47FB0235" w14:textId="77777777" w:rsidR="00381611" w:rsidRDefault="00381611" w:rsidP="00381611">
      <w:pPr>
        <w:ind w:left="720"/>
        <w:jc w:val="both"/>
      </w:pPr>
    </w:p>
    <w:p w14:paraId="03908865" w14:textId="77777777" w:rsidR="00381611" w:rsidRDefault="00381611" w:rsidP="00381611"/>
    <w:p w14:paraId="5ACD35B3" w14:textId="2BCAE63C" w:rsidR="00381611" w:rsidRPr="007E2E8E" w:rsidRDefault="00381611" w:rsidP="00381611">
      <w:pPr>
        <w:jc w:val="both"/>
      </w:pPr>
      <w:r>
        <w:lastRenderedPageBreak/>
        <w:t xml:space="preserve">Des demandes d’informations peuvent être adressées à l’AFD au plus tard d’ici le </w:t>
      </w:r>
      <w:r w:rsidR="00D0387D">
        <w:t>24</w:t>
      </w:r>
      <w:r w:rsidR="00F81C55" w:rsidRPr="00147E0F">
        <w:t xml:space="preserve"> mars 2021</w:t>
      </w:r>
      <w:r>
        <w:t xml:space="preserve"> par </w:t>
      </w:r>
      <w:r w:rsidRPr="003C4977">
        <w:rPr>
          <w:b/>
        </w:rPr>
        <w:t>mail uniquement</w:t>
      </w:r>
      <w:r>
        <w:t xml:space="preserve"> à l’adresse suivante : </w:t>
      </w:r>
      <w:hyperlink r:id="rId9" w:history="1">
        <w:r w:rsidR="00F81C55" w:rsidRPr="00220A77">
          <w:rPr>
            <w:rStyle w:val="Lienhypertexte"/>
          </w:rPr>
          <w:t>fisong@afd.fr</w:t>
        </w:r>
      </w:hyperlink>
      <w:r>
        <w:t xml:space="preserve">. </w:t>
      </w:r>
      <w:r w:rsidRPr="003C4977">
        <w:rPr>
          <w:b/>
        </w:rPr>
        <w:t>Après cette date limite, l’AFD ne recevra plus de questions.</w:t>
      </w:r>
      <w:r>
        <w:t xml:space="preserve"> Elle publiera sur son site Internet l’ensemble des réponses aux questions adressées au plus </w:t>
      </w:r>
      <w:r w:rsidRPr="00147E0F">
        <w:t xml:space="preserve">tard le </w:t>
      </w:r>
      <w:r w:rsidR="00D0387D">
        <w:t>7</w:t>
      </w:r>
      <w:r w:rsidR="00147E0F" w:rsidRPr="00147E0F">
        <w:t xml:space="preserve"> avril </w:t>
      </w:r>
      <w:r w:rsidR="00F81C55" w:rsidRPr="00147E0F">
        <w:t>2021</w:t>
      </w:r>
      <w:r w:rsidRPr="00147E0F">
        <w:t>.</w:t>
      </w:r>
      <w:r>
        <w:t xml:space="preserve"> </w:t>
      </w:r>
    </w:p>
    <w:p w14:paraId="0D91F7E9" w14:textId="77777777" w:rsidR="00381611" w:rsidRDefault="00381611" w:rsidP="00381611">
      <w:pPr>
        <w:jc w:val="both"/>
      </w:pPr>
    </w:p>
    <w:p w14:paraId="33E05DFE" w14:textId="77777777" w:rsidR="00381611" w:rsidRPr="00677083" w:rsidRDefault="00381611" w:rsidP="00381611">
      <w:pPr>
        <w:rPr>
          <w:b/>
        </w:rPr>
      </w:pPr>
      <w:r w:rsidRPr="00677083">
        <w:rPr>
          <w:b/>
        </w:rPr>
        <w:t>Composition</w:t>
      </w:r>
      <w:r>
        <w:rPr>
          <w:b/>
        </w:rPr>
        <w:t xml:space="preserve"> du présent appel à propositions</w:t>
      </w:r>
      <w:r w:rsidRPr="00677083">
        <w:rPr>
          <w:b/>
        </w:rPr>
        <w:t xml:space="preserve"> : </w:t>
      </w:r>
    </w:p>
    <w:p w14:paraId="4182A387" w14:textId="77777777" w:rsidR="00381611" w:rsidRDefault="00381611" w:rsidP="00381611"/>
    <w:p w14:paraId="4BC84C1B" w14:textId="77777777" w:rsidR="00381611" w:rsidRPr="00D54CF6" w:rsidRDefault="00D0387D" w:rsidP="00381611">
      <w:pPr>
        <w:numPr>
          <w:ilvl w:val="0"/>
          <w:numId w:val="1"/>
        </w:numPr>
      </w:pPr>
      <w:hyperlink w:anchor="AvisAppel" w:history="1">
        <w:r w:rsidR="00381611" w:rsidRPr="00D54CF6">
          <w:rPr>
            <w:rStyle w:val="Lienhypertexte"/>
          </w:rPr>
          <w:t>Avis d’appel à propositions</w:t>
        </w:r>
      </w:hyperlink>
    </w:p>
    <w:p w14:paraId="5E1C8E62" w14:textId="77777777" w:rsidR="00381611" w:rsidRPr="00D54CF6" w:rsidRDefault="00D0387D" w:rsidP="00381611">
      <w:pPr>
        <w:numPr>
          <w:ilvl w:val="0"/>
          <w:numId w:val="1"/>
        </w:numPr>
      </w:pPr>
      <w:hyperlink w:anchor="CadreGeneral" w:history="1">
        <w:r w:rsidR="00381611" w:rsidRPr="00D54CF6">
          <w:rPr>
            <w:rStyle w:val="Lienhypertexte"/>
          </w:rPr>
          <w:t xml:space="preserve">Cadre général </w:t>
        </w:r>
        <w:r w:rsidR="00381611">
          <w:rPr>
            <w:rStyle w:val="Lienhypertexte"/>
          </w:rPr>
          <w:t>de la FISONG</w:t>
        </w:r>
      </w:hyperlink>
    </w:p>
    <w:p w14:paraId="088F38FF" w14:textId="7D97FFD0" w:rsidR="00381611" w:rsidRPr="00D54CF6" w:rsidRDefault="00D0387D" w:rsidP="00381611">
      <w:pPr>
        <w:numPr>
          <w:ilvl w:val="0"/>
          <w:numId w:val="1"/>
        </w:numPr>
      </w:pPr>
      <w:hyperlink w:anchor="ModalitésPreselSel" w:history="1">
        <w:r w:rsidR="00381611" w:rsidRPr="00D54CF6">
          <w:rPr>
            <w:rStyle w:val="Lienhypertexte"/>
          </w:rPr>
          <w:t xml:space="preserve">Modalités de sélection et de </w:t>
        </w:r>
        <w:r w:rsidR="00A70F49">
          <w:rPr>
            <w:rStyle w:val="Lienhypertexte"/>
          </w:rPr>
          <w:t>validation finale des propositions</w:t>
        </w:r>
      </w:hyperlink>
      <w:r w:rsidR="00381611" w:rsidRPr="00D54CF6">
        <w:t xml:space="preserve"> </w:t>
      </w:r>
    </w:p>
    <w:p w14:paraId="4684B650" w14:textId="7482FD2C" w:rsidR="00381611" w:rsidRPr="00D54CF6" w:rsidRDefault="00D0387D" w:rsidP="00381611">
      <w:pPr>
        <w:numPr>
          <w:ilvl w:val="0"/>
          <w:numId w:val="1"/>
        </w:numPr>
      </w:pPr>
      <w:hyperlink w:anchor="NoteProjet" w:history="1">
        <w:r w:rsidR="00A70F49">
          <w:rPr>
            <w:rStyle w:val="Lienhypertexte"/>
          </w:rPr>
          <w:t>Termes de référence</w:t>
        </w:r>
      </w:hyperlink>
      <w:r w:rsidR="00381611" w:rsidRPr="00D54CF6">
        <w:t xml:space="preserve"> </w:t>
      </w:r>
    </w:p>
    <w:p w14:paraId="6C52F619" w14:textId="0280C864" w:rsidR="00381611" w:rsidRPr="00A70F49" w:rsidRDefault="00A70F49" w:rsidP="00A70F49">
      <w:pPr>
        <w:pStyle w:val="Paragraphedeliste"/>
        <w:numPr>
          <w:ilvl w:val="0"/>
          <w:numId w:val="1"/>
        </w:numPr>
      </w:pPr>
      <w:r w:rsidRPr="00A70F49">
        <w:fldChar w:fldCharType="begin"/>
      </w:r>
      <w:r w:rsidRPr="00A70F49">
        <w:instrText xml:space="preserve"> REF _Ref63246522 \h  \* MERGEFORMAT </w:instrText>
      </w:r>
      <w:r w:rsidRPr="00A70F49">
        <w:fldChar w:fldCharType="separate"/>
      </w:r>
      <w:r w:rsidRPr="00A70F49">
        <w:t>Modèle de note projet</w:t>
      </w:r>
      <w:r w:rsidRPr="00A70F49">
        <w:fldChar w:fldCharType="end"/>
      </w:r>
      <w:r w:rsidRPr="00A70F49">
        <w:t xml:space="preserve"> </w:t>
      </w:r>
    </w:p>
    <w:p w14:paraId="45B81185" w14:textId="77777777" w:rsidR="00381611" w:rsidRPr="000416ED" w:rsidRDefault="00381611" w:rsidP="00381611">
      <w:pPr>
        <w:pStyle w:val="Titre1"/>
        <w:tabs>
          <w:tab w:val="num" w:pos="360"/>
        </w:tabs>
        <w:ind w:left="340" w:hanging="340"/>
        <w:rPr>
          <w:rFonts w:ascii="Times New Roman" w:hAnsi="Times New Roman" w:cs="Times New Roman"/>
          <w:sz w:val="28"/>
          <w:szCs w:val="28"/>
        </w:rPr>
      </w:pPr>
      <w:bookmarkStart w:id="5" w:name="CadreGeneral"/>
      <w:bookmarkStart w:id="6" w:name="_Toc220155846"/>
      <w:bookmarkStart w:id="7" w:name="_Toc220155896"/>
      <w:bookmarkStart w:id="8" w:name="_Toc362516828"/>
      <w:bookmarkStart w:id="9" w:name="_Toc362518151"/>
      <w:bookmarkStart w:id="10" w:name="_Toc362518467"/>
      <w:bookmarkEnd w:id="5"/>
      <w:r w:rsidRPr="000416ED">
        <w:rPr>
          <w:rFonts w:ascii="Times New Roman" w:hAnsi="Times New Roman" w:cs="Times New Roman"/>
          <w:sz w:val="28"/>
          <w:szCs w:val="28"/>
        </w:rPr>
        <w:t xml:space="preserve">Cadre général </w:t>
      </w:r>
      <w:bookmarkEnd w:id="6"/>
      <w:bookmarkEnd w:id="7"/>
      <w:r>
        <w:rPr>
          <w:rFonts w:ascii="Times New Roman" w:hAnsi="Times New Roman" w:cs="Times New Roman"/>
          <w:sz w:val="28"/>
          <w:szCs w:val="28"/>
        </w:rPr>
        <w:t>de la</w:t>
      </w:r>
      <w:r w:rsidRPr="000416ED">
        <w:rPr>
          <w:rFonts w:ascii="Times New Roman" w:hAnsi="Times New Roman" w:cs="Times New Roman"/>
          <w:sz w:val="28"/>
          <w:szCs w:val="28"/>
        </w:rPr>
        <w:t xml:space="preserve"> FISONG</w:t>
      </w:r>
      <w:bookmarkEnd w:id="8"/>
      <w:bookmarkEnd w:id="9"/>
      <w:bookmarkEnd w:id="10"/>
    </w:p>
    <w:p w14:paraId="4184FFA5" w14:textId="77777777" w:rsidR="00381611" w:rsidRDefault="00381611" w:rsidP="00381611">
      <w:pPr>
        <w:jc w:val="both"/>
      </w:pPr>
      <w:r w:rsidRPr="00581BA7">
        <w:t>L’instrument de financement « Facilité d’innovation sectorielle pour les ONG » se distingue des instruments classiques de financement ou cofinancement de projets portés par les ONG par sa volonté de promouvoir l’innovation</w:t>
      </w:r>
      <w:r>
        <w:t xml:space="preserve"> d’une part, et le dialogue sectoriel entre l’AFD et les ONG d’autre part, ainsi que </w:t>
      </w:r>
      <w:r w:rsidRPr="00581BA7">
        <w:t>par son mode de fonctionnement. Par innovation</w:t>
      </w:r>
      <w:r>
        <w:t xml:space="preserve"> sectorielle</w:t>
      </w:r>
      <w:r w:rsidRPr="00581BA7">
        <w:t>, on entend la recherche partagée, entre l’AFD et les ONG, de nouveaux modes d’intervention, procédés techniques, dispositifs organisationnels ou partenariats permettant de créer de nouvelles dynamiques et de jouer un rôle moteur dans un secteur précis du développement.</w:t>
      </w:r>
      <w:r>
        <w:t xml:space="preserve"> </w:t>
      </w:r>
    </w:p>
    <w:p w14:paraId="26503F19" w14:textId="77777777" w:rsidR="00381611" w:rsidRDefault="00381611" w:rsidP="00381611">
      <w:pPr>
        <w:jc w:val="both"/>
      </w:pPr>
    </w:p>
    <w:p w14:paraId="6F9179F8" w14:textId="77777777" w:rsidR="00381611" w:rsidRPr="00581BA7" w:rsidRDefault="00381611" w:rsidP="00381611">
      <w:pPr>
        <w:jc w:val="both"/>
      </w:pPr>
      <w:r w:rsidRPr="00581BA7">
        <w:t>Instrument basé sur l’expérimentation, la recherche de créativité, la recherche – développement et la modélisation, la FISONG a pour vocation de promouvoir l’innovation dès la définition des thèmes d’intervention. Ainsi, le processus de concertation AFD-ONG sur la définition des thèmes</w:t>
      </w:r>
      <w:r>
        <w:t>,</w:t>
      </w:r>
      <w:r w:rsidRPr="00581BA7">
        <w:t xml:space="preserve"> puis l’organisation d’une concertation spécifique sur chaque thème ont pour objectif de permettre une meilleure identification des potentiels d’innovation en amont du lancement des appels à </w:t>
      </w:r>
      <w:r>
        <w:t>propositions</w:t>
      </w:r>
      <w:r w:rsidRPr="00581BA7">
        <w:t>.</w:t>
      </w:r>
    </w:p>
    <w:p w14:paraId="3B0121C5" w14:textId="77777777" w:rsidR="00381611" w:rsidRDefault="00381611" w:rsidP="00381611"/>
    <w:p w14:paraId="35795404" w14:textId="77777777" w:rsidR="00381611" w:rsidRDefault="00381611" w:rsidP="00381611">
      <w:pPr>
        <w:rPr>
          <w:b/>
        </w:rPr>
      </w:pPr>
      <w:r w:rsidRPr="00614424">
        <w:rPr>
          <w:b/>
        </w:rPr>
        <w:t>Article 1. Clauses et conditions générales</w:t>
      </w:r>
    </w:p>
    <w:p w14:paraId="0A98E1F1" w14:textId="77777777" w:rsidR="00381611" w:rsidRPr="00614424" w:rsidRDefault="00381611" w:rsidP="00381611">
      <w:pPr>
        <w:rPr>
          <w:b/>
        </w:rPr>
      </w:pPr>
    </w:p>
    <w:p w14:paraId="26208EC7" w14:textId="77777777" w:rsidR="00381611" w:rsidRDefault="00381611" w:rsidP="00381611">
      <w:pPr>
        <w:jc w:val="both"/>
      </w:pPr>
      <w:r w:rsidRPr="00770600">
        <w:rPr>
          <w:b/>
        </w:rPr>
        <w:t>1.1</w:t>
      </w:r>
      <w:r w:rsidRPr="00770600">
        <w:t xml:space="preserve"> </w:t>
      </w:r>
      <w:r>
        <w:t xml:space="preserve">La Facilité d’innovation sectorielle pour les ONG vise à financer des projets de développement innovants portés par des ONG françaises, internationales ou étrangères correspondant soit à l’expérimentation d’un changement d’échelle </w:t>
      </w:r>
      <w:r w:rsidRPr="006B575D">
        <w:t>à partir d’innovations localisées préexistantes</w:t>
      </w:r>
      <w:r>
        <w:t>, s</w:t>
      </w:r>
      <w:r w:rsidRPr="006B575D">
        <w:t xml:space="preserve">oit </w:t>
      </w:r>
      <w:r>
        <w:t>au repérage, à</w:t>
      </w:r>
      <w:r w:rsidRPr="006B575D">
        <w:t xml:space="preserve"> la conception et</w:t>
      </w:r>
      <w:r>
        <w:t>/ou</w:t>
      </w:r>
      <w:r w:rsidRPr="006B575D">
        <w:t xml:space="preserve"> la mise au point d’innovations à petite échelle, </w:t>
      </w:r>
      <w:r>
        <w:t xml:space="preserve">susceptibles d’alimenter une réflexion sur des politiques sectorielles, voire de les influencer. Les projets soutenus devront s’inscrire dans l’un ou l’autre de ces deux cas de figure. </w:t>
      </w:r>
      <w:r w:rsidRPr="00E4548A">
        <w:t>Peuvent être considérées des innovations conceptuelles (la</w:t>
      </w:r>
      <w:r>
        <w:t xml:space="preserve"> création de techniques, formes d’organisations, dispositifs d’action, etc.…) ou contextuelles (la greffe d’éléments déjà connus dans un nouveau contexte). </w:t>
      </w:r>
    </w:p>
    <w:p w14:paraId="4A1232EC" w14:textId="77777777" w:rsidR="00381611" w:rsidRDefault="00381611" w:rsidP="00381611">
      <w:pPr>
        <w:jc w:val="both"/>
      </w:pPr>
    </w:p>
    <w:p w14:paraId="37385E47" w14:textId="77777777" w:rsidR="00381611" w:rsidRDefault="00381611" w:rsidP="00381611">
      <w:pPr>
        <w:jc w:val="both"/>
      </w:pPr>
      <w:r w:rsidRPr="008C540C">
        <w:rPr>
          <w:b/>
        </w:rPr>
        <w:t>1.2</w:t>
      </w:r>
      <w:r>
        <w:t xml:space="preserve"> </w:t>
      </w:r>
      <w:r w:rsidRPr="00D5548E">
        <w:t>L</w:t>
      </w:r>
      <w:r>
        <w:t xml:space="preserve">e partenariat </w:t>
      </w:r>
      <w:r w:rsidRPr="00D5548E">
        <w:t>entre ONG in</w:t>
      </w:r>
      <w:r>
        <w:t xml:space="preserve">ternationale ou française et ONG locale est fortement recommandé et constitue un critère d’analyse des propositions. L’AFD retient comme définition du partenaire une organisation de la société civile qui, en partenariat avec l’ONG porteuse du projet, assume l’identification, la conception et la réalisation sur le terrain du projet cofinancé. La structure peut être formelle ou informelle. </w:t>
      </w:r>
    </w:p>
    <w:p w14:paraId="08859BC5" w14:textId="77777777" w:rsidR="00381611" w:rsidRDefault="00381611" w:rsidP="00381611">
      <w:pPr>
        <w:jc w:val="both"/>
      </w:pPr>
    </w:p>
    <w:p w14:paraId="08B57D1B" w14:textId="77777777" w:rsidR="00381611" w:rsidRDefault="00381611" w:rsidP="00381611">
      <w:pPr>
        <w:jc w:val="both"/>
      </w:pPr>
      <w:r w:rsidRPr="00264E34">
        <w:rPr>
          <w:b/>
        </w:rPr>
        <w:t>1.</w:t>
      </w:r>
      <w:r>
        <w:rPr>
          <w:b/>
        </w:rPr>
        <w:t>3</w:t>
      </w:r>
      <w:r>
        <w:t xml:space="preserve"> Cet instrument a pour vocation le financement, sur subventions, de projets opérationnels dans les secteurs jugés prioritaires après concertation entre l’AFD et les ONG. </w:t>
      </w:r>
    </w:p>
    <w:p w14:paraId="358D328D" w14:textId="77777777" w:rsidR="00381611" w:rsidRDefault="00381611" w:rsidP="00381611">
      <w:pPr>
        <w:jc w:val="both"/>
      </w:pPr>
    </w:p>
    <w:p w14:paraId="04D9187A" w14:textId="77777777" w:rsidR="00381611" w:rsidRDefault="00381611" w:rsidP="00381611">
      <w:pPr>
        <w:jc w:val="center"/>
      </w:pPr>
    </w:p>
    <w:p w14:paraId="178CBE37" w14:textId="77777777" w:rsidR="00381611" w:rsidRPr="00D5548E" w:rsidRDefault="00381611" w:rsidP="00381611">
      <w:pPr>
        <w:jc w:val="both"/>
      </w:pPr>
      <w:r>
        <w:rPr>
          <w:b/>
        </w:rPr>
        <w:lastRenderedPageBreak/>
        <w:t>1.4</w:t>
      </w:r>
      <w:r>
        <w:t xml:space="preserve"> Chaque ONG ne peut - seule ou en groupement -</w:t>
      </w:r>
      <w:r w:rsidRPr="00D5548E">
        <w:t xml:space="preserve"> soumettre qu’une seule proposition. Si un</w:t>
      </w:r>
      <w:r>
        <w:t>e ONG</w:t>
      </w:r>
      <w:r w:rsidRPr="00D5548E">
        <w:t xml:space="preserve"> participe à plusieurs propositions</w:t>
      </w:r>
      <w:r>
        <w:t xml:space="preserve"> en tant que chef de file ou partenaire</w:t>
      </w:r>
      <w:r w:rsidRPr="00D5548E">
        <w:t xml:space="preserve">, celles-ci seront éliminées. </w:t>
      </w:r>
      <w:r>
        <w:t xml:space="preserve">En cas de groupement d’ONG, les activités et rémunérations de chaque organisation devront apparaître explicitement dans les différentes composantes du projet. </w:t>
      </w:r>
    </w:p>
    <w:p w14:paraId="0D69F8CF" w14:textId="77777777" w:rsidR="00381611" w:rsidRDefault="00381611" w:rsidP="00381611"/>
    <w:p w14:paraId="357AD2D9" w14:textId="77777777" w:rsidR="00381611" w:rsidRDefault="00381611" w:rsidP="00381611">
      <w:pPr>
        <w:jc w:val="both"/>
      </w:pPr>
      <w:r w:rsidRPr="008221EC">
        <w:rPr>
          <w:b/>
        </w:rPr>
        <w:t>1.</w:t>
      </w:r>
      <w:r>
        <w:rPr>
          <w:b/>
        </w:rPr>
        <w:t>6</w:t>
      </w:r>
      <w:r w:rsidRPr="00D5548E">
        <w:t xml:space="preserve"> L’AFD se réserve la faculté de ne pas donner suite</w:t>
      </w:r>
      <w:r>
        <w:t xml:space="preserve"> aux appels à propositions</w:t>
      </w:r>
      <w:r w:rsidRPr="00D5548E">
        <w:t xml:space="preserve">. </w:t>
      </w:r>
    </w:p>
    <w:p w14:paraId="43F7AAC5" w14:textId="77777777" w:rsidR="00381611" w:rsidRDefault="00381611" w:rsidP="00381611">
      <w:pPr>
        <w:jc w:val="both"/>
        <w:rPr>
          <w:b/>
        </w:rPr>
      </w:pPr>
    </w:p>
    <w:p w14:paraId="0F5F1C8A" w14:textId="77777777" w:rsidR="00381611" w:rsidRDefault="00381611" w:rsidP="00381611">
      <w:pPr>
        <w:jc w:val="both"/>
        <w:rPr>
          <w:b/>
        </w:rPr>
      </w:pPr>
    </w:p>
    <w:p w14:paraId="4ED68CDC" w14:textId="77777777" w:rsidR="00381611" w:rsidRPr="00770600" w:rsidRDefault="00381611" w:rsidP="00F81C55">
      <w:pPr>
        <w:spacing w:after="240"/>
        <w:jc w:val="both"/>
      </w:pPr>
      <w:r w:rsidRPr="00770600">
        <w:rPr>
          <w:b/>
        </w:rPr>
        <w:t>Article 2. Mode opératoire</w:t>
      </w:r>
    </w:p>
    <w:p w14:paraId="17E6ACA4" w14:textId="77777777" w:rsidR="00381611" w:rsidRDefault="00381611" w:rsidP="00381611">
      <w:pPr>
        <w:jc w:val="both"/>
        <w:rPr>
          <w:color w:val="000000"/>
        </w:rPr>
      </w:pPr>
      <w:r>
        <w:rPr>
          <w:b/>
        </w:rPr>
        <w:t>2.1</w:t>
      </w:r>
      <w:r w:rsidRPr="00E43E04">
        <w:t xml:space="preserve"> </w:t>
      </w:r>
      <w:r>
        <w:t xml:space="preserve">Dans le cadre de la FISONG, l’AFD se propose de contribuer au financement des dépenses nécessaires à la réalisation de projets conçus et définis par les </w:t>
      </w:r>
      <w:r w:rsidRPr="00A37061">
        <w:rPr>
          <w:color w:val="000000"/>
        </w:rPr>
        <w:t xml:space="preserve">ONG </w:t>
      </w:r>
      <w:r w:rsidRPr="007034A6">
        <w:rPr>
          <w:color w:val="000000"/>
        </w:rPr>
        <w:t xml:space="preserve">d’une durée de 3 </w:t>
      </w:r>
      <w:r w:rsidR="00C740CC" w:rsidRPr="007034A6">
        <w:rPr>
          <w:color w:val="000000"/>
        </w:rPr>
        <w:t xml:space="preserve">à 5 </w:t>
      </w:r>
      <w:r w:rsidRPr="007034A6">
        <w:rPr>
          <w:color w:val="000000"/>
        </w:rPr>
        <w:t>ans.</w:t>
      </w:r>
      <w:r w:rsidRPr="00A37061">
        <w:rPr>
          <w:color w:val="000000"/>
        </w:rPr>
        <w:t xml:space="preserve"> </w:t>
      </w:r>
    </w:p>
    <w:p w14:paraId="0779C575" w14:textId="77777777" w:rsidR="00381611" w:rsidRDefault="00381611" w:rsidP="00381611">
      <w:pPr>
        <w:jc w:val="both"/>
        <w:rPr>
          <w:color w:val="000000"/>
        </w:rPr>
      </w:pPr>
    </w:p>
    <w:p w14:paraId="6598BD9E" w14:textId="77777777" w:rsidR="00381611" w:rsidRDefault="00381611" w:rsidP="00381611">
      <w:pPr>
        <w:jc w:val="both"/>
      </w:pPr>
      <w:r w:rsidRPr="00B94E7F">
        <w:rPr>
          <w:b/>
          <w:color w:val="000000"/>
        </w:rPr>
        <w:t>2.2</w:t>
      </w:r>
      <w:r>
        <w:rPr>
          <w:color w:val="000000"/>
        </w:rPr>
        <w:t xml:space="preserve"> L</w:t>
      </w:r>
      <w:r w:rsidRPr="00A37061">
        <w:rPr>
          <w:color w:val="000000"/>
        </w:rPr>
        <w:t>e concours</w:t>
      </w:r>
      <w:r>
        <w:t xml:space="preserve"> de l’AFD ne peut financer plus de 90% maximum du budget total TTC du projet. Sont par ailleurs inéligibles au financement FISONG : </w:t>
      </w:r>
    </w:p>
    <w:p w14:paraId="2FAF455E" w14:textId="77777777" w:rsidR="00381611" w:rsidRDefault="00381611" w:rsidP="00381611">
      <w:pPr>
        <w:jc w:val="both"/>
      </w:pPr>
    </w:p>
    <w:p w14:paraId="7205015C" w14:textId="77777777" w:rsidR="00381611" w:rsidRPr="008012D3" w:rsidRDefault="00381611" w:rsidP="00C740CC">
      <w:pPr>
        <w:numPr>
          <w:ilvl w:val="0"/>
          <w:numId w:val="5"/>
        </w:numPr>
        <w:jc w:val="both"/>
        <w:rPr>
          <w:rFonts w:ascii="Arial" w:hAnsi="Arial" w:cs="Arial"/>
        </w:rPr>
      </w:pPr>
      <w:proofErr w:type="gramStart"/>
      <w:r>
        <w:t>des</w:t>
      </w:r>
      <w:proofErr w:type="gramEnd"/>
      <w:r w:rsidRPr="0055247D">
        <w:t xml:space="preserve"> dépenses non directement liées au projet</w:t>
      </w:r>
      <w:r>
        <w:t>,</w:t>
      </w:r>
    </w:p>
    <w:p w14:paraId="45121AEF" w14:textId="77777777" w:rsidR="00381611" w:rsidRPr="00E119EA" w:rsidRDefault="00381611" w:rsidP="00C740CC">
      <w:pPr>
        <w:numPr>
          <w:ilvl w:val="0"/>
          <w:numId w:val="5"/>
        </w:numPr>
        <w:jc w:val="both"/>
        <w:rPr>
          <w:rFonts w:ascii="Arial" w:hAnsi="Arial" w:cs="Arial"/>
        </w:rPr>
      </w:pPr>
      <w:proofErr w:type="gramStart"/>
      <w:r w:rsidRPr="00CB2FC4">
        <w:t>les</w:t>
      </w:r>
      <w:proofErr w:type="gramEnd"/>
      <w:r w:rsidRPr="00CB2FC4">
        <w:t xml:space="preserve"> prestations  </w:t>
      </w:r>
      <w:r>
        <w:t xml:space="preserve">effectuées dans le cadre d’une intervention </w:t>
      </w:r>
      <w:r w:rsidRPr="00CB2FC4">
        <w:t>en qualité d’opérateurs dans d</w:t>
      </w:r>
      <w:r>
        <w:t>’autres</w:t>
      </w:r>
      <w:r w:rsidRPr="00CB2FC4">
        <w:t xml:space="preserve"> projets financés par l’AFD</w:t>
      </w:r>
      <w:r>
        <w:t xml:space="preserve"> en cours d’instruction ou d’exécution,</w:t>
      </w:r>
    </w:p>
    <w:p w14:paraId="62A02E0B" w14:textId="77777777" w:rsidR="00381611" w:rsidRPr="00483B55" w:rsidRDefault="00381611" w:rsidP="00C740CC">
      <w:pPr>
        <w:numPr>
          <w:ilvl w:val="0"/>
          <w:numId w:val="5"/>
        </w:numPr>
        <w:jc w:val="both"/>
        <w:rPr>
          <w:rFonts w:ascii="Arial" w:hAnsi="Arial" w:cs="Arial"/>
        </w:rPr>
      </w:pPr>
      <w:proofErr w:type="gramStart"/>
      <w:r>
        <w:t>des</w:t>
      </w:r>
      <w:proofErr w:type="gramEnd"/>
      <w:r>
        <w:t xml:space="preserve"> dépenses pour lesquels un financement a initialement été accordé par un autre bailleur,</w:t>
      </w:r>
    </w:p>
    <w:p w14:paraId="3613596D" w14:textId="77777777" w:rsidR="00381611" w:rsidRPr="008012D3" w:rsidRDefault="00381611" w:rsidP="00C740CC">
      <w:pPr>
        <w:numPr>
          <w:ilvl w:val="0"/>
          <w:numId w:val="5"/>
        </w:numPr>
        <w:jc w:val="both"/>
        <w:rPr>
          <w:rFonts w:ascii="Arial" w:hAnsi="Arial" w:cs="Arial"/>
        </w:rPr>
      </w:pPr>
      <w:proofErr w:type="gramStart"/>
      <w:r>
        <w:t>des</w:t>
      </w:r>
      <w:proofErr w:type="gramEnd"/>
      <w:r>
        <w:t xml:space="preserve"> nouvelles tranches de financement pour</w:t>
      </w:r>
      <w:r w:rsidR="00F81C55">
        <w:t xml:space="preserve"> </w:t>
      </w:r>
      <w:r>
        <w:t>un projet soutenu par une précédente FISONG.</w:t>
      </w:r>
    </w:p>
    <w:p w14:paraId="1F5A86FD" w14:textId="77777777" w:rsidR="00381611" w:rsidRDefault="00381611" w:rsidP="00381611">
      <w:pPr>
        <w:jc w:val="both"/>
      </w:pPr>
    </w:p>
    <w:p w14:paraId="6EF949F6" w14:textId="77777777" w:rsidR="00381611" w:rsidRDefault="00381611" w:rsidP="00381611">
      <w:pPr>
        <w:jc w:val="both"/>
      </w:pPr>
      <w:r w:rsidRPr="00B94E7F">
        <w:rPr>
          <w:b/>
        </w:rPr>
        <w:t>2.3</w:t>
      </w:r>
      <w:r w:rsidRPr="00E43E04">
        <w:t xml:space="preserve"> </w:t>
      </w:r>
      <w:r>
        <w:t>En cas de sélection du projet, l</w:t>
      </w:r>
      <w:r w:rsidRPr="00E43E04">
        <w:t>e</w:t>
      </w:r>
      <w:r>
        <w:t xml:space="preserve"> financement de</w:t>
      </w:r>
      <w:r w:rsidRPr="00E43E04">
        <w:t xml:space="preserve">s opérations </w:t>
      </w:r>
      <w:r>
        <w:t>f</w:t>
      </w:r>
      <w:r w:rsidRPr="00E43E04">
        <w:t>er</w:t>
      </w:r>
      <w:r>
        <w:t>a l’objet d’avances comme suit: 3</w:t>
      </w:r>
      <w:r w:rsidRPr="00E43E04">
        <w:t xml:space="preserve">0% d’avance à la signature de la convention de financement, </w:t>
      </w:r>
      <w:r>
        <w:t>6</w:t>
      </w:r>
      <w:r w:rsidRPr="00E43E04">
        <w:t xml:space="preserve">0% </w:t>
      </w:r>
      <w:r>
        <w:t xml:space="preserve">d’avance </w:t>
      </w:r>
      <w:r w:rsidRPr="00E43E04">
        <w:t xml:space="preserve">après </w:t>
      </w:r>
      <w:r>
        <w:t>la remise d’un rapport d’</w:t>
      </w:r>
      <w:r w:rsidRPr="00E43E04">
        <w:t>audit financier</w:t>
      </w:r>
      <w:r>
        <w:t xml:space="preserve"> et d’un compte-rendu d’exécution</w:t>
      </w:r>
      <w:r w:rsidRPr="00E43E04">
        <w:t xml:space="preserve"> </w:t>
      </w:r>
      <w:r>
        <w:t xml:space="preserve">sur la première partie </w:t>
      </w:r>
      <w:r w:rsidRPr="00E43E04">
        <w:t xml:space="preserve">de l’opération, et </w:t>
      </w:r>
      <w:r>
        <w:t xml:space="preserve">une tranche de </w:t>
      </w:r>
      <w:r w:rsidRPr="00E43E04">
        <w:t>10% à la remise</w:t>
      </w:r>
      <w:r>
        <w:t xml:space="preserve"> de l’audit final et du rapport d’exécution final.</w:t>
      </w:r>
    </w:p>
    <w:p w14:paraId="6C974917" w14:textId="77777777" w:rsidR="00381611" w:rsidRDefault="00381611" w:rsidP="00381611">
      <w:pPr>
        <w:jc w:val="both"/>
      </w:pPr>
    </w:p>
    <w:p w14:paraId="02DBF8C3" w14:textId="77777777" w:rsidR="00381611" w:rsidRDefault="00F81C55" w:rsidP="00381611">
      <w:pPr>
        <w:jc w:val="both"/>
      </w:pPr>
      <w:r>
        <w:rPr>
          <w:b/>
        </w:rPr>
        <w:t>2</w:t>
      </w:r>
      <w:r w:rsidR="00381611" w:rsidRPr="008221EC">
        <w:rPr>
          <w:b/>
        </w:rPr>
        <w:t>.</w:t>
      </w:r>
      <w:r w:rsidR="00381611">
        <w:rPr>
          <w:b/>
        </w:rPr>
        <w:t>4</w:t>
      </w:r>
      <w:r w:rsidR="00381611">
        <w:t xml:space="preserve"> Les ONG</w:t>
      </w:r>
      <w:r w:rsidR="00381611" w:rsidRPr="00D5548E">
        <w:t xml:space="preserve"> prendront en charge tous les frais afférents à la préparation de leurs offres</w:t>
      </w:r>
      <w:r w:rsidR="00381611">
        <w:t>. L</w:t>
      </w:r>
      <w:r w:rsidR="00381611" w:rsidRPr="00D5548E">
        <w:t>’AFD ne sera en aucun cas responsable de ce</w:t>
      </w:r>
      <w:r w:rsidR="00381611">
        <w:t>s coûts, ni tenue de les payer.</w:t>
      </w:r>
    </w:p>
    <w:p w14:paraId="4BE2F8A0" w14:textId="77777777" w:rsidR="00381611" w:rsidRDefault="00381611" w:rsidP="00381611">
      <w:pPr>
        <w:jc w:val="both"/>
      </w:pPr>
    </w:p>
    <w:p w14:paraId="5D68FD46" w14:textId="77777777" w:rsidR="00381611" w:rsidRPr="008012D3" w:rsidRDefault="00381611" w:rsidP="00381611">
      <w:pPr>
        <w:jc w:val="both"/>
        <w:rPr>
          <w:rFonts w:ascii="Arial" w:hAnsi="Arial" w:cs="Arial"/>
        </w:rPr>
      </w:pPr>
    </w:p>
    <w:p w14:paraId="1FC94D89" w14:textId="77777777" w:rsidR="00381611" w:rsidRDefault="00381611" w:rsidP="00381611">
      <w:pPr>
        <w:jc w:val="both"/>
        <w:rPr>
          <w:b/>
        </w:rPr>
      </w:pPr>
      <w:r w:rsidRPr="00614424">
        <w:rPr>
          <w:b/>
        </w:rPr>
        <w:t>Article 3. Présentation des propositions</w:t>
      </w:r>
    </w:p>
    <w:p w14:paraId="08B031DA" w14:textId="0DE4EA9C" w:rsidR="00381611" w:rsidRPr="004828A9" w:rsidRDefault="00381611" w:rsidP="00381611">
      <w:pPr>
        <w:jc w:val="both"/>
      </w:pPr>
      <w:r>
        <w:t xml:space="preserve">La sélection est effectuée sur la base </w:t>
      </w:r>
      <w:r w:rsidRPr="004828A9">
        <w:t xml:space="preserve">d’une </w:t>
      </w:r>
      <w:r w:rsidRPr="007E7181">
        <w:t>note</w:t>
      </w:r>
      <w:r>
        <w:t>-</w:t>
      </w:r>
      <w:r w:rsidRPr="007E7181">
        <w:t>projet</w:t>
      </w:r>
      <w:r w:rsidRPr="004828A9">
        <w:t xml:space="preserve"> accompagnée d’un dossier administratif</w:t>
      </w:r>
      <w:r>
        <w:t xml:space="preserve"> relatif à l’ONG soumett</w:t>
      </w:r>
      <w:r w:rsidR="00147E0F">
        <w:t xml:space="preserve">ant la demande de cofinancement. Le </w:t>
      </w:r>
      <w:r>
        <w:rPr>
          <w:b/>
        </w:rPr>
        <w:t>dossier complet</w:t>
      </w:r>
      <w:r w:rsidR="00147E0F">
        <w:rPr>
          <w:b/>
        </w:rPr>
        <w:t xml:space="preserve"> devra être remis</w:t>
      </w:r>
      <w:r>
        <w:rPr>
          <w:b/>
        </w:rPr>
        <w:t xml:space="preserve"> </w:t>
      </w:r>
      <w:r w:rsidR="00F81C55">
        <w:rPr>
          <w:b/>
        </w:rPr>
        <w:t xml:space="preserve">à l’AFD </w:t>
      </w:r>
      <w:r w:rsidRPr="0065435B">
        <w:rPr>
          <w:b/>
        </w:rPr>
        <w:t xml:space="preserve">au plus </w:t>
      </w:r>
      <w:r w:rsidRPr="00147E0F">
        <w:rPr>
          <w:b/>
        </w:rPr>
        <w:t xml:space="preserve">tard le </w:t>
      </w:r>
      <w:r w:rsidR="00F81C55" w:rsidRPr="00147E0F">
        <w:rPr>
          <w:b/>
        </w:rPr>
        <w:t>14 mai 2021 à midi</w:t>
      </w:r>
      <w:r w:rsidR="00F81C55">
        <w:rPr>
          <w:b/>
        </w:rPr>
        <w:t xml:space="preserve"> heure de</w:t>
      </w:r>
      <w:r>
        <w:rPr>
          <w:b/>
        </w:rPr>
        <w:t xml:space="preserve"> Paris</w:t>
      </w:r>
      <w:r w:rsidRPr="004828A9">
        <w:t xml:space="preserve">. </w:t>
      </w:r>
      <w:r>
        <w:t xml:space="preserve">Si sa proposition est retenue, l’ONG sera ensuite invitée à élaborer </w:t>
      </w:r>
      <w:r w:rsidRPr="004828A9">
        <w:t>u</w:t>
      </w:r>
      <w:r>
        <w:t>n</w:t>
      </w:r>
      <w:r w:rsidRPr="004828A9">
        <w:t xml:space="preserve"> </w:t>
      </w:r>
      <w:r w:rsidRPr="008C5868">
        <w:t>dossier technique et financier</w:t>
      </w:r>
      <w:r w:rsidRPr="00E243EC">
        <w:t xml:space="preserve"> </w:t>
      </w:r>
      <w:r w:rsidRPr="008C5868">
        <w:t xml:space="preserve">en y intégrant d’éventuels éléments issus d’un dialogue avec le </w:t>
      </w:r>
      <w:r>
        <w:t>Responsable d’équipe projet</w:t>
      </w:r>
      <w:r w:rsidRPr="008C5868">
        <w:t xml:space="preserve"> désigné à l’AFD</w:t>
      </w:r>
      <w:r>
        <w:t>,</w:t>
      </w:r>
      <w:r w:rsidRPr="00E243EC">
        <w:t xml:space="preserve"> </w:t>
      </w:r>
      <w:r>
        <w:t xml:space="preserve">et à soumettre les dossiers administratifs pour l’ensemble des partenaires du projet. </w:t>
      </w:r>
    </w:p>
    <w:p w14:paraId="6A752AB2" w14:textId="77777777" w:rsidR="00381611" w:rsidRDefault="00381611" w:rsidP="00381611">
      <w:pPr>
        <w:jc w:val="both"/>
      </w:pPr>
    </w:p>
    <w:p w14:paraId="2BF3D8D7" w14:textId="77777777" w:rsidR="00381611" w:rsidRDefault="00381611" w:rsidP="00381611">
      <w:pPr>
        <w:jc w:val="both"/>
        <w:rPr>
          <w:b/>
        </w:rPr>
      </w:pPr>
      <w:r>
        <w:rPr>
          <w:b/>
        </w:rPr>
        <w:t>Article 4.</w:t>
      </w:r>
      <w:r w:rsidRPr="00660676">
        <w:rPr>
          <w:b/>
        </w:rPr>
        <w:t xml:space="preserve"> Audit</w:t>
      </w:r>
      <w:r>
        <w:rPr>
          <w:b/>
        </w:rPr>
        <w:t>,</w:t>
      </w:r>
      <w:r w:rsidRPr="00660676">
        <w:rPr>
          <w:b/>
        </w:rPr>
        <w:t xml:space="preserve"> évaluation</w:t>
      </w:r>
      <w:r>
        <w:rPr>
          <w:b/>
        </w:rPr>
        <w:t xml:space="preserve"> et capitalisation</w:t>
      </w:r>
    </w:p>
    <w:p w14:paraId="44D27258" w14:textId="77777777" w:rsidR="00381611" w:rsidRDefault="00381611" w:rsidP="00381611">
      <w:pPr>
        <w:numPr>
          <w:ilvl w:val="2"/>
          <w:numId w:val="0"/>
        </w:numPr>
        <w:tabs>
          <w:tab w:val="num" w:pos="-851"/>
        </w:tabs>
        <w:spacing w:before="100"/>
        <w:jc w:val="both"/>
        <w:rPr>
          <w:szCs w:val="20"/>
        </w:rPr>
      </w:pPr>
      <w:r>
        <w:t>Les ONG bénéficiaires d’une subvention contractualisent avec un cabinet d’audit</w:t>
      </w:r>
      <w:r w:rsidRPr="00324CDD">
        <w:rPr>
          <w:szCs w:val="20"/>
        </w:rPr>
        <w:t xml:space="preserve"> pour effectuer les vérifications concernant l’utilisation des fonds du projet</w:t>
      </w:r>
      <w:r>
        <w:t xml:space="preserve">, dont le choix </w:t>
      </w:r>
      <w:r w:rsidR="00F81C55">
        <w:t>fera l’objet d’un accord de non-</w:t>
      </w:r>
      <w:r>
        <w:t xml:space="preserve">objection de l’AFD. Cette </w:t>
      </w:r>
      <w:r w:rsidRPr="00324CDD">
        <w:rPr>
          <w:szCs w:val="20"/>
        </w:rPr>
        <w:t xml:space="preserve">prestation </w:t>
      </w:r>
      <w:r>
        <w:rPr>
          <w:szCs w:val="20"/>
        </w:rPr>
        <w:t>est</w:t>
      </w:r>
      <w:r w:rsidRPr="00324CDD">
        <w:rPr>
          <w:szCs w:val="20"/>
        </w:rPr>
        <w:t xml:space="preserve"> prévue dans le plan de financement et imputée sur les fonds du projet. Il est recommandé que les frais d’audit correspondent à 2% du budget sollicité.</w:t>
      </w:r>
    </w:p>
    <w:p w14:paraId="58796353" w14:textId="77777777" w:rsidR="00381611" w:rsidRPr="00324CDD" w:rsidRDefault="00381611" w:rsidP="00381611">
      <w:pPr>
        <w:numPr>
          <w:ilvl w:val="2"/>
          <w:numId w:val="0"/>
        </w:numPr>
        <w:tabs>
          <w:tab w:val="num" w:pos="-851"/>
        </w:tabs>
        <w:spacing w:before="100"/>
        <w:jc w:val="both"/>
        <w:rPr>
          <w:szCs w:val="20"/>
        </w:rPr>
      </w:pPr>
      <w:r w:rsidRPr="00324CDD">
        <w:rPr>
          <w:szCs w:val="20"/>
        </w:rPr>
        <w:t>L’ONG doit par ailleurs budgéter une évaluation ex post externe. La convention de financement précisera alors qu’un ANO de l’AFD devra être sollicité sur les termes de référence et les modalités de sélection des évaluateurs.</w:t>
      </w:r>
      <w:r w:rsidRPr="00324CDD">
        <w:rPr>
          <w:rFonts w:ascii="Arial" w:hAnsi="Arial" w:cs="Arial"/>
          <w:color w:val="000080"/>
          <w:sz w:val="20"/>
          <w:szCs w:val="20"/>
        </w:rPr>
        <w:t xml:space="preserve"> </w:t>
      </w:r>
    </w:p>
    <w:p w14:paraId="43E43A53" w14:textId="77777777" w:rsidR="00381611" w:rsidRPr="00324CDD" w:rsidRDefault="00381611" w:rsidP="00381611">
      <w:pPr>
        <w:numPr>
          <w:ilvl w:val="2"/>
          <w:numId w:val="0"/>
        </w:numPr>
        <w:tabs>
          <w:tab w:val="num" w:pos="-851"/>
        </w:tabs>
        <w:spacing w:before="100"/>
        <w:ind w:left="426" w:hanging="426"/>
        <w:jc w:val="both"/>
        <w:rPr>
          <w:szCs w:val="20"/>
        </w:rPr>
      </w:pPr>
    </w:p>
    <w:p w14:paraId="259E4D75" w14:textId="77777777" w:rsidR="00381611" w:rsidRDefault="00381611" w:rsidP="00381611">
      <w:pPr>
        <w:jc w:val="both"/>
      </w:pPr>
    </w:p>
    <w:p w14:paraId="450E4A09" w14:textId="77777777" w:rsidR="00381611" w:rsidRDefault="00381611" w:rsidP="00381611">
      <w:pPr>
        <w:jc w:val="both"/>
      </w:pPr>
    </w:p>
    <w:p w14:paraId="503B0E84" w14:textId="77777777" w:rsidR="00381611" w:rsidRDefault="00381611" w:rsidP="00381611">
      <w:pPr>
        <w:jc w:val="both"/>
      </w:pPr>
      <w:r>
        <w:lastRenderedPageBreak/>
        <w:t>Des actions de capitalisation seront en outre prévues pour tirer les enseignements des différents projets de chaque FISONG.</w:t>
      </w:r>
    </w:p>
    <w:p w14:paraId="04A8B03A" w14:textId="77777777" w:rsidR="00381611" w:rsidRPr="00D5548E" w:rsidRDefault="00381611" w:rsidP="00381611">
      <w:pPr>
        <w:jc w:val="both"/>
      </w:pPr>
    </w:p>
    <w:p w14:paraId="567D657B" w14:textId="77777777" w:rsidR="00381611" w:rsidRDefault="00381611" w:rsidP="00381611">
      <w:pPr>
        <w:jc w:val="both"/>
        <w:rPr>
          <w:b/>
        </w:rPr>
      </w:pPr>
      <w:r>
        <w:rPr>
          <w:b/>
        </w:rPr>
        <w:t>Article 5</w:t>
      </w:r>
      <w:r w:rsidRPr="00313DA9">
        <w:rPr>
          <w:b/>
        </w:rPr>
        <w:t xml:space="preserve">. Monnaie de contrat et monnaies de paiement </w:t>
      </w:r>
    </w:p>
    <w:p w14:paraId="23AAF34E" w14:textId="77777777" w:rsidR="00381611" w:rsidRDefault="00381611" w:rsidP="00381611">
      <w:pPr>
        <w:jc w:val="both"/>
      </w:pPr>
      <w:r w:rsidRPr="00D5548E">
        <w:t xml:space="preserve">Les </w:t>
      </w:r>
      <w:r>
        <w:t xml:space="preserve">ONG </w:t>
      </w:r>
      <w:r w:rsidRPr="00D5548E">
        <w:t>établ</w:t>
      </w:r>
      <w:r>
        <w:t>iront obligatoirement leur proposition</w:t>
      </w:r>
      <w:r w:rsidRPr="00D5548E">
        <w:t xml:space="preserve"> en eur</w:t>
      </w:r>
      <w:r>
        <w:t>os qui est la monnaie de la convention de financement</w:t>
      </w:r>
      <w:r w:rsidRPr="00D5548E">
        <w:t xml:space="preserve">. </w:t>
      </w:r>
      <w:r>
        <w:t>Le budget sera établi</w:t>
      </w:r>
      <w:r w:rsidRPr="00D5548E">
        <w:t xml:space="preserve"> </w:t>
      </w:r>
      <w:r>
        <w:t>TTC</w:t>
      </w:r>
      <w:r w:rsidRPr="00D5548E">
        <w:t xml:space="preserve"> </w:t>
      </w:r>
      <w:r>
        <w:t>globales et forfaitaires, ferme et non révisable.</w:t>
      </w:r>
    </w:p>
    <w:p w14:paraId="7044C615" w14:textId="77777777" w:rsidR="00381611" w:rsidRPr="00D5548E" w:rsidRDefault="00381611" w:rsidP="00381611">
      <w:pPr>
        <w:jc w:val="both"/>
      </w:pPr>
    </w:p>
    <w:p w14:paraId="1970102A" w14:textId="77777777" w:rsidR="00381611" w:rsidRPr="00313DA9" w:rsidRDefault="00381611" w:rsidP="00381611">
      <w:pPr>
        <w:jc w:val="both"/>
        <w:rPr>
          <w:b/>
        </w:rPr>
      </w:pPr>
      <w:r>
        <w:rPr>
          <w:b/>
        </w:rPr>
        <w:t>Article 6</w:t>
      </w:r>
      <w:r w:rsidRPr="00313DA9">
        <w:rPr>
          <w:b/>
        </w:rPr>
        <w:t>. Connaissance des lieux e</w:t>
      </w:r>
      <w:r>
        <w:rPr>
          <w:b/>
        </w:rPr>
        <w:t>t des conditions de l’appel à propositions</w:t>
      </w:r>
    </w:p>
    <w:p w14:paraId="7B28CA89" w14:textId="77777777" w:rsidR="00381611" w:rsidRPr="00D5548E" w:rsidRDefault="00381611" w:rsidP="00381611">
      <w:pPr>
        <w:jc w:val="both"/>
      </w:pPr>
      <w:r w:rsidRPr="00D5548E">
        <w:t xml:space="preserve">Par le fait même de </w:t>
      </w:r>
      <w:r>
        <w:t>déposer leurs propositions, les ONG</w:t>
      </w:r>
      <w:r w:rsidRPr="00D5548E">
        <w:t xml:space="preserve"> sont réputé</w:t>
      </w:r>
      <w:r>
        <w:t>e</w:t>
      </w:r>
      <w:r w:rsidRPr="00D5548E">
        <w:t xml:space="preserve">s : </w:t>
      </w:r>
    </w:p>
    <w:p w14:paraId="66EEDB35" w14:textId="77777777" w:rsidR="00381611" w:rsidRPr="00D5548E" w:rsidRDefault="00381611" w:rsidP="00381611">
      <w:pPr>
        <w:jc w:val="both"/>
      </w:pPr>
      <w:r w:rsidRPr="00D5548E">
        <w:t>-avoir pris connaissance des cond</w:t>
      </w:r>
      <w:r>
        <w:t>itions de l’appel à propositions</w:t>
      </w:r>
      <w:r w:rsidRPr="00D5548E">
        <w:t xml:space="preserve"> décrites dans les présentes et les accepter ; </w:t>
      </w:r>
    </w:p>
    <w:p w14:paraId="745C80C1" w14:textId="77777777" w:rsidR="00381611" w:rsidRPr="00D5548E" w:rsidRDefault="00381611" w:rsidP="00381611">
      <w:pPr>
        <w:jc w:val="both"/>
      </w:pPr>
      <w:r w:rsidRPr="00D5548E">
        <w:t>-av</w:t>
      </w:r>
      <w:r>
        <w:t xml:space="preserve">oir une parfaite connaissance </w:t>
      </w:r>
      <w:r w:rsidRPr="00D5548E">
        <w:t xml:space="preserve">de la nature et </w:t>
      </w:r>
      <w:r>
        <w:t>de l’envergure des actions</w:t>
      </w:r>
      <w:r w:rsidRPr="00D5548E">
        <w:t xml:space="preserve"> à réaliser, des conditions de travail locales ainsi que de toutes l</w:t>
      </w:r>
      <w:r>
        <w:t>es sujétions que ces actions</w:t>
      </w:r>
      <w:r w:rsidRPr="00D5548E">
        <w:t xml:space="preserve"> comportent</w:t>
      </w:r>
      <w:r>
        <w:t xml:space="preserve">. </w:t>
      </w:r>
    </w:p>
    <w:p w14:paraId="1BC459A9" w14:textId="77777777" w:rsidR="00381611" w:rsidRPr="00D5548E" w:rsidRDefault="00381611" w:rsidP="00381611">
      <w:pPr>
        <w:jc w:val="both"/>
      </w:pPr>
    </w:p>
    <w:p w14:paraId="56B07173" w14:textId="77777777" w:rsidR="00381611" w:rsidRPr="00313DA9" w:rsidRDefault="00381611" w:rsidP="00381611">
      <w:pPr>
        <w:jc w:val="both"/>
        <w:rPr>
          <w:b/>
        </w:rPr>
      </w:pPr>
      <w:r>
        <w:rPr>
          <w:b/>
        </w:rPr>
        <w:t>Article 7. Ouverture des propositions et comité de sélection</w:t>
      </w:r>
    </w:p>
    <w:p w14:paraId="49FD2670" w14:textId="77777777" w:rsidR="00381611" w:rsidRPr="00E43E04" w:rsidRDefault="00381611" w:rsidP="00381611">
      <w:pPr>
        <w:pStyle w:val="listepuce2"/>
        <w:numPr>
          <w:ilvl w:val="0"/>
          <w:numId w:val="0"/>
        </w:numPr>
        <w:tabs>
          <w:tab w:val="num" w:pos="426"/>
        </w:tabs>
        <w:ind w:left="66"/>
      </w:pPr>
      <w:bookmarkStart w:id="11" w:name="_Toc220155263"/>
      <w:r>
        <w:t>L’</w:t>
      </w:r>
      <w:r w:rsidRPr="00E43E04">
        <w:t>ouverture</w:t>
      </w:r>
      <w:r>
        <w:t xml:space="preserve"> puis</w:t>
      </w:r>
      <w:r w:rsidRPr="00E43E04">
        <w:t xml:space="preserve"> la sélection des propositions seront effectuées à Paris, au siège de l’Agence française de Développement par une Commission composée au minimum de 3 personnes</w:t>
      </w:r>
      <w:r>
        <w:t xml:space="preserve"> et présidée</w:t>
      </w:r>
      <w:r w:rsidRPr="00E43E04">
        <w:t xml:space="preserve"> par le </w:t>
      </w:r>
      <w:r>
        <w:t>responsable de la FISONG thématique. U</w:t>
      </w:r>
      <w:bookmarkEnd w:id="11"/>
      <w:r w:rsidRPr="00E43E04">
        <w:t xml:space="preserve">n représentant Coordination </w:t>
      </w:r>
      <w:r>
        <w:t>SUD</w:t>
      </w:r>
      <w:r w:rsidRPr="00E43E04">
        <w:t xml:space="preserve"> </w:t>
      </w:r>
      <w:r>
        <w:t>assiste à la Commission d’ouverture des plis et à la Commission de sélection en qualité d’observateur de la régularité de la procédure.</w:t>
      </w:r>
    </w:p>
    <w:p w14:paraId="0FB8727A" w14:textId="77777777" w:rsidR="00381611" w:rsidRDefault="00381611" w:rsidP="00381611">
      <w:pPr>
        <w:jc w:val="both"/>
      </w:pPr>
    </w:p>
    <w:p w14:paraId="320C795A" w14:textId="77777777" w:rsidR="00381611" w:rsidRPr="00313DA9" w:rsidRDefault="00381611" w:rsidP="00381611">
      <w:pPr>
        <w:jc w:val="both"/>
        <w:rPr>
          <w:b/>
        </w:rPr>
      </w:pPr>
      <w:r>
        <w:rPr>
          <w:b/>
        </w:rPr>
        <w:t>Article 8</w:t>
      </w:r>
      <w:r w:rsidRPr="00313DA9">
        <w:rPr>
          <w:b/>
        </w:rPr>
        <w:t>. Eclai</w:t>
      </w:r>
      <w:r>
        <w:rPr>
          <w:b/>
        </w:rPr>
        <w:t>rcissements apportés aux propositions</w:t>
      </w:r>
    </w:p>
    <w:p w14:paraId="23985307" w14:textId="77777777" w:rsidR="00381611" w:rsidRDefault="00381611" w:rsidP="00381611">
      <w:pPr>
        <w:jc w:val="both"/>
      </w:pPr>
      <w:r>
        <w:t>Afin de</w:t>
      </w:r>
      <w:r w:rsidRPr="00D5548E">
        <w:t xml:space="preserve"> faciliter l’examen, l’évaluat</w:t>
      </w:r>
      <w:r>
        <w:t>ion et la comparaison des propositions</w:t>
      </w:r>
      <w:r w:rsidRPr="00D5548E">
        <w:t xml:space="preserve">, la Commission de </w:t>
      </w:r>
      <w:r>
        <w:t xml:space="preserve">sélection </w:t>
      </w:r>
      <w:r w:rsidRPr="00D5548E">
        <w:t xml:space="preserve">peut demander aux </w:t>
      </w:r>
      <w:r>
        <w:t>ONG</w:t>
      </w:r>
      <w:r w:rsidRPr="00D5548E">
        <w:t xml:space="preserve"> des éclaircissements </w:t>
      </w:r>
      <w:r>
        <w:t>relatifs à leur proposition</w:t>
      </w:r>
      <w:r w:rsidRPr="00D5548E">
        <w:t>.</w:t>
      </w:r>
      <w:r>
        <w:t xml:space="preserve"> </w:t>
      </w:r>
    </w:p>
    <w:p w14:paraId="25B60B83" w14:textId="77777777" w:rsidR="00381611" w:rsidRDefault="00381611" w:rsidP="00381611">
      <w:pPr>
        <w:jc w:val="both"/>
      </w:pPr>
    </w:p>
    <w:p w14:paraId="53E45D81" w14:textId="77777777" w:rsidR="00381611" w:rsidRPr="00313DA9" w:rsidRDefault="00381611" w:rsidP="00381611">
      <w:pPr>
        <w:jc w:val="both"/>
        <w:rPr>
          <w:b/>
        </w:rPr>
      </w:pPr>
      <w:r>
        <w:rPr>
          <w:b/>
        </w:rPr>
        <w:t>Article 9</w:t>
      </w:r>
      <w:r w:rsidRPr="00313DA9">
        <w:rPr>
          <w:b/>
        </w:rPr>
        <w:t>. Détermination de la conformité</w:t>
      </w:r>
      <w:r>
        <w:rPr>
          <w:b/>
        </w:rPr>
        <w:t xml:space="preserve"> des propositions</w:t>
      </w:r>
    </w:p>
    <w:p w14:paraId="7AE4118D" w14:textId="77777777" w:rsidR="00381611" w:rsidRDefault="00381611" w:rsidP="00381611">
      <w:pPr>
        <w:jc w:val="both"/>
      </w:pPr>
      <w:r>
        <w:t>La Commission peut éliminer les propositions émanant d’ONG n’ayant manifestement pas la capacité humaine et financière à mettre en œuvre un projet dans le pays concerné.</w:t>
      </w:r>
    </w:p>
    <w:p w14:paraId="1A823973" w14:textId="77777777" w:rsidR="00381611" w:rsidRDefault="00381611" w:rsidP="00381611">
      <w:pPr>
        <w:jc w:val="both"/>
      </w:pPr>
    </w:p>
    <w:p w14:paraId="10E2A18F" w14:textId="77777777" w:rsidR="00381611" w:rsidRPr="00313DA9" w:rsidRDefault="00381611" w:rsidP="00381611">
      <w:pPr>
        <w:jc w:val="both"/>
        <w:rPr>
          <w:b/>
        </w:rPr>
      </w:pPr>
      <w:r>
        <w:t xml:space="preserve"> </w:t>
      </w:r>
      <w:r>
        <w:rPr>
          <w:b/>
        </w:rPr>
        <w:t>Article 10</w:t>
      </w:r>
      <w:r w:rsidRPr="00313DA9">
        <w:rPr>
          <w:b/>
        </w:rPr>
        <w:t>. Eval</w:t>
      </w:r>
      <w:r>
        <w:rPr>
          <w:b/>
        </w:rPr>
        <w:t>uation et classement des propositions</w:t>
      </w:r>
    </w:p>
    <w:p w14:paraId="615CA7F0" w14:textId="77777777" w:rsidR="00381611" w:rsidRDefault="00381611" w:rsidP="00381611">
      <w:pPr>
        <w:jc w:val="both"/>
        <w:rPr>
          <w:b/>
        </w:rPr>
      </w:pPr>
      <w:r w:rsidRPr="00D5548E">
        <w:t xml:space="preserve">La Commission </w:t>
      </w:r>
      <w:r>
        <w:t>de sélection des propositions</w:t>
      </w:r>
      <w:r w:rsidRPr="00D5548E">
        <w:t xml:space="preserve"> effectuera l’évaluat</w:t>
      </w:r>
      <w:r>
        <w:t>ion et la comparaison des propositions</w:t>
      </w:r>
      <w:r w:rsidRPr="00D5548E">
        <w:t xml:space="preserve"> qui </w:t>
      </w:r>
      <w:r>
        <w:t>aur</w:t>
      </w:r>
      <w:r w:rsidRPr="00D5548E">
        <w:t xml:space="preserve">ont été reconnues conformes aux dispositions </w:t>
      </w:r>
      <w:r>
        <w:t>prévues.</w:t>
      </w:r>
      <w:r w:rsidRPr="00D5548E">
        <w:t xml:space="preserve"> </w:t>
      </w:r>
      <w:r>
        <w:rPr>
          <w:b/>
        </w:rPr>
        <w:t>La n</w:t>
      </w:r>
      <w:r w:rsidRPr="00744196">
        <w:rPr>
          <w:b/>
        </w:rPr>
        <w:t>otation des propositions</w:t>
      </w:r>
      <w:r w:rsidRPr="00905A8B">
        <w:t xml:space="preserve"> sera établie </w:t>
      </w:r>
      <w:r w:rsidRPr="008821DC">
        <w:t>sur 1</w:t>
      </w:r>
      <w:r>
        <w:t>1</w:t>
      </w:r>
      <w:r w:rsidRPr="008821DC">
        <w:t>0 points selon</w:t>
      </w:r>
      <w:r w:rsidRPr="00905A8B">
        <w:t xml:space="preserve"> le barème suivant</w:t>
      </w:r>
      <w:r>
        <w:rPr>
          <w:rStyle w:val="Appelnotedebasdep"/>
        </w:rPr>
        <w:footnoteReference w:id="1"/>
      </w:r>
      <w:r>
        <w:rPr>
          <w:b/>
        </w:rPr>
        <w:t> :</w:t>
      </w:r>
    </w:p>
    <w:p w14:paraId="3AA39CD9" w14:textId="77777777" w:rsidR="005B1FF3" w:rsidRPr="00905A8B" w:rsidRDefault="005B1FF3" w:rsidP="00381611">
      <w:pPr>
        <w:jc w:val="both"/>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4"/>
        <w:gridCol w:w="1194"/>
        <w:gridCol w:w="6057"/>
      </w:tblGrid>
      <w:tr w:rsidR="005B1FF3" w14:paraId="4A43DD2F" w14:textId="77777777" w:rsidTr="0006494E">
        <w:tc>
          <w:tcPr>
            <w:tcW w:w="2094" w:type="dxa"/>
            <w:shd w:val="clear" w:color="auto" w:fill="E0E0E0"/>
          </w:tcPr>
          <w:p w14:paraId="31C4F192" w14:textId="77777777" w:rsidR="005B1FF3" w:rsidRDefault="005B1FF3" w:rsidP="005B1FF3">
            <w:pPr>
              <w:jc w:val="both"/>
            </w:pPr>
            <w:r>
              <w:t>Intitulé</w:t>
            </w:r>
          </w:p>
        </w:tc>
        <w:tc>
          <w:tcPr>
            <w:tcW w:w="1194" w:type="dxa"/>
            <w:shd w:val="clear" w:color="auto" w:fill="E0E0E0"/>
          </w:tcPr>
          <w:p w14:paraId="6B74457A" w14:textId="77777777" w:rsidR="005B1FF3" w:rsidRDefault="005B1FF3" w:rsidP="005B1FF3">
            <w:pPr>
              <w:jc w:val="both"/>
            </w:pPr>
            <w:r>
              <w:t>Pts</w:t>
            </w:r>
          </w:p>
        </w:tc>
        <w:tc>
          <w:tcPr>
            <w:tcW w:w="6057" w:type="dxa"/>
            <w:shd w:val="clear" w:color="auto" w:fill="E0E0E0"/>
          </w:tcPr>
          <w:p w14:paraId="669A588C" w14:textId="77777777" w:rsidR="005B1FF3" w:rsidRDefault="005B1FF3" w:rsidP="005B1FF3">
            <w:pPr>
              <w:jc w:val="both"/>
            </w:pPr>
            <w:r>
              <w:t xml:space="preserve">Seront </w:t>
            </w:r>
            <w:r w:rsidRPr="004725B4">
              <w:t>évalués</w:t>
            </w:r>
          </w:p>
        </w:tc>
      </w:tr>
      <w:tr w:rsidR="005B1FF3" w:rsidRPr="001A3215" w14:paraId="30406C5D" w14:textId="77777777" w:rsidTr="0006494E">
        <w:tc>
          <w:tcPr>
            <w:tcW w:w="9345" w:type="dxa"/>
            <w:gridSpan w:val="3"/>
            <w:shd w:val="clear" w:color="auto" w:fill="auto"/>
          </w:tcPr>
          <w:p w14:paraId="28892440" w14:textId="571A23A5" w:rsidR="005B1FF3" w:rsidRPr="001A3215" w:rsidRDefault="005B1FF3" w:rsidP="005B1FF3">
            <w:pPr>
              <w:jc w:val="both"/>
              <w:rPr>
                <w:b/>
              </w:rPr>
            </w:pPr>
            <w:r w:rsidRPr="001A3215">
              <w:rPr>
                <w:b/>
              </w:rPr>
              <w:t xml:space="preserve">Pertinence du projet en termes </w:t>
            </w:r>
            <w:r>
              <w:rPr>
                <w:b/>
              </w:rPr>
              <w:t xml:space="preserve">de </w:t>
            </w:r>
            <w:r w:rsidRPr="002E05BF">
              <w:rPr>
                <w:b/>
              </w:rPr>
              <w:t>connaissance</w:t>
            </w:r>
            <w:r w:rsidR="00E03CE9" w:rsidRPr="002E05BF">
              <w:rPr>
                <w:b/>
              </w:rPr>
              <w:t>,</w:t>
            </w:r>
            <w:r w:rsidRPr="002E05BF">
              <w:rPr>
                <w:b/>
              </w:rPr>
              <w:t xml:space="preserve"> d’insertion dans le contexte local </w:t>
            </w:r>
            <w:r w:rsidR="00B85513" w:rsidRPr="002E05BF">
              <w:rPr>
                <w:b/>
              </w:rPr>
              <w:t xml:space="preserve">et d’innovation </w:t>
            </w:r>
            <w:r w:rsidRPr="002E05BF">
              <w:rPr>
                <w:b/>
              </w:rPr>
              <w:t>(</w:t>
            </w:r>
            <w:r w:rsidR="00FB0FCF" w:rsidRPr="002E05BF">
              <w:rPr>
                <w:b/>
              </w:rPr>
              <w:t>3</w:t>
            </w:r>
            <w:r w:rsidRPr="002E05BF">
              <w:rPr>
                <w:b/>
              </w:rPr>
              <w:t>0)</w:t>
            </w:r>
          </w:p>
        </w:tc>
      </w:tr>
      <w:tr w:rsidR="005B1FF3" w:rsidRPr="008821DC" w14:paraId="459797DB" w14:textId="77777777" w:rsidTr="0006494E">
        <w:tc>
          <w:tcPr>
            <w:tcW w:w="2094" w:type="dxa"/>
            <w:shd w:val="clear" w:color="auto" w:fill="auto"/>
          </w:tcPr>
          <w:p w14:paraId="3289FFB5" w14:textId="77777777" w:rsidR="005B1FF3" w:rsidRPr="008821DC" w:rsidRDefault="005B1FF3" w:rsidP="005B1FF3">
            <w:pPr>
              <w:jc w:val="both"/>
            </w:pPr>
            <w:r>
              <w:t>Connaissance du contexte d’intervention</w:t>
            </w:r>
          </w:p>
        </w:tc>
        <w:tc>
          <w:tcPr>
            <w:tcW w:w="1194" w:type="dxa"/>
            <w:shd w:val="clear" w:color="auto" w:fill="auto"/>
          </w:tcPr>
          <w:p w14:paraId="73238703" w14:textId="77777777" w:rsidR="005B1FF3" w:rsidRPr="008821DC" w:rsidRDefault="005B1FF3" w:rsidP="005B1FF3">
            <w:pPr>
              <w:jc w:val="both"/>
            </w:pPr>
            <w:r w:rsidRPr="008821DC">
              <w:t>10</w:t>
            </w:r>
          </w:p>
        </w:tc>
        <w:tc>
          <w:tcPr>
            <w:tcW w:w="6057" w:type="dxa"/>
            <w:shd w:val="clear" w:color="auto" w:fill="auto"/>
          </w:tcPr>
          <w:p w14:paraId="34FF6A23" w14:textId="77777777" w:rsidR="005B1FF3" w:rsidRPr="008821DC" w:rsidRDefault="005B1FF3" w:rsidP="005B1FF3">
            <w:pPr>
              <w:jc w:val="both"/>
            </w:pPr>
            <w:r w:rsidRPr="008821DC">
              <w:t xml:space="preserve">L’existence d’un </w:t>
            </w:r>
            <w:r>
              <w:t>diagnostic sur la situation des VGO et les actions éventuellement déjà mises en place dans le ou les pays d’intervention incluant un</w:t>
            </w:r>
            <w:r w:rsidRPr="008821DC">
              <w:t xml:space="preserve"> argumentaire développé sur cette base pour justifier</w:t>
            </w:r>
            <w:r>
              <w:t xml:space="preserve"> de l’intervention et de la connaissance du/des pays retenus</w:t>
            </w:r>
            <w:r w:rsidRPr="008821DC">
              <w:t xml:space="preserve"> </w:t>
            </w:r>
          </w:p>
        </w:tc>
      </w:tr>
      <w:tr w:rsidR="005B1FF3" w:rsidRPr="008821DC" w14:paraId="129DF4DC" w14:textId="77777777" w:rsidTr="0006494E">
        <w:tc>
          <w:tcPr>
            <w:tcW w:w="2094" w:type="dxa"/>
            <w:shd w:val="clear" w:color="auto" w:fill="auto"/>
          </w:tcPr>
          <w:p w14:paraId="63A98FE9" w14:textId="77777777" w:rsidR="005B1FF3" w:rsidRPr="008821DC" w:rsidRDefault="005B1FF3" w:rsidP="005B1FF3">
            <w:pPr>
              <w:jc w:val="both"/>
            </w:pPr>
            <w:r>
              <w:t>Pertinence du projet proposé par rapport à la thématique de la FISONG</w:t>
            </w:r>
          </w:p>
        </w:tc>
        <w:tc>
          <w:tcPr>
            <w:tcW w:w="1194" w:type="dxa"/>
            <w:shd w:val="clear" w:color="auto" w:fill="auto"/>
          </w:tcPr>
          <w:p w14:paraId="7B02D84D" w14:textId="137B075F" w:rsidR="005B1FF3" w:rsidRPr="008821DC" w:rsidRDefault="00FB0FCF" w:rsidP="005B1FF3">
            <w:pPr>
              <w:jc w:val="both"/>
            </w:pPr>
            <w:r>
              <w:t>20</w:t>
            </w:r>
          </w:p>
        </w:tc>
        <w:tc>
          <w:tcPr>
            <w:tcW w:w="6057" w:type="dxa"/>
            <w:shd w:val="clear" w:color="auto" w:fill="auto"/>
          </w:tcPr>
          <w:p w14:paraId="3730E913" w14:textId="77777777" w:rsidR="005B1FF3" w:rsidRPr="008821DC" w:rsidRDefault="005B1FF3" w:rsidP="005B1FF3">
            <w:pPr>
              <w:jc w:val="both"/>
            </w:pPr>
            <w:r>
              <w:t>-</w:t>
            </w:r>
            <w:r w:rsidRPr="008821DC">
              <w:t xml:space="preserve"> </w:t>
            </w:r>
            <w:r>
              <w:t>R</w:t>
            </w:r>
            <w:r w:rsidRPr="008821DC">
              <w:t>éponse à des besoins présents et futurs</w:t>
            </w:r>
          </w:p>
          <w:p w14:paraId="6A6A5557" w14:textId="77777777" w:rsidR="005B1FF3" w:rsidRPr="008821DC" w:rsidRDefault="005B1FF3" w:rsidP="005B1FF3">
            <w:pPr>
              <w:jc w:val="both"/>
            </w:pPr>
            <w:r>
              <w:t>- E</w:t>
            </w:r>
            <w:r w:rsidRPr="008821DC">
              <w:t>fficacité et efficience dans la réponse à ces besoins</w:t>
            </w:r>
          </w:p>
          <w:p w14:paraId="0C58E9D6" w14:textId="77777777" w:rsidR="005B1FF3" w:rsidRDefault="005B1FF3" w:rsidP="005B1FF3">
            <w:pPr>
              <w:jc w:val="both"/>
            </w:pPr>
            <w:r>
              <w:t>- A</w:t>
            </w:r>
            <w:r w:rsidRPr="008821DC">
              <w:t>cceptabilité et cohérence avec le contexte</w:t>
            </w:r>
          </w:p>
          <w:p w14:paraId="4A0F7A8D" w14:textId="77777777" w:rsidR="00825F25" w:rsidRPr="008821DC" w:rsidRDefault="00825F25" w:rsidP="005B1FF3">
            <w:pPr>
              <w:jc w:val="both"/>
            </w:pPr>
            <w:r>
              <w:t xml:space="preserve">- </w:t>
            </w:r>
            <w:r w:rsidRPr="002E05BF">
              <w:t>Caractère innovant du projet reflété notamment par :</w:t>
            </w:r>
          </w:p>
          <w:p w14:paraId="4EDD5BD2" w14:textId="77777777" w:rsidR="005B1FF3" w:rsidRDefault="005B1FF3" w:rsidP="00C740CC">
            <w:pPr>
              <w:pStyle w:val="Paragraphedeliste"/>
              <w:numPr>
                <w:ilvl w:val="0"/>
                <w:numId w:val="25"/>
              </w:numPr>
              <w:jc w:val="both"/>
            </w:pPr>
            <w:r>
              <w:t xml:space="preserve">Explicitation de l’intégration du projet proposé dans une approche de violences de genre </w:t>
            </w:r>
          </w:p>
          <w:p w14:paraId="1D187702" w14:textId="77777777" w:rsidR="005B1FF3" w:rsidRPr="00765A70" w:rsidRDefault="005B1FF3" w:rsidP="00C740CC">
            <w:pPr>
              <w:pStyle w:val="Paragraphedeliste"/>
              <w:numPr>
                <w:ilvl w:val="0"/>
                <w:numId w:val="25"/>
              </w:numPr>
              <w:jc w:val="both"/>
            </w:pPr>
            <w:r w:rsidRPr="00765A70">
              <w:t>Prise en compte des violences gynécologiques en plus des violences obstétricales, et sur un même continuum</w:t>
            </w:r>
          </w:p>
          <w:p w14:paraId="4E9A5AE5" w14:textId="3CE73DFF" w:rsidR="005B1FF3" w:rsidRPr="008821DC" w:rsidRDefault="005B1FF3" w:rsidP="00C740CC">
            <w:pPr>
              <w:pStyle w:val="Paragraphedeliste"/>
              <w:numPr>
                <w:ilvl w:val="0"/>
                <w:numId w:val="25"/>
              </w:numPr>
              <w:jc w:val="both"/>
            </w:pPr>
            <w:r w:rsidRPr="00765A70">
              <w:lastRenderedPageBreak/>
              <w:t>Propos</w:t>
            </w:r>
            <w:r w:rsidR="004E4657">
              <w:t>ition</w:t>
            </w:r>
            <w:r w:rsidRPr="00765A70">
              <w:t xml:space="preserve"> </w:t>
            </w:r>
            <w:r w:rsidR="004E4657">
              <w:t>d’</w:t>
            </w:r>
            <w:r w:rsidRPr="00765A70">
              <w:t>une réponse structurelle pour faire face durablement à ces violences de genre</w:t>
            </w:r>
          </w:p>
        </w:tc>
      </w:tr>
      <w:tr w:rsidR="005B1FF3" w:rsidRPr="001A3215" w14:paraId="0C658964" w14:textId="77777777" w:rsidTr="0006494E">
        <w:tc>
          <w:tcPr>
            <w:tcW w:w="9345" w:type="dxa"/>
            <w:gridSpan w:val="3"/>
            <w:shd w:val="clear" w:color="auto" w:fill="auto"/>
          </w:tcPr>
          <w:p w14:paraId="50C76474" w14:textId="77777777" w:rsidR="005B1FF3" w:rsidRPr="001A3215" w:rsidRDefault="005B1FF3" w:rsidP="005B1FF3">
            <w:pPr>
              <w:jc w:val="both"/>
              <w:rPr>
                <w:b/>
              </w:rPr>
            </w:pPr>
            <w:r w:rsidRPr="001A3215">
              <w:rPr>
                <w:b/>
              </w:rPr>
              <w:lastRenderedPageBreak/>
              <w:t xml:space="preserve">Conduite du </w:t>
            </w:r>
            <w:r>
              <w:rPr>
                <w:b/>
              </w:rPr>
              <w:t xml:space="preserve">projet </w:t>
            </w:r>
            <w:r w:rsidRPr="001A3215">
              <w:rPr>
                <w:b/>
              </w:rPr>
              <w:t xml:space="preserve"> (</w:t>
            </w:r>
            <w:r>
              <w:rPr>
                <w:b/>
              </w:rPr>
              <w:t>4</w:t>
            </w:r>
            <w:r w:rsidRPr="001A3215">
              <w:rPr>
                <w:b/>
              </w:rPr>
              <w:t>0)</w:t>
            </w:r>
          </w:p>
        </w:tc>
      </w:tr>
      <w:tr w:rsidR="005B1FF3" w:rsidRPr="008821DC" w14:paraId="59C2CF25" w14:textId="77777777" w:rsidTr="0006494E">
        <w:tc>
          <w:tcPr>
            <w:tcW w:w="2094" w:type="dxa"/>
            <w:shd w:val="clear" w:color="auto" w:fill="auto"/>
          </w:tcPr>
          <w:p w14:paraId="2E546D3D" w14:textId="77777777" w:rsidR="005B1FF3" w:rsidRPr="008821DC" w:rsidRDefault="005B1FF3" w:rsidP="005B1FF3">
            <w:pPr>
              <w:jc w:val="both"/>
            </w:pPr>
            <w:r w:rsidRPr="008821DC">
              <w:t>Processus d’</w:t>
            </w:r>
            <w:r>
              <w:t xml:space="preserve"> implémentation et de pérennisation du projet</w:t>
            </w:r>
          </w:p>
        </w:tc>
        <w:tc>
          <w:tcPr>
            <w:tcW w:w="1194" w:type="dxa"/>
            <w:shd w:val="clear" w:color="auto" w:fill="auto"/>
          </w:tcPr>
          <w:p w14:paraId="77EF8191" w14:textId="77777777" w:rsidR="005B1FF3" w:rsidRPr="008821DC" w:rsidRDefault="005B1FF3" w:rsidP="005B1FF3">
            <w:pPr>
              <w:jc w:val="both"/>
            </w:pPr>
            <w:r w:rsidRPr="008821DC">
              <w:t>10</w:t>
            </w:r>
          </w:p>
        </w:tc>
        <w:tc>
          <w:tcPr>
            <w:tcW w:w="6057" w:type="dxa"/>
            <w:shd w:val="clear" w:color="auto" w:fill="auto"/>
          </w:tcPr>
          <w:p w14:paraId="3A4A91A9" w14:textId="77777777" w:rsidR="005B1FF3" w:rsidRPr="008821DC" w:rsidRDefault="005B1FF3" w:rsidP="005B1FF3">
            <w:pPr>
              <w:jc w:val="both"/>
            </w:pPr>
            <w:r>
              <w:t>La présentation,</w:t>
            </w:r>
            <w:r w:rsidRPr="008821DC">
              <w:t xml:space="preserve"> </w:t>
            </w:r>
            <w:r>
              <w:t>l</w:t>
            </w:r>
            <w:r w:rsidRPr="008821DC">
              <w:t>a clarté</w:t>
            </w:r>
            <w:r>
              <w:t xml:space="preserve">, </w:t>
            </w:r>
            <w:r w:rsidRPr="00765A70">
              <w:t>la prise en compte des risques</w:t>
            </w:r>
            <w:r w:rsidRPr="008821DC">
              <w:t xml:space="preserve"> et la faisabilité du pro</w:t>
            </w:r>
            <w:r>
              <w:t xml:space="preserve">jet </w:t>
            </w:r>
            <w:r w:rsidRPr="008821DC">
              <w:t>avec ce qui a été fait en amont et ce qui est envisagé en aval</w:t>
            </w:r>
            <w:r>
              <w:t>. Préparation du passage à l’échelle, activités de dissémination, pérennisation de l’action.</w:t>
            </w:r>
          </w:p>
        </w:tc>
      </w:tr>
      <w:tr w:rsidR="005B1FF3" w:rsidRPr="008821DC" w14:paraId="7EBA1B11" w14:textId="77777777" w:rsidTr="0006494E">
        <w:tc>
          <w:tcPr>
            <w:tcW w:w="2094" w:type="dxa"/>
            <w:shd w:val="clear" w:color="auto" w:fill="auto"/>
          </w:tcPr>
          <w:p w14:paraId="2191949C" w14:textId="77777777" w:rsidR="005B1FF3" w:rsidRPr="008821DC" w:rsidRDefault="005B1FF3" w:rsidP="005B1FF3">
            <w:pPr>
              <w:jc w:val="both"/>
            </w:pPr>
            <w:r w:rsidRPr="008821DC">
              <w:t>Partenariats pour l’innovation</w:t>
            </w:r>
          </w:p>
        </w:tc>
        <w:tc>
          <w:tcPr>
            <w:tcW w:w="1194" w:type="dxa"/>
            <w:shd w:val="clear" w:color="auto" w:fill="auto"/>
          </w:tcPr>
          <w:p w14:paraId="68FEFA2A" w14:textId="77777777" w:rsidR="005B1FF3" w:rsidRPr="008821DC" w:rsidRDefault="005B1FF3" w:rsidP="005B1FF3">
            <w:pPr>
              <w:jc w:val="both"/>
            </w:pPr>
            <w:r w:rsidRPr="008821DC">
              <w:t>10</w:t>
            </w:r>
          </w:p>
        </w:tc>
        <w:tc>
          <w:tcPr>
            <w:tcW w:w="6057" w:type="dxa"/>
            <w:shd w:val="clear" w:color="auto" w:fill="auto"/>
          </w:tcPr>
          <w:p w14:paraId="18D000C4" w14:textId="77777777" w:rsidR="005B1FF3" w:rsidRPr="008821DC" w:rsidRDefault="005B1FF3" w:rsidP="005B1FF3">
            <w:pPr>
              <w:jc w:val="both"/>
            </w:pPr>
            <w:r>
              <w:t>La diversité d</w:t>
            </w:r>
            <w:r w:rsidRPr="008821DC">
              <w:t>es partenariats proposés</w:t>
            </w:r>
            <w:r>
              <w:t xml:space="preserve">, </w:t>
            </w:r>
            <w:r w:rsidRPr="008821DC">
              <w:t>la démarche visant à les consolider et à favoriser l’appropriation d</w:t>
            </w:r>
            <w:r>
              <w:t>u projet et de la thématique</w:t>
            </w:r>
            <w:r w:rsidRPr="008821DC">
              <w:t>, en vue de sa diffusion</w:t>
            </w:r>
            <w:r>
              <w:t>, les dispositifs de coopération entre les partenaires</w:t>
            </w:r>
          </w:p>
        </w:tc>
      </w:tr>
      <w:tr w:rsidR="005B1FF3" w:rsidRPr="008821DC" w14:paraId="336C9DDD" w14:textId="77777777" w:rsidTr="0006494E">
        <w:tc>
          <w:tcPr>
            <w:tcW w:w="2094" w:type="dxa"/>
            <w:shd w:val="clear" w:color="auto" w:fill="auto"/>
          </w:tcPr>
          <w:p w14:paraId="44AD6066" w14:textId="77777777" w:rsidR="005B1FF3" w:rsidRPr="008821DC" w:rsidRDefault="005B1FF3" w:rsidP="005B1FF3">
            <w:pPr>
              <w:jc w:val="both"/>
            </w:pPr>
            <w:r>
              <w:t>Recherche action, Suivi-</w:t>
            </w:r>
            <w:r w:rsidRPr="008821DC">
              <w:t>Evaluation et capitalisation</w:t>
            </w:r>
          </w:p>
        </w:tc>
        <w:tc>
          <w:tcPr>
            <w:tcW w:w="1194" w:type="dxa"/>
            <w:shd w:val="clear" w:color="auto" w:fill="auto"/>
          </w:tcPr>
          <w:p w14:paraId="4A580165" w14:textId="77777777" w:rsidR="005B1FF3" w:rsidRPr="008821DC" w:rsidRDefault="005B1FF3" w:rsidP="005B1FF3">
            <w:pPr>
              <w:jc w:val="both"/>
            </w:pPr>
            <w:r>
              <w:t>2</w:t>
            </w:r>
            <w:r w:rsidRPr="008821DC">
              <w:t>0</w:t>
            </w:r>
          </w:p>
        </w:tc>
        <w:tc>
          <w:tcPr>
            <w:tcW w:w="6057" w:type="dxa"/>
            <w:shd w:val="clear" w:color="auto" w:fill="auto"/>
          </w:tcPr>
          <w:p w14:paraId="2D3A5F74" w14:textId="77777777" w:rsidR="005B1FF3" w:rsidRPr="008821DC" w:rsidRDefault="005B1FF3" w:rsidP="005B1FF3">
            <w:pPr>
              <w:jc w:val="both"/>
            </w:pPr>
            <w:r w:rsidRPr="008821DC">
              <w:t xml:space="preserve">Qualité des dispositions avancées pour </w:t>
            </w:r>
            <w:r>
              <w:t xml:space="preserve">la recherche action, le suivi  et </w:t>
            </w:r>
            <w:r w:rsidRPr="008821DC">
              <w:t xml:space="preserve">l’évaluation des </w:t>
            </w:r>
            <w:r>
              <w:t>activités mises en place</w:t>
            </w:r>
            <w:r w:rsidRPr="008821DC">
              <w:t>, la capitalisation et la diffusion des acquis</w:t>
            </w:r>
          </w:p>
        </w:tc>
      </w:tr>
      <w:tr w:rsidR="005B1FF3" w:rsidRPr="001A3215" w14:paraId="7DE7FB45" w14:textId="77777777" w:rsidTr="0006494E">
        <w:tc>
          <w:tcPr>
            <w:tcW w:w="9345" w:type="dxa"/>
            <w:gridSpan w:val="3"/>
            <w:shd w:val="clear" w:color="auto" w:fill="auto"/>
          </w:tcPr>
          <w:p w14:paraId="68F0EE04" w14:textId="77777777" w:rsidR="005B1FF3" w:rsidRPr="002E05BF" w:rsidRDefault="005B1FF3" w:rsidP="005B1FF3">
            <w:pPr>
              <w:jc w:val="both"/>
              <w:rPr>
                <w:b/>
              </w:rPr>
            </w:pPr>
            <w:r w:rsidRPr="002E05BF">
              <w:rPr>
                <w:b/>
              </w:rPr>
              <w:t>Intégration locale du projet (20)</w:t>
            </w:r>
          </w:p>
        </w:tc>
      </w:tr>
      <w:tr w:rsidR="005B1FF3" w14:paraId="23BDAE45" w14:textId="77777777" w:rsidTr="0006494E">
        <w:tc>
          <w:tcPr>
            <w:tcW w:w="2094" w:type="dxa"/>
            <w:shd w:val="clear" w:color="auto" w:fill="auto"/>
          </w:tcPr>
          <w:p w14:paraId="479F94E1" w14:textId="77777777" w:rsidR="005B1FF3" w:rsidRPr="002E05BF" w:rsidRDefault="005B1FF3" w:rsidP="005B1FF3">
            <w:pPr>
              <w:jc w:val="both"/>
            </w:pPr>
            <w:r w:rsidRPr="002E05BF">
              <w:t>Valorisation des ressources locales</w:t>
            </w:r>
          </w:p>
        </w:tc>
        <w:tc>
          <w:tcPr>
            <w:tcW w:w="1194" w:type="dxa"/>
            <w:shd w:val="clear" w:color="auto" w:fill="auto"/>
          </w:tcPr>
          <w:p w14:paraId="501F5DAB" w14:textId="77777777" w:rsidR="005B1FF3" w:rsidRPr="002E05BF" w:rsidRDefault="00B85513" w:rsidP="005B1FF3">
            <w:pPr>
              <w:jc w:val="both"/>
            </w:pPr>
            <w:r w:rsidRPr="002E05BF">
              <w:t>10</w:t>
            </w:r>
          </w:p>
        </w:tc>
        <w:tc>
          <w:tcPr>
            <w:tcW w:w="6057" w:type="dxa"/>
            <w:shd w:val="clear" w:color="auto" w:fill="auto"/>
          </w:tcPr>
          <w:p w14:paraId="5E595278" w14:textId="77777777" w:rsidR="005B1FF3" w:rsidRDefault="005B1FF3" w:rsidP="005B1FF3">
            <w:pPr>
              <w:jc w:val="both"/>
            </w:pPr>
            <w:r>
              <w:t xml:space="preserve">Valorisation des savoirs, savoir-faire et compétences locales et nationales pour l’implémentation du projet </w:t>
            </w:r>
          </w:p>
        </w:tc>
      </w:tr>
      <w:tr w:rsidR="005B1FF3" w14:paraId="470FB461" w14:textId="77777777" w:rsidTr="0006494E">
        <w:tc>
          <w:tcPr>
            <w:tcW w:w="2094" w:type="dxa"/>
            <w:shd w:val="clear" w:color="auto" w:fill="auto"/>
          </w:tcPr>
          <w:p w14:paraId="3ED35D64" w14:textId="77777777" w:rsidR="005B1FF3" w:rsidRPr="002E05BF" w:rsidRDefault="005B1FF3" w:rsidP="005B1FF3">
            <w:pPr>
              <w:jc w:val="both"/>
            </w:pPr>
            <w:r w:rsidRPr="002E05BF">
              <w:t>Cohérence  / politiques publiques</w:t>
            </w:r>
          </w:p>
        </w:tc>
        <w:tc>
          <w:tcPr>
            <w:tcW w:w="1194" w:type="dxa"/>
            <w:shd w:val="clear" w:color="auto" w:fill="auto"/>
          </w:tcPr>
          <w:p w14:paraId="4DB29461" w14:textId="77777777" w:rsidR="005B1FF3" w:rsidRPr="002E05BF" w:rsidRDefault="00B85513" w:rsidP="005B1FF3">
            <w:pPr>
              <w:jc w:val="both"/>
            </w:pPr>
            <w:r w:rsidRPr="002E05BF">
              <w:t>10</w:t>
            </w:r>
          </w:p>
        </w:tc>
        <w:tc>
          <w:tcPr>
            <w:tcW w:w="6057" w:type="dxa"/>
            <w:shd w:val="clear" w:color="auto" w:fill="auto"/>
          </w:tcPr>
          <w:p w14:paraId="56F318EA" w14:textId="77777777" w:rsidR="005B1FF3" w:rsidRDefault="005B1FF3" w:rsidP="005B1FF3">
            <w:pPr>
              <w:jc w:val="both"/>
            </w:pPr>
            <w:r>
              <w:t xml:space="preserve">La cohérence du processus proposé vis-à-vis du contexte institutionnel, des politiques publiques et sa capacité à les inspirer </w:t>
            </w:r>
          </w:p>
        </w:tc>
      </w:tr>
      <w:tr w:rsidR="005B1FF3" w:rsidRPr="001A3215" w14:paraId="359968AB" w14:textId="77777777" w:rsidTr="0006494E">
        <w:tc>
          <w:tcPr>
            <w:tcW w:w="9345" w:type="dxa"/>
            <w:gridSpan w:val="3"/>
            <w:shd w:val="clear" w:color="auto" w:fill="auto"/>
          </w:tcPr>
          <w:p w14:paraId="4087D23E" w14:textId="698F08D8" w:rsidR="005B1FF3" w:rsidRPr="001A3215" w:rsidRDefault="005B1FF3" w:rsidP="005B1FF3">
            <w:pPr>
              <w:jc w:val="both"/>
              <w:rPr>
                <w:b/>
              </w:rPr>
            </w:pPr>
            <w:r w:rsidRPr="001A3215">
              <w:rPr>
                <w:b/>
              </w:rPr>
              <w:t>Moyens mis en œuvre (</w:t>
            </w:r>
            <w:r w:rsidR="00FB0FCF">
              <w:rPr>
                <w:b/>
              </w:rPr>
              <w:t>2</w:t>
            </w:r>
            <w:r w:rsidRPr="001A3215">
              <w:rPr>
                <w:b/>
              </w:rPr>
              <w:t>0)</w:t>
            </w:r>
          </w:p>
        </w:tc>
      </w:tr>
      <w:tr w:rsidR="005B1FF3" w14:paraId="585EE394" w14:textId="77777777" w:rsidTr="0006494E">
        <w:tc>
          <w:tcPr>
            <w:tcW w:w="2094" w:type="dxa"/>
            <w:shd w:val="clear" w:color="auto" w:fill="auto"/>
          </w:tcPr>
          <w:p w14:paraId="59514149" w14:textId="77777777" w:rsidR="005B1FF3" w:rsidRDefault="005B1FF3" w:rsidP="005B1FF3">
            <w:pPr>
              <w:jc w:val="both"/>
            </w:pPr>
            <w:r>
              <w:t>Budget</w:t>
            </w:r>
          </w:p>
        </w:tc>
        <w:tc>
          <w:tcPr>
            <w:tcW w:w="1194" w:type="dxa"/>
            <w:shd w:val="clear" w:color="auto" w:fill="auto"/>
          </w:tcPr>
          <w:p w14:paraId="1D426D35" w14:textId="77777777" w:rsidR="005B1FF3" w:rsidRDefault="005B1FF3" w:rsidP="005B1FF3">
            <w:pPr>
              <w:jc w:val="both"/>
            </w:pPr>
            <w:r>
              <w:t>10</w:t>
            </w:r>
          </w:p>
        </w:tc>
        <w:tc>
          <w:tcPr>
            <w:tcW w:w="6057" w:type="dxa"/>
            <w:shd w:val="clear" w:color="auto" w:fill="auto"/>
          </w:tcPr>
          <w:p w14:paraId="18643C02" w14:textId="77777777" w:rsidR="005B1FF3" w:rsidRDefault="005B1FF3" w:rsidP="005B1FF3">
            <w:pPr>
              <w:jc w:val="both"/>
            </w:pPr>
            <w:r>
              <w:t>L’adéquation entre les objectifs et les moyens, les justifications avancées, l’efficience, la pérennité</w:t>
            </w:r>
          </w:p>
        </w:tc>
      </w:tr>
      <w:tr w:rsidR="005B1FF3" w14:paraId="7E686C46" w14:textId="77777777" w:rsidTr="0006494E">
        <w:tc>
          <w:tcPr>
            <w:tcW w:w="2094" w:type="dxa"/>
            <w:shd w:val="clear" w:color="auto" w:fill="auto"/>
          </w:tcPr>
          <w:p w14:paraId="4B4D9036" w14:textId="77777777" w:rsidR="005B1FF3" w:rsidRDefault="005B1FF3" w:rsidP="005B1FF3">
            <w:pPr>
              <w:jc w:val="both"/>
            </w:pPr>
            <w:r>
              <w:t>Capacités de l’ONG / du consortium</w:t>
            </w:r>
          </w:p>
        </w:tc>
        <w:tc>
          <w:tcPr>
            <w:tcW w:w="1194" w:type="dxa"/>
            <w:shd w:val="clear" w:color="auto" w:fill="auto"/>
          </w:tcPr>
          <w:p w14:paraId="5201B5D8" w14:textId="462D5E2A" w:rsidR="005B1FF3" w:rsidRDefault="00DB1583" w:rsidP="005B1FF3">
            <w:pPr>
              <w:jc w:val="both"/>
            </w:pPr>
            <w:r>
              <w:t>5</w:t>
            </w:r>
          </w:p>
          <w:p w14:paraId="6673B7F7" w14:textId="77777777" w:rsidR="00DB1583" w:rsidRDefault="00DB1583" w:rsidP="005B1FF3">
            <w:pPr>
              <w:jc w:val="both"/>
            </w:pPr>
          </w:p>
          <w:p w14:paraId="58479A58" w14:textId="77777777" w:rsidR="00DB1583" w:rsidRDefault="00DB1583" w:rsidP="005B1FF3">
            <w:pPr>
              <w:jc w:val="both"/>
            </w:pPr>
          </w:p>
          <w:p w14:paraId="79A25396" w14:textId="711716CE" w:rsidR="00DB1583" w:rsidRDefault="00DB1583" w:rsidP="005B1FF3">
            <w:pPr>
              <w:jc w:val="both"/>
            </w:pPr>
            <w:r>
              <w:t>5</w:t>
            </w:r>
          </w:p>
        </w:tc>
        <w:tc>
          <w:tcPr>
            <w:tcW w:w="6057" w:type="dxa"/>
            <w:shd w:val="clear" w:color="auto" w:fill="auto"/>
          </w:tcPr>
          <w:p w14:paraId="77489146" w14:textId="7BE96568" w:rsidR="005B1FF3" w:rsidRDefault="00DB1583">
            <w:pPr>
              <w:jc w:val="both"/>
            </w:pPr>
            <w:r>
              <w:t xml:space="preserve">- </w:t>
            </w:r>
            <w:r w:rsidR="005B1FF3">
              <w:t>Capacités à conduire un processus de changement et un dialogue sectoriel avec l’AFD ou dispositions prévues pour les acquérir</w:t>
            </w:r>
          </w:p>
          <w:p w14:paraId="61749A03" w14:textId="154549BB" w:rsidR="00DB1583" w:rsidRDefault="00D0387D" w:rsidP="005B1FF3">
            <w:pPr>
              <w:jc w:val="both"/>
            </w:pPr>
            <w:r>
              <w:t xml:space="preserve">- </w:t>
            </w:r>
            <w:bookmarkStart w:id="12" w:name="_GoBack"/>
            <w:bookmarkEnd w:id="12"/>
            <w:r w:rsidR="00DB1583">
              <w:t>Capacité démontrée de l’ONG à intervenir sur les problématiques de genre et d’égalité femmes/ hommes, dans une approche féministe</w:t>
            </w:r>
          </w:p>
          <w:p w14:paraId="636D97E1" w14:textId="0A25A697" w:rsidR="00DB1583" w:rsidRDefault="00DB1583" w:rsidP="005B1FF3">
            <w:pPr>
              <w:jc w:val="both"/>
            </w:pPr>
          </w:p>
        </w:tc>
      </w:tr>
    </w:tbl>
    <w:p w14:paraId="595CBECC" w14:textId="77777777" w:rsidR="00381611" w:rsidRDefault="00381611" w:rsidP="00381611">
      <w:pPr>
        <w:jc w:val="both"/>
      </w:pPr>
    </w:p>
    <w:p w14:paraId="561090D1" w14:textId="77777777" w:rsidR="00381611" w:rsidRDefault="00381611" w:rsidP="00381611">
      <w:pPr>
        <w:jc w:val="both"/>
      </w:pPr>
    </w:p>
    <w:p w14:paraId="7B9F60E2" w14:textId="77777777" w:rsidR="00381611" w:rsidRPr="00D5548E" w:rsidRDefault="00381611" w:rsidP="00381611">
      <w:pPr>
        <w:jc w:val="both"/>
      </w:pPr>
    </w:p>
    <w:p w14:paraId="2C54B71D" w14:textId="77777777" w:rsidR="00381611" w:rsidRPr="00EA766A" w:rsidRDefault="00381611" w:rsidP="00381611">
      <w:pPr>
        <w:jc w:val="both"/>
        <w:rPr>
          <w:b/>
        </w:rPr>
      </w:pPr>
      <w:r>
        <w:rPr>
          <w:b/>
        </w:rPr>
        <w:t>Article 11</w:t>
      </w:r>
      <w:r w:rsidRPr="00EA766A">
        <w:rPr>
          <w:b/>
        </w:rPr>
        <w:t>. Droit reconnu à l’AFD de rejeter toute</w:t>
      </w:r>
      <w:r>
        <w:rPr>
          <w:b/>
        </w:rPr>
        <w:t xml:space="preserve"> proposition</w:t>
      </w:r>
      <w:r w:rsidRPr="00EA766A">
        <w:rPr>
          <w:b/>
        </w:rPr>
        <w:t xml:space="preserve"> </w:t>
      </w:r>
    </w:p>
    <w:p w14:paraId="4901947F" w14:textId="77777777" w:rsidR="00381611" w:rsidRDefault="00381611" w:rsidP="00381611">
      <w:pPr>
        <w:jc w:val="both"/>
      </w:pPr>
      <w:r w:rsidRPr="00D5548E">
        <w:t>L’AFD se réserve le droit de rejeter toute</w:t>
      </w:r>
      <w:r>
        <w:t xml:space="preserve"> proposition</w:t>
      </w:r>
      <w:r w:rsidRPr="00D5548E">
        <w:t xml:space="preserve">, d’annuler la procédure d’appel à </w:t>
      </w:r>
      <w:r>
        <w:t>propositions</w:t>
      </w:r>
      <w:r w:rsidRPr="00D5548E">
        <w:t xml:space="preserve"> aussi longtem</w:t>
      </w:r>
      <w:r>
        <w:t>ps qu’elle n’a pas attribué la ou les subventions</w:t>
      </w:r>
      <w:r w:rsidRPr="00D5548E">
        <w:t>, sans encourir pour autant une responsabilité quelconqu</w:t>
      </w:r>
      <w:r>
        <w:t>e à l’égard des ONG</w:t>
      </w:r>
      <w:r w:rsidRPr="00D5548E">
        <w:t xml:space="preserve"> concerné</w:t>
      </w:r>
      <w:r>
        <w:t>e</w:t>
      </w:r>
      <w:r w:rsidRPr="00D5548E">
        <w:t>s et sans devoir les informer des raisons pour les</w:t>
      </w:r>
      <w:r>
        <w:t>quelles elle a annulé l’appel à propositions ou rejeté leur proposition</w:t>
      </w:r>
      <w:r w:rsidRPr="00D5548E">
        <w:t xml:space="preserve">. </w:t>
      </w:r>
    </w:p>
    <w:p w14:paraId="5CAAB87B" w14:textId="77777777" w:rsidR="00381611" w:rsidRDefault="00381611" w:rsidP="00381611">
      <w:pPr>
        <w:jc w:val="both"/>
      </w:pPr>
    </w:p>
    <w:p w14:paraId="1C74398D" w14:textId="77777777" w:rsidR="00381611" w:rsidRPr="00A44120" w:rsidRDefault="00381611" w:rsidP="00381611">
      <w:pPr>
        <w:jc w:val="both"/>
        <w:rPr>
          <w:b/>
        </w:rPr>
      </w:pPr>
      <w:r w:rsidRPr="00A44120">
        <w:rPr>
          <w:b/>
        </w:rPr>
        <w:t>Article 12. Validation des dossiers techniques et financiers</w:t>
      </w:r>
    </w:p>
    <w:p w14:paraId="31D09B28" w14:textId="77777777" w:rsidR="00381611" w:rsidRDefault="00381611" w:rsidP="00381611">
      <w:pPr>
        <w:jc w:val="both"/>
      </w:pPr>
      <w:r>
        <w:t>Après la sélection du projet par la Commission de sélection, le Responsable d’équipe projet l’instruit dans le cadre d’un dialogue sectoriel. L’ONG reste libre d’intégrer ou non les suggestions et l’AFD libre de ne pas poursuivre l’instruction de la proposition. Les éléments suivants pourront notamment constituer, parmi d’autres, une cause de non validation de la proposition finale de l’ONG :</w:t>
      </w:r>
    </w:p>
    <w:p w14:paraId="2ADD2B91" w14:textId="77777777" w:rsidR="00381611" w:rsidRDefault="00381611" w:rsidP="00381611">
      <w:pPr>
        <w:numPr>
          <w:ilvl w:val="0"/>
          <w:numId w:val="3"/>
        </w:numPr>
        <w:jc w:val="both"/>
      </w:pPr>
      <w:proofErr w:type="gramStart"/>
      <w:r>
        <w:t>refus</w:t>
      </w:r>
      <w:proofErr w:type="gramEnd"/>
      <w:r>
        <w:t xml:space="preserve"> de participer à un dialogue sectoriel avec le Responsable d’équipe projet, visant à enrichir la proposition,</w:t>
      </w:r>
    </w:p>
    <w:p w14:paraId="01DD31F2" w14:textId="77777777" w:rsidR="00381611" w:rsidRDefault="00381611" w:rsidP="00381611">
      <w:pPr>
        <w:numPr>
          <w:ilvl w:val="0"/>
          <w:numId w:val="3"/>
        </w:numPr>
        <w:jc w:val="both"/>
      </w:pPr>
      <w:proofErr w:type="gramStart"/>
      <w:r>
        <w:t>refus</w:t>
      </w:r>
      <w:proofErr w:type="gramEnd"/>
      <w:r>
        <w:t xml:space="preserve"> de présenter les arguments expliquant la non-intégration d’amendements suggérés par le Responsable d’équipe projet FISONG,</w:t>
      </w:r>
    </w:p>
    <w:p w14:paraId="1DD1C358" w14:textId="77777777" w:rsidR="00381611" w:rsidRDefault="00381611" w:rsidP="00381611">
      <w:pPr>
        <w:numPr>
          <w:ilvl w:val="0"/>
          <w:numId w:val="3"/>
        </w:numPr>
        <w:jc w:val="both"/>
      </w:pPr>
      <w:proofErr w:type="gramStart"/>
      <w:r>
        <w:t>écart</w:t>
      </w:r>
      <w:proofErr w:type="gramEnd"/>
      <w:r>
        <w:t xml:space="preserve"> de plus de 10 % entre le budget demandé à l’AFD dans la note projet et celui développé dans le cadre du dossier technique et financier.</w:t>
      </w:r>
    </w:p>
    <w:p w14:paraId="133FC3D1" w14:textId="77777777" w:rsidR="00381611" w:rsidRDefault="00381611" w:rsidP="00381611">
      <w:pPr>
        <w:ind w:left="360"/>
        <w:jc w:val="both"/>
      </w:pPr>
    </w:p>
    <w:p w14:paraId="1047DFED" w14:textId="77777777" w:rsidR="00381611" w:rsidRPr="00EA766A" w:rsidRDefault="00381611" w:rsidP="00381611">
      <w:pPr>
        <w:jc w:val="both"/>
        <w:rPr>
          <w:b/>
        </w:rPr>
      </w:pPr>
      <w:r>
        <w:rPr>
          <w:b/>
        </w:rPr>
        <w:lastRenderedPageBreak/>
        <w:t>Article 13</w:t>
      </w:r>
      <w:r w:rsidRPr="00EA766A">
        <w:rPr>
          <w:b/>
        </w:rPr>
        <w:t xml:space="preserve">. Caractère confidentiel </w:t>
      </w:r>
    </w:p>
    <w:p w14:paraId="30664703" w14:textId="77777777" w:rsidR="00381611" w:rsidRDefault="00381611" w:rsidP="00381611">
      <w:pPr>
        <w:jc w:val="both"/>
      </w:pPr>
      <w:r>
        <w:rPr>
          <w:b/>
        </w:rPr>
        <w:t>13</w:t>
      </w:r>
      <w:r w:rsidRPr="00914060">
        <w:rPr>
          <w:b/>
        </w:rPr>
        <w:t>.1</w:t>
      </w:r>
      <w:r w:rsidRPr="00D5548E">
        <w:t xml:space="preserve">. Aucune information relative à l’examen, aux éclaircissements, à l’évaluation, à la comparaison des </w:t>
      </w:r>
      <w:r>
        <w:t>proposition</w:t>
      </w:r>
      <w:r w:rsidRPr="00D5548E">
        <w:t xml:space="preserve">s et aux recommandations relatives à l’attribution </w:t>
      </w:r>
      <w:r>
        <w:t xml:space="preserve">de la ou des subventions </w:t>
      </w:r>
      <w:r w:rsidRPr="00D5548E">
        <w:t xml:space="preserve">ne </w:t>
      </w:r>
      <w:r>
        <w:t xml:space="preserve">pourra </w:t>
      </w:r>
      <w:r w:rsidRPr="00D5548E">
        <w:t xml:space="preserve">être divulguée aux </w:t>
      </w:r>
      <w:r>
        <w:t xml:space="preserve">ONG </w:t>
      </w:r>
      <w:r w:rsidRPr="00D5548E">
        <w:t xml:space="preserve">ou à toute autre personne étrangère à la procédure d’examen et d’évaluation, après l’ouverture des plis et jusqu’à l’annonce de l’attribution </w:t>
      </w:r>
      <w:r>
        <w:t>de la ou des subventions à ou aux ONG retenues.</w:t>
      </w:r>
    </w:p>
    <w:p w14:paraId="5EBF159B" w14:textId="77777777" w:rsidR="00381611" w:rsidRPr="00D5548E" w:rsidRDefault="00381611" w:rsidP="00381611">
      <w:pPr>
        <w:jc w:val="both"/>
      </w:pPr>
    </w:p>
    <w:p w14:paraId="63ACBB24" w14:textId="77777777" w:rsidR="00381611" w:rsidRDefault="00381611" w:rsidP="00381611">
      <w:pPr>
        <w:jc w:val="both"/>
      </w:pPr>
      <w:r>
        <w:rPr>
          <w:b/>
        </w:rPr>
        <w:t>13</w:t>
      </w:r>
      <w:r w:rsidRPr="00914060">
        <w:rPr>
          <w:b/>
        </w:rPr>
        <w:t>.2.</w:t>
      </w:r>
      <w:r w:rsidRPr="00D5548E">
        <w:t xml:space="preserve"> T</w:t>
      </w:r>
      <w:r>
        <w:t xml:space="preserve">oute tentative effectuée par une ONG </w:t>
      </w:r>
      <w:r w:rsidRPr="00D5548E">
        <w:t>pour influencer la Commission au cours de la procédure d’examen, d’évaluati</w:t>
      </w:r>
      <w:r>
        <w:t>on et de comparaison des propositions</w:t>
      </w:r>
      <w:r w:rsidRPr="00D5548E">
        <w:t xml:space="preserve"> conduira au rejet de </w:t>
      </w:r>
      <w:r>
        <w:t>la proposition de cette ONG.</w:t>
      </w:r>
    </w:p>
    <w:p w14:paraId="74943A21" w14:textId="77777777" w:rsidR="00381611" w:rsidRPr="00D5548E" w:rsidRDefault="00381611" w:rsidP="00381611">
      <w:pPr>
        <w:jc w:val="both"/>
      </w:pPr>
    </w:p>
    <w:p w14:paraId="7586ECF6" w14:textId="77777777" w:rsidR="00381611" w:rsidRDefault="00381611" w:rsidP="00381611">
      <w:pPr>
        <w:jc w:val="both"/>
        <w:rPr>
          <w:b/>
        </w:rPr>
      </w:pPr>
      <w:r>
        <w:rPr>
          <w:b/>
        </w:rPr>
        <w:t>Article 14</w:t>
      </w:r>
      <w:r w:rsidRPr="00EA766A">
        <w:rPr>
          <w:b/>
        </w:rPr>
        <w:t xml:space="preserve">. </w:t>
      </w:r>
      <w:r>
        <w:rPr>
          <w:b/>
        </w:rPr>
        <w:t>Information sur le processus de sélection et d’octroi</w:t>
      </w:r>
    </w:p>
    <w:p w14:paraId="543D85A3" w14:textId="77777777" w:rsidR="00381611" w:rsidRDefault="00381611" w:rsidP="00381611">
      <w:pPr>
        <w:jc w:val="both"/>
      </w:pPr>
      <w:r w:rsidRPr="0077228C">
        <w:rPr>
          <w:b/>
        </w:rPr>
        <w:t>1</w:t>
      </w:r>
      <w:r>
        <w:rPr>
          <w:b/>
        </w:rPr>
        <w:t>4</w:t>
      </w:r>
      <w:r w:rsidRPr="0077228C">
        <w:rPr>
          <w:b/>
        </w:rPr>
        <w:t>.1.</w:t>
      </w:r>
      <w:r>
        <w:t xml:space="preserve"> Les ONG ayant été retenues par la Commission de sélection en seront informées par courrier</w:t>
      </w:r>
      <w:r w:rsidR="00C01CA6">
        <w:t xml:space="preserve"> électronique</w:t>
      </w:r>
      <w:r>
        <w:t xml:space="preserve">, ce dernier fixant le délai de préparation du dossier technique et financier complet qui permettra de servir de support pour le dialogue avec le Responsable d’équipe projet, ainsi que les dossiers administratifs pour l’ensemble des partenaires du projet. </w:t>
      </w:r>
    </w:p>
    <w:p w14:paraId="573CAA2F" w14:textId="77777777" w:rsidR="00381611" w:rsidRPr="00D5548E" w:rsidRDefault="00381611" w:rsidP="00381611">
      <w:pPr>
        <w:jc w:val="both"/>
      </w:pPr>
    </w:p>
    <w:p w14:paraId="4D59C376" w14:textId="77777777" w:rsidR="00381611" w:rsidRPr="00D5548E" w:rsidRDefault="00381611" w:rsidP="00381611">
      <w:pPr>
        <w:jc w:val="both"/>
      </w:pPr>
      <w:r w:rsidRPr="0077228C">
        <w:rPr>
          <w:b/>
        </w:rPr>
        <w:t>1</w:t>
      </w:r>
      <w:r>
        <w:rPr>
          <w:b/>
        </w:rPr>
        <w:t>4</w:t>
      </w:r>
      <w:r w:rsidRPr="0077228C">
        <w:rPr>
          <w:b/>
        </w:rPr>
        <w:t>.2.</w:t>
      </w:r>
      <w:r>
        <w:t xml:space="preserve"> Une fois le dossier technique et financier formellement validés par l’ONG et le concours accordé par les instances de décision internes, </w:t>
      </w:r>
      <w:r w:rsidRPr="00D5548E">
        <w:t xml:space="preserve">l’AFD </w:t>
      </w:r>
      <w:r>
        <w:t>en informera</w:t>
      </w:r>
      <w:r w:rsidRPr="00D5548E">
        <w:t xml:space="preserve"> par </w:t>
      </w:r>
      <w:r>
        <w:t>courrier</w:t>
      </w:r>
      <w:r w:rsidRPr="00D5548E">
        <w:t xml:space="preserve"> </w:t>
      </w:r>
      <w:r w:rsidR="00C01CA6">
        <w:t xml:space="preserve">électronique </w:t>
      </w:r>
      <w:r>
        <w:t>la ou les ONG</w:t>
      </w:r>
      <w:r w:rsidRPr="00D5548E">
        <w:t xml:space="preserve">. </w:t>
      </w:r>
    </w:p>
    <w:p w14:paraId="07AC5F69" w14:textId="77777777" w:rsidR="00381611" w:rsidRPr="00D5548E" w:rsidRDefault="00381611" w:rsidP="00381611">
      <w:pPr>
        <w:jc w:val="both"/>
      </w:pPr>
    </w:p>
    <w:p w14:paraId="7AD4F4F1" w14:textId="77777777" w:rsidR="00381611" w:rsidRPr="00EA766A" w:rsidRDefault="00381611" w:rsidP="00381611">
      <w:pPr>
        <w:jc w:val="both"/>
        <w:rPr>
          <w:b/>
        </w:rPr>
      </w:pPr>
      <w:r>
        <w:rPr>
          <w:b/>
        </w:rPr>
        <w:t>Article 15. Signature de la convention de financement</w:t>
      </w:r>
    </w:p>
    <w:p w14:paraId="56C5AB6C" w14:textId="77777777" w:rsidR="00381611" w:rsidRDefault="00381611" w:rsidP="00381611">
      <w:pPr>
        <w:jc w:val="both"/>
      </w:pPr>
      <w:r>
        <w:t xml:space="preserve">Le Responsable d’équipe projet </w:t>
      </w:r>
      <w:r w:rsidRPr="00D5548E">
        <w:t xml:space="preserve">enverra à </w:t>
      </w:r>
      <w:r>
        <w:t>l’ONG bénéficiaire de la subvention</w:t>
      </w:r>
      <w:r w:rsidRPr="00D5548E">
        <w:t xml:space="preserve"> </w:t>
      </w:r>
      <w:r>
        <w:t xml:space="preserve">un courrier </w:t>
      </w:r>
      <w:r w:rsidR="00C01CA6">
        <w:t xml:space="preserve">électronique </w:t>
      </w:r>
      <w:r>
        <w:t xml:space="preserve">l’informant </w:t>
      </w:r>
      <w:r w:rsidRPr="00D5548E">
        <w:t>de l’</w:t>
      </w:r>
      <w:r>
        <w:t>octroi du concours, puis le projet de convention de financement</w:t>
      </w:r>
      <w:r w:rsidRPr="00D5548E">
        <w:t xml:space="preserve"> </w:t>
      </w:r>
      <w:r>
        <w:t>pour accord avant signature</w:t>
      </w:r>
      <w:r w:rsidRPr="00D5548E">
        <w:t xml:space="preserve">. </w:t>
      </w:r>
      <w:r>
        <w:t xml:space="preserve"> </w:t>
      </w:r>
    </w:p>
    <w:p w14:paraId="6D2FC6DC" w14:textId="77777777" w:rsidR="00C01CA6" w:rsidRDefault="00C01CA6" w:rsidP="00381611">
      <w:pPr>
        <w:jc w:val="both"/>
      </w:pPr>
    </w:p>
    <w:p w14:paraId="5CECD9D6" w14:textId="77777777" w:rsidR="00381611" w:rsidRPr="000416ED" w:rsidRDefault="00381611" w:rsidP="00381611">
      <w:pPr>
        <w:pStyle w:val="Titre1"/>
        <w:tabs>
          <w:tab w:val="num" w:pos="360"/>
        </w:tabs>
        <w:ind w:left="340" w:hanging="340"/>
        <w:rPr>
          <w:rFonts w:ascii="Times New Roman" w:hAnsi="Times New Roman" w:cs="Times New Roman"/>
          <w:sz w:val="28"/>
          <w:szCs w:val="28"/>
        </w:rPr>
      </w:pPr>
      <w:bookmarkStart w:id="13" w:name="ModalitésPreselSel"/>
      <w:bookmarkStart w:id="14" w:name="_Toc220155847"/>
      <w:bookmarkStart w:id="15" w:name="_Toc220155897"/>
      <w:bookmarkStart w:id="16" w:name="_Toc362516829"/>
      <w:bookmarkStart w:id="17" w:name="_Toc362518152"/>
      <w:bookmarkStart w:id="18" w:name="_Toc362518468"/>
      <w:bookmarkEnd w:id="13"/>
      <w:r w:rsidRPr="000416ED">
        <w:rPr>
          <w:rFonts w:ascii="Times New Roman" w:hAnsi="Times New Roman" w:cs="Times New Roman"/>
          <w:sz w:val="28"/>
          <w:szCs w:val="28"/>
        </w:rPr>
        <w:t xml:space="preserve">Modalités de </w:t>
      </w:r>
      <w:proofErr w:type="spellStart"/>
      <w:r w:rsidRPr="000416ED">
        <w:rPr>
          <w:rFonts w:ascii="Times New Roman" w:hAnsi="Times New Roman" w:cs="Times New Roman"/>
          <w:sz w:val="28"/>
          <w:szCs w:val="28"/>
        </w:rPr>
        <w:t>selection</w:t>
      </w:r>
      <w:proofErr w:type="spellEnd"/>
      <w:r w:rsidRPr="000416ED">
        <w:rPr>
          <w:rFonts w:ascii="Times New Roman" w:hAnsi="Times New Roman" w:cs="Times New Roman"/>
          <w:sz w:val="28"/>
          <w:szCs w:val="28"/>
        </w:rPr>
        <w:t xml:space="preserve"> et de validation </w:t>
      </w:r>
      <w:r>
        <w:rPr>
          <w:rFonts w:ascii="Times New Roman" w:hAnsi="Times New Roman" w:cs="Times New Roman"/>
          <w:sz w:val="28"/>
          <w:szCs w:val="28"/>
        </w:rPr>
        <w:t>finale</w:t>
      </w:r>
      <w:r w:rsidRPr="000416ED">
        <w:rPr>
          <w:rFonts w:ascii="Times New Roman" w:hAnsi="Times New Roman" w:cs="Times New Roman"/>
          <w:sz w:val="28"/>
          <w:szCs w:val="28"/>
        </w:rPr>
        <w:t xml:space="preserve"> des propositions</w:t>
      </w:r>
      <w:bookmarkEnd w:id="14"/>
      <w:bookmarkEnd w:id="15"/>
      <w:bookmarkEnd w:id="16"/>
      <w:bookmarkEnd w:id="17"/>
      <w:bookmarkEnd w:id="18"/>
      <w:r w:rsidRPr="000416ED">
        <w:rPr>
          <w:rFonts w:ascii="Times New Roman" w:hAnsi="Times New Roman" w:cs="Times New Roman"/>
          <w:sz w:val="28"/>
          <w:szCs w:val="28"/>
        </w:rPr>
        <w:t xml:space="preserve"> </w:t>
      </w:r>
    </w:p>
    <w:p w14:paraId="056DC096" w14:textId="77777777" w:rsidR="00381611" w:rsidRDefault="00381611" w:rsidP="00381611">
      <w:r>
        <w:t xml:space="preserve">Le processus qui conduit à l’accord de financement est effectué en deux temps : </w:t>
      </w:r>
    </w:p>
    <w:p w14:paraId="5E81E5CD" w14:textId="77777777" w:rsidR="00381611" w:rsidRDefault="00381611" w:rsidP="00381611"/>
    <w:p w14:paraId="3859C2DD" w14:textId="77777777" w:rsidR="00381611" w:rsidRDefault="00381611" w:rsidP="00381611">
      <w:r>
        <w:t xml:space="preserve">1) sélection sur la base d’une note-projet accompagnée d’un dossier administratif relatif à l’ONG soumettant la demande de cofinancement, </w:t>
      </w:r>
    </w:p>
    <w:p w14:paraId="66956682" w14:textId="77777777" w:rsidR="00381611" w:rsidRDefault="00381611" w:rsidP="00C740CC">
      <w:pPr>
        <w:numPr>
          <w:ilvl w:val="2"/>
          <w:numId w:val="14"/>
        </w:numPr>
        <w:ind w:left="709" w:hanging="283"/>
        <w:jc w:val="both"/>
      </w:pPr>
      <w:r w:rsidRPr="0006494E">
        <w:t>Concernant le(s)</w:t>
      </w:r>
      <w:r w:rsidRPr="00A05E33">
        <w:rPr>
          <w:sz w:val="22"/>
          <w:szCs w:val="22"/>
        </w:rPr>
        <w:t xml:space="preserve"> </w:t>
      </w:r>
      <w:r w:rsidRPr="00A05E33">
        <w:t>principal/principaux partenaires, il conviendra</w:t>
      </w:r>
      <w:r w:rsidRPr="008902EA">
        <w:t xml:space="preserve"> de</w:t>
      </w:r>
      <w:r>
        <w:rPr>
          <w:b/>
        </w:rPr>
        <w:t xml:space="preserve"> </w:t>
      </w:r>
      <w:r w:rsidRPr="004B30D8">
        <w:t>remplir de manière exhaustive la « fiche de renseignements relative au(x) partenaire(s) du projet »</w:t>
      </w:r>
      <w:r>
        <w:t>, annexée au modèle de note projet.</w:t>
      </w:r>
    </w:p>
    <w:p w14:paraId="0C8A7B59" w14:textId="77777777" w:rsidR="00381611" w:rsidRPr="00C6074D" w:rsidRDefault="00381611" w:rsidP="00C740CC">
      <w:pPr>
        <w:numPr>
          <w:ilvl w:val="2"/>
          <w:numId w:val="14"/>
        </w:numPr>
        <w:ind w:left="709" w:hanging="283"/>
        <w:jc w:val="both"/>
        <w:rPr>
          <w:b/>
          <w:sz w:val="22"/>
          <w:szCs w:val="22"/>
        </w:rPr>
      </w:pPr>
      <w:r w:rsidRPr="004B30D8">
        <w:t>Pour les autres structures (partenaires secondaires, interlocuteurs ponctuels, parties prenantes…), il n’est pas nécessaire de fournir un dossier administratif ou une fiche spécifique</w:t>
      </w:r>
      <w:r>
        <w:t>. Toutefois, il est important de bien mentionner dans la note-projet les rôles et interventions de ces structures au cours du projet et de les indiquer comme « partenaires locaux » dans la fiche « Données concernant l’ONG » figurant en annexe 1 de l’appel à propositions.</w:t>
      </w:r>
    </w:p>
    <w:p w14:paraId="37AAAAF2" w14:textId="77777777" w:rsidR="00381611" w:rsidRDefault="00381611" w:rsidP="00381611"/>
    <w:p w14:paraId="296CE6CC" w14:textId="77777777" w:rsidR="00381611" w:rsidRPr="00677083" w:rsidRDefault="00381611" w:rsidP="00C01CA6">
      <w:pPr>
        <w:jc w:val="both"/>
      </w:pPr>
      <w:r>
        <w:t>2) validation d’un dossier technique et financier élaboré par chaque ONG dont le projet a été sélectionné.</w:t>
      </w:r>
    </w:p>
    <w:p w14:paraId="51DEF4A1" w14:textId="77777777" w:rsidR="00381611" w:rsidRDefault="00381611" w:rsidP="00381611">
      <w:pPr>
        <w:jc w:val="center"/>
        <w:rPr>
          <w:b/>
          <w:caps/>
        </w:rPr>
      </w:pPr>
    </w:p>
    <w:p w14:paraId="715B9A21" w14:textId="77777777" w:rsidR="00381611" w:rsidRDefault="00381611" w:rsidP="00381611">
      <w:pPr>
        <w:jc w:val="center"/>
        <w:rPr>
          <w:b/>
          <w:caps/>
        </w:rPr>
      </w:pPr>
    </w:p>
    <w:p w14:paraId="6234D56E" w14:textId="77777777" w:rsidR="00381611" w:rsidRPr="00614424" w:rsidRDefault="00381611" w:rsidP="00381611">
      <w:pPr>
        <w:rPr>
          <w:b/>
          <w:caps/>
        </w:rPr>
      </w:pPr>
      <w:r>
        <w:rPr>
          <w:b/>
          <w:caps/>
        </w:rPr>
        <w:t xml:space="preserve">3.1 MODALITES DE </w:t>
      </w:r>
      <w:r w:rsidRPr="00614424">
        <w:rPr>
          <w:b/>
          <w:caps/>
        </w:rPr>
        <w:t>sélection des propositions</w:t>
      </w:r>
    </w:p>
    <w:p w14:paraId="1FECB71A" w14:textId="77777777" w:rsidR="00381611" w:rsidRPr="00DE7B70" w:rsidRDefault="00381611" w:rsidP="00381611">
      <w:pPr>
        <w:jc w:val="both"/>
        <w:rPr>
          <w:b/>
        </w:rPr>
      </w:pPr>
    </w:p>
    <w:p w14:paraId="573927A0" w14:textId="77777777" w:rsidR="00381611" w:rsidRPr="00910211" w:rsidRDefault="00381611" w:rsidP="00381611">
      <w:pPr>
        <w:pStyle w:val="Commentaire"/>
        <w:jc w:val="both"/>
        <w:rPr>
          <w:sz w:val="24"/>
          <w:szCs w:val="24"/>
        </w:rPr>
      </w:pPr>
      <w:r w:rsidRPr="00147E0F">
        <w:rPr>
          <w:sz w:val="24"/>
          <w:szCs w:val="24"/>
        </w:rPr>
        <w:t xml:space="preserve">Les propositions complètes devront être réceptionnées au plus tard le </w:t>
      </w:r>
      <w:r w:rsidR="00C01CA6" w:rsidRPr="00147E0F">
        <w:rPr>
          <w:sz w:val="24"/>
          <w:szCs w:val="24"/>
        </w:rPr>
        <w:t>14 mai 2021 à midi</w:t>
      </w:r>
      <w:r w:rsidR="00C01CA6">
        <w:rPr>
          <w:sz w:val="24"/>
          <w:szCs w:val="24"/>
        </w:rPr>
        <w:t xml:space="preserve"> heure de Paris</w:t>
      </w:r>
      <w:r>
        <w:rPr>
          <w:sz w:val="24"/>
          <w:szCs w:val="24"/>
        </w:rPr>
        <w:t xml:space="preserve"> </w:t>
      </w:r>
      <w:r w:rsidRPr="00910211">
        <w:rPr>
          <w:sz w:val="24"/>
          <w:szCs w:val="24"/>
        </w:rPr>
        <w:t xml:space="preserve">à l’adresse suivante :  </w:t>
      </w:r>
    </w:p>
    <w:p w14:paraId="46B21465" w14:textId="77777777" w:rsidR="00381611" w:rsidRDefault="00D0387D" w:rsidP="00381611">
      <w:pPr>
        <w:jc w:val="center"/>
      </w:pPr>
      <w:hyperlink r:id="rId10" w:history="1">
        <w:r w:rsidR="00C01CA6" w:rsidRPr="00220A77">
          <w:rPr>
            <w:rStyle w:val="Lienhypertexte"/>
          </w:rPr>
          <w:t>fisong@afd.fr</w:t>
        </w:r>
      </w:hyperlink>
    </w:p>
    <w:p w14:paraId="38C5366A" w14:textId="77777777" w:rsidR="00381611" w:rsidRPr="00910211" w:rsidRDefault="00381611" w:rsidP="00381611">
      <w:pPr>
        <w:pStyle w:val="Commentaire"/>
        <w:jc w:val="both"/>
        <w:rPr>
          <w:sz w:val="24"/>
          <w:szCs w:val="24"/>
        </w:rPr>
      </w:pPr>
    </w:p>
    <w:p w14:paraId="00C5648B" w14:textId="77777777" w:rsidR="00C01CA6" w:rsidRPr="00F63298" w:rsidRDefault="00381611" w:rsidP="00C01CA6">
      <w:pPr>
        <w:pStyle w:val="Commentaire"/>
        <w:jc w:val="both"/>
        <w:rPr>
          <w:b/>
          <w:sz w:val="24"/>
          <w:szCs w:val="24"/>
        </w:rPr>
      </w:pPr>
      <w:r w:rsidRPr="00967E2E">
        <w:rPr>
          <w:b/>
          <w:sz w:val="24"/>
          <w:szCs w:val="24"/>
        </w:rPr>
        <w:t xml:space="preserve">Toute proposition arrivée après la date et l'heure indiquée ci-dessus ou incomplète </w:t>
      </w:r>
      <w:r>
        <w:rPr>
          <w:b/>
          <w:sz w:val="24"/>
          <w:szCs w:val="24"/>
        </w:rPr>
        <w:t xml:space="preserve">(voir check </w:t>
      </w:r>
      <w:proofErr w:type="spellStart"/>
      <w:r>
        <w:rPr>
          <w:b/>
          <w:sz w:val="24"/>
          <w:szCs w:val="24"/>
        </w:rPr>
        <w:t>list</w:t>
      </w:r>
      <w:proofErr w:type="spellEnd"/>
      <w:r>
        <w:rPr>
          <w:b/>
          <w:sz w:val="24"/>
          <w:szCs w:val="24"/>
        </w:rPr>
        <w:t xml:space="preserve"> ci-dessous) </w:t>
      </w:r>
      <w:r w:rsidRPr="00967E2E">
        <w:rPr>
          <w:b/>
          <w:sz w:val="24"/>
          <w:szCs w:val="24"/>
        </w:rPr>
        <w:t>sera écartée.</w:t>
      </w:r>
      <w:r w:rsidR="00C01CA6">
        <w:rPr>
          <w:b/>
          <w:sz w:val="24"/>
          <w:szCs w:val="24"/>
        </w:rPr>
        <w:t xml:space="preserve"> </w:t>
      </w:r>
      <w:r w:rsidR="00C01CA6" w:rsidRPr="00F63298">
        <w:rPr>
          <w:b/>
          <w:sz w:val="24"/>
          <w:szCs w:val="24"/>
        </w:rPr>
        <w:t>L’AFD adressera à l’OSC un accusé de réception dans les deux jours ouvrés suivant la réception du dossier. Il appartient à l’OSC de vérifier que son dossier a bien été reçu. Aucune réclamation ne sera acceptée si l’OSC n’est pas en mesure de prouver qu’elle a reçu cet accusé de réception.</w:t>
      </w:r>
    </w:p>
    <w:p w14:paraId="2FAEC86B" w14:textId="77777777" w:rsidR="00381611" w:rsidRDefault="00381611" w:rsidP="00381611">
      <w:pPr>
        <w:jc w:val="both"/>
        <w:rPr>
          <w:b/>
        </w:rPr>
      </w:pPr>
      <w:r>
        <w:rPr>
          <w:b/>
        </w:rPr>
        <w:t xml:space="preserve">Liste détaillée des documents à </w:t>
      </w:r>
      <w:r w:rsidRPr="00DF1483">
        <w:rPr>
          <w:b/>
          <w:u w:val="single"/>
        </w:rPr>
        <w:t>fournir impérativement</w:t>
      </w:r>
      <w:r>
        <w:rPr>
          <w:b/>
        </w:rPr>
        <w:t xml:space="preserve"> pour que la proposition soit éligible: </w:t>
      </w:r>
    </w:p>
    <w:p w14:paraId="5F4B72E2" w14:textId="77777777" w:rsidR="00381611" w:rsidRDefault="00381611" w:rsidP="00381611">
      <w:pPr>
        <w:jc w:val="both"/>
        <w:rPr>
          <w:b/>
        </w:rPr>
      </w:pPr>
    </w:p>
    <w:tbl>
      <w:tblPr>
        <w:tblW w:w="9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05"/>
        <w:gridCol w:w="1443"/>
      </w:tblGrid>
      <w:tr w:rsidR="00381611" w:rsidRPr="00540ED5" w14:paraId="19728F1C" w14:textId="77777777" w:rsidTr="005B1FF3">
        <w:tc>
          <w:tcPr>
            <w:tcW w:w="7905" w:type="dxa"/>
            <w:shd w:val="clear" w:color="auto" w:fill="auto"/>
          </w:tcPr>
          <w:p w14:paraId="6C832E6A" w14:textId="77777777" w:rsidR="00381611" w:rsidRPr="00540ED5" w:rsidRDefault="00381611" w:rsidP="005B1FF3">
            <w:r w:rsidRPr="00540ED5">
              <w:t>Eléments à fournir</w:t>
            </w:r>
          </w:p>
        </w:tc>
        <w:tc>
          <w:tcPr>
            <w:tcW w:w="1443" w:type="dxa"/>
            <w:shd w:val="clear" w:color="auto" w:fill="auto"/>
          </w:tcPr>
          <w:p w14:paraId="7F9886A6" w14:textId="77777777" w:rsidR="00381611" w:rsidRPr="00540ED5" w:rsidRDefault="00381611" w:rsidP="005B1FF3">
            <w:r w:rsidRPr="00540ED5">
              <w:t>Vérification</w:t>
            </w:r>
          </w:p>
        </w:tc>
      </w:tr>
      <w:tr w:rsidR="00381611" w:rsidRPr="00DA6E72" w14:paraId="333099F1" w14:textId="77777777" w:rsidTr="005B1FF3">
        <w:tc>
          <w:tcPr>
            <w:tcW w:w="9348" w:type="dxa"/>
            <w:gridSpan w:val="2"/>
            <w:shd w:val="clear" w:color="auto" w:fill="auto"/>
          </w:tcPr>
          <w:p w14:paraId="5AE8E1F0" w14:textId="77777777" w:rsidR="00381611" w:rsidRPr="00DA6E72" w:rsidRDefault="00381611" w:rsidP="005B1FF3">
            <w:pPr>
              <w:jc w:val="center"/>
              <w:rPr>
                <w:b/>
              </w:rPr>
            </w:pPr>
            <w:r w:rsidRPr="00DA6E72">
              <w:rPr>
                <w:b/>
              </w:rPr>
              <w:t>NOTE PROJET</w:t>
            </w:r>
          </w:p>
        </w:tc>
      </w:tr>
      <w:tr w:rsidR="00381611" w:rsidRPr="00540ED5" w14:paraId="7E62D728" w14:textId="77777777" w:rsidTr="005B1FF3">
        <w:tc>
          <w:tcPr>
            <w:tcW w:w="7905" w:type="dxa"/>
            <w:shd w:val="clear" w:color="auto" w:fill="auto"/>
          </w:tcPr>
          <w:p w14:paraId="6A8E7FA6" w14:textId="77777777" w:rsidR="00381611" w:rsidRDefault="00381611" w:rsidP="005B1FF3">
            <w:pPr>
              <w:jc w:val="both"/>
              <w:rPr>
                <w:b/>
              </w:rPr>
            </w:pPr>
            <w:r w:rsidRPr="00540ED5">
              <w:t>Document unique d</w:t>
            </w:r>
            <w:r>
              <w:t>e note-</w:t>
            </w:r>
            <w:r w:rsidRPr="00540ED5">
              <w:t>projet rédigé</w:t>
            </w:r>
            <w:r>
              <w:t>e scrupuleusement</w:t>
            </w:r>
            <w:r w:rsidRPr="00540ED5">
              <w:t xml:space="preserve"> </w:t>
            </w:r>
            <w:r>
              <w:t xml:space="preserve">selon le </w:t>
            </w:r>
            <w:hyperlink w:anchor="NoteProjet" w:history="1">
              <w:r w:rsidRPr="00DF1483">
                <w:rPr>
                  <w:rStyle w:val="Lienhypertexte"/>
                </w:rPr>
                <w:t>modèle ci-joint</w:t>
              </w:r>
            </w:hyperlink>
            <w:r w:rsidRPr="00DF1483">
              <w:t xml:space="preserve">, </w:t>
            </w:r>
            <w:r>
              <w:t>en version élect</w:t>
            </w:r>
            <w:r w:rsidR="00C01CA6">
              <w:t xml:space="preserve">ronique (format </w:t>
            </w:r>
            <w:proofErr w:type="spellStart"/>
            <w:r w:rsidR="00C01CA6">
              <w:t>pdf</w:t>
            </w:r>
            <w:proofErr w:type="spellEnd"/>
            <w:r w:rsidR="00C01CA6">
              <w:t>)</w:t>
            </w:r>
          </w:p>
          <w:p w14:paraId="77C3FFFB" w14:textId="77777777" w:rsidR="00381611" w:rsidRPr="00540ED5" w:rsidRDefault="00381611" w:rsidP="005B1FF3">
            <w:pPr>
              <w:jc w:val="both"/>
            </w:pPr>
          </w:p>
        </w:tc>
        <w:tc>
          <w:tcPr>
            <w:tcW w:w="1443" w:type="dxa"/>
            <w:shd w:val="clear" w:color="auto" w:fill="auto"/>
          </w:tcPr>
          <w:p w14:paraId="354049FA" w14:textId="77777777" w:rsidR="00381611" w:rsidRPr="00540ED5" w:rsidRDefault="00381611" w:rsidP="005B1FF3">
            <w:pPr>
              <w:jc w:val="both"/>
            </w:pPr>
          </w:p>
        </w:tc>
      </w:tr>
      <w:tr w:rsidR="00381611" w:rsidRPr="00540ED5" w14:paraId="4D4E73B2" w14:textId="77777777" w:rsidTr="005B1FF3">
        <w:tc>
          <w:tcPr>
            <w:tcW w:w="7905" w:type="dxa"/>
            <w:shd w:val="clear" w:color="auto" w:fill="auto"/>
          </w:tcPr>
          <w:p w14:paraId="30E5037B" w14:textId="77777777" w:rsidR="00381611" w:rsidRPr="00540ED5" w:rsidRDefault="00381611" w:rsidP="005B1FF3">
            <w:pPr>
              <w:jc w:val="both"/>
            </w:pPr>
            <w:r>
              <w:t>P</w:t>
            </w:r>
            <w:r w:rsidRPr="00540ED5">
              <w:t xml:space="preserve">age de garde </w:t>
            </w:r>
            <w:r>
              <w:t>de la note-projet signée</w:t>
            </w:r>
            <w:r w:rsidRPr="00540ED5">
              <w:t xml:space="preserve"> par une personne habilitée à demander des cofinancements pour l’ONG</w:t>
            </w:r>
            <w:r>
              <w:t xml:space="preserve"> </w:t>
            </w:r>
          </w:p>
        </w:tc>
        <w:tc>
          <w:tcPr>
            <w:tcW w:w="1443" w:type="dxa"/>
            <w:shd w:val="clear" w:color="auto" w:fill="auto"/>
          </w:tcPr>
          <w:p w14:paraId="5CC35987" w14:textId="77777777" w:rsidR="00381611" w:rsidRPr="00540ED5" w:rsidRDefault="00381611" w:rsidP="005B1FF3">
            <w:pPr>
              <w:jc w:val="both"/>
            </w:pPr>
          </w:p>
        </w:tc>
      </w:tr>
      <w:tr w:rsidR="00381611" w:rsidRPr="00540ED5" w14:paraId="28C0E794" w14:textId="77777777" w:rsidTr="005B1FF3">
        <w:tc>
          <w:tcPr>
            <w:tcW w:w="7905" w:type="dxa"/>
            <w:shd w:val="clear" w:color="auto" w:fill="auto"/>
          </w:tcPr>
          <w:p w14:paraId="55B963D5" w14:textId="77777777" w:rsidR="00381611" w:rsidRPr="00540ED5" w:rsidRDefault="00381611" w:rsidP="005B1FF3">
            <w:pPr>
              <w:jc w:val="both"/>
            </w:pPr>
            <w:r>
              <w:t>Budget intégré à la note-projet et signé</w:t>
            </w:r>
            <w:r w:rsidRPr="00540ED5">
              <w:t xml:space="preserve"> par une personne habilitée à demander des cofinancements pour l’ONG</w:t>
            </w:r>
          </w:p>
        </w:tc>
        <w:tc>
          <w:tcPr>
            <w:tcW w:w="1443" w:type="dxa"/>
            <w:shd w:val="clear" w:color="auto" w:fill="auto"/>
          </w:tcPr>
          <w:p w14:paraId="4437B8FF" w14:textId="77777777" w:rsidR="00381611" w:rsidRPr="00540ED5" w:rsidRDefault="00381611" w:rsidP="005B1FF3">
            <w:pPr>
              <w:jc w:val="both"/>
            </w:pPr>
          </w:p>
        </w:tc>
      </w:tr>
      <w:tr w:rsidR="00381611" w:rsidRPr="00DA6E72" w14:paraId="048B538E" w14:textId="77777777" w:rsidTr="005B1FF3">
        <w:tc>
          <w:tcPr>
            <w:tcW w:w="7905" w:type="dxa"/>
            <w:shd w:val="clear" w:color="auto" w:fill="auto"/>
          </w:tcPr>
          <w:p w14:paraId="0B80E38C" w14:textId="77777777" w:rsidR="00381611" w:rsidRPr="00DA6E72" w:rsidRDefault="00381611" w:rsidP="005B1FF3">
            <w:pPr>
              <w:jc w:val="both"/>
              <w:rPr>
                <w:b/>
              </w:rPr>
            </w:pPr>
            <w:r>
              <w:t>Fiche de renseignements relatifs au demandeur complétée et insérée à la note-projet</w:t>
            </w:r>
          </w:p>
        </w:tc>
        <w:tc>
          <w:tcPr>
            <w:tcW w:w="1443" w:type="dxa"/>
            <w:shd w:val="clear" w:color="auto" w:fill="auto"/>
          </w:tcPr>
          <w:p w14:paraId="6AA62FF9" w14:textId="77777777" w:rsidR="00381611" w:rsidRPr="00DA6E72" w:rsidRDefault="00381611" w:rsidP="005B1FF3">
            <w:pPr>
              <w:jc w:val="both"/>
              <w:rPr>
                <w:b/>
              </w:rPr>
            </w:pPr>
          </w:p>
        </w:tc>
      </w:tr>
      <w:tr w:rsidR="00381611" w:rsidRPr="00DA6E72" w14:paraId="1DF5DA75" w14:textId="77777777" w:rsidTr="005B1FF3">
        <w:tc>
          <w:tcPr>
            <w:tcW w:w="7905" w:type="dxa"/>
            <w:shd w:val="clear" w:color="auto" w:fill="auto"/>
          </w:tcPr>
          <w:p w14:paraId="701117DE" w14:textId="77777777" w:rsidR="00381611" w:rsidRDefault="00381611" w:rsidP="00C01CA6">
            <w:pPr>
              <w:jc w:val="both"/>
            </w:pPr>
            <w:r>
              <w:t>Fiches de renseignements relatifs aux partenaires du projet complétées et insérées à la note-projet</w:t>
            </w:r>
          </w:p>
        </w:tc>
        <w:tc>
          <w:tcPr>
            <w:tcW w:w="1443" w:type="dxa"/>
            <w:shd w:val="clear" w:color="auto" w:fill="auto"/>
          </w:tcPr>
          <w:p w14:paraId="5ACDA312" w14:textId="77777777" w:rsidR="00381611" w:rsidRPr="00DA6E72" w:rsidRDefault="00381611" w:rsidP="005B1FF3">
            <w:pPr>
              <w:jc w:val="both"/>
              <w:rPr>
                <w:b/>
              </w:rPr>
            </w:pPr>
          </w:p>
        </w:tc>
      </w:tr>
      <w:tr w:rsidR="00381611" w:rsidRPr="00DA6E72" w14:paraId="241FF75C" w14:textId="77777777" w:rsidTr="005B1FF3">
        <w:tc>
          <w:tcPr>
            <w:tcW w:w="9348" w:type="dxa"/>
            <w:gridSpan w:val="2"/>
            <w:shd w:val="clear" w:color="auto" w:fill="auto"/>
          </w:tcPr>
          <w:p w14:paraId="7BCA8A13" w14:textId="77777777" w:rsidR="00381611" w:rsidRPr="00DA6E72" w:rsidRDefault="00381611" w:rsidP="005B1FF3">
            <w:pPr>
              <w:jc w:val="center"/>
              <w:rPr>
                <w:b/>
              </w:rPr>
            </w:pPr>
            <w:r w:rsidRPr="00DA6E72">
              <w:rPr>
                <w:b/>
              </w:rPr>
              <w:t>DOSSIER ADMINISTRATIF</w:t>
            </w:r>
          </w:p>
        </w:tc>
      </w:tr>
      <w:tr w:rsidR="00381611" w:rsidRPr="00DA6E72" w14:paraId="2D3A6C7F" w14:textId="77777777" w:rsidTr="005B1FF3">
        <w:tc>
          <w:tcPr>
            <w:tcW w:w="7905" w:type="dxa"/>
            <w:shd w:val="clear" w:color="auto" w:fill="auto"/>
          </w:tcPr>
          <w:p w14:paraId="79615305" w14:textId="77777777" w:rsidR="00381611" w:rsidRDefault="00381611" w:rsidP="005B1FF3">
            <w:pPr>
              <w:jc w:val="both"/>
              <w:rPr>
                <w:sz w:val="22"/>
                <w:szCs w:val="22"/>
              </w:rPr>
            </w:pPr>
            <w:r w:rsidRPr="00ED6886">
              <w:t xml:space="preserve">Dossier administratif de l’ONG soumettant la demande de financement, </w:t>
            </w:r>
            <w:r w:rsidRPr="00DA6E72">
              <w:rPr>
                <w:sz w:val="22"/>
                <w:szCs w:val="22"/>
              </w:rPr>
              <w:t xml:space="preserve">fourni en </w:t>
            </w:r>
            <w:r w:rsidR="00C01CA6">
              <w:rPr>
                <w:sz w:val="22"/>
                <w:szCs w:val="22"/>
              </w:rPr>
              <w:t>version électronique</w:t>
            </w:r>
          </w:p>
          <w:p w14:paraId="25BAD56A" w14:textId="77777777" w:rsidR="00381611" w:rsidRPr="00ED6886" w:rsidRDefault="00381611" w:rsidP="005B1FF3">
            <w:pPr>
              <w:jc w:val="both"/>
            </w:pPr>
          </w:p>
        </w:tc>
        <w:tc>
          <w:tcPr>
            <w:tcW w:w="1443" w:type="dxa"/>
            <w:shd w:val="clear" w:color="auto" w:fill="auto"/>
          </w:tcPr>
          <w:p w14:paraId="0B99FAE2" w14:textId="77777777" w:rsidR="00381611" w:rsidRPr="00DA6E72" w:rsidRDefault="00381611" w:rsidP="005B1FF3">
            <w:pPr>
              <w:jc w:val="both"/>
              <w:rPr>
                <w:b/>
              </w:rPr>
            </w:pPr>
          </w:p>
        </w:tc>
      </w:tr>
      <w:tr w:rsidR="00381611" w:rsidRPr="00DA6E72" w14:paraId="6192159E" w14:textId="77777777" w:rsidTr="005B1FF3">
        <w:tc>
          <w:tcPr>
            <w:tcW w:w="7905" w:type="dxa"/>
            <w:shd w:val="clear" w:color="auto" w:fill="auto"/>
          </w:tcPr>
          <w:p w14:paraId="3561070C" w14:textId="77777777" w:rsidR="00381611" w:rsidRPr="00DA6E72" w:rsidRDefault="00381611" w:rsidP="00C740CC">
            <w:pPr>
              <w:numPr>
                <w:ilvl w:val="0"/>
                <w:numId w:val="15"/>
              </w:numPr>
              <w:jc w:val="both"/>
              <w:rPr>
                <w:b/>
              </w:rPr>
            </w:pPr>
            <w:r w:rsidRPr="00DA6E72">
              <w:rPr>
                <w:sz w:val="22"/>
                <w:szCs w:val="22"/>
              </w:rPr>
              <w:t>Copie des statuts certifiés conformes à l’original</w:t>
            </w:r>
          </w:p>
        </w:tc>
        <w:tc>
          <w:tcPr>
            <w:tcW w:w="1443" w:type="dxa"/>
            <w:shd w:val="clear" w:color="auto" w:fill="auto"/>
          </w:tcPr>
          <w:p w14:paraId="66583910" w14:textId="77777777" w:rsidR="00381611" w:rsidRPr="00DA6E72" w:rsidRDefault="00381611" w:rsidP="005B1FF3">
            <w:pPr>
              <w:jc w:val="both"/>
              <w:rPr>
                <w:b/>
              </w:rPr>
            </w:pPr>
          </w:p>
        </w:tc>
      </w:tr>
      <w:tr w:rsidR="00381611" w:rsidRPr="00992C14" w14:paraId="69F85414" w14:textId="77777777" w:rsidTr="005B1FF3">
        <w:tc>
          <w:tcPr>
            <w:tcW w:w="7905" w:type="dxa"/>
            <w:shd w:val="clear" w:color="auto" w:fill="auto"/>
          </w:tcPr>
          <w:p w14:paraId="3C544370" w14:textId="77777777" w:rsidR="00381611" w:rsidRPr="00992C14" w:rsidRDefault="00381611" w:rsidP="00C740CC">
            <w:pPr>
              <w:numPr>
                <w:ilvl w:val="0"/>
                <w:numId w:val="15"/>
              </w:numPr>
              <w:jc w:val="both"/>
            </w:pPr>
            <w:r w:rsidRPr="00DA6E72">
              <w:rPr>
                <w:sz w:val="22"/>
                <w:szCs w:val="22"/>
              </w:rPr>
              <w:t>Copie de la déclaration d’enregistrement en préfecture et copie de la publication au Journal Officiel [ou équivalent selon la législation en vigueur dans le pays d’implantation de l’ONG]</w:t>
            </w:r>
          </w:p>
        </w:tc>
        <w:tc>
          <w:tcPr>
            <w:tcW w:w="1443" w:type="dxa"/>
            <w:shd w:val="clear" w:color="auto" w:fill="auto"/>
          </w:tcPr>
          <w:p w14:paraId="07ABEEE4" w14:textId="77777777" w:rsidR="00381611" w:rsidRPr="00992C14" w:rsidRDefault="00381611" w:rsidP="005B1FF3">
            <w:pPr>
              <w:jc w:val="both"/>
            </w:pPr>
          </w:p>
        </w:tc>
      </w:tr>
      <w:tr w:rsidR="00381611" w:rsidRPr="00DA6E72" w14:paraId="0448E0AB" w14:textId="77777777" w:rsidTr="005B1FF3">
        <w:tc>
          <w:tcPr>
            <w:tcW w:w="7905" w:type="dxa"/>
            <w:shd w:val="clear" w:color="auto" w:fill="auto"/>
          </w:tcPr>
          <w:p w14:paraId="76BE6665" w14:textId="77777777" w:rsidR="00381611" w:rsidRPr="00DA6E72" w:rsidRDefault="00381611" w:rsidP="00C740CC">
            <w:pPr>
              <w:numPr>
                <w:ilvl w:val="0"/>
                <w:numId w:val="15"/>
              </w:numPr>
              <w:jc w:val="both"/>
              <w:rPr>
                <w:b/>
              </w:rPr>
            </w:pPr>
            <w:r w:rsidRPr="00DA6E72">
              <w:rPr>
                <w:sz w:val="22"/>
                <w:szCs w:val="22"/>
              </w:rPr>
              <w:t>Liste datée des membres du CA, du bureau et des principaux dirigeants et leurs coordonnées, sur laquelle figure la date des dernières élections </w:t>
            </w:r>
          </w:p>
        </w:tc>
        <w:tc>
          <w:tcPr>
            <w:tcW w:w="1443" w:type="dxa"/>
            <w:shd w:val="clear" w:color="auto" w:fill="auto"/>
          </w:tcPr>
          <w:p w14:paraId="016B1673" w14:textId="77777777" w:rsidR="00381611" w:rsidRPr="00DA6E72" w:rsidRDefault="00381611" w:rsidP="005B1FF3">
            <w:pPr>
              <w:jc w:val="both"/>
              <w:rPr>
                <w:b/>
              </w:rPr>
            </w:pPr>
          </w:p>
        </w:tc>
      </w:tr>
      <w:tr w:rsidR="00381611" w:rsidRPr="00DA6E72" w14:paraId="552C120F" w14:textId="77777777" w:rsidTr="005B1FF3">
        <w:tc>
          <w:tcPr>
            <w:tcW w:w="7905" w:type="dxa"/>
            <w:shd w:val="clear" w:color="auto" w:fill="auto"/>
          </w:tcPr>
          <w:p w14:paraId="7ADFBE03" w14:textId="77777777" w:rsidR="00381611" w:rsidRPr="00DA6E72" w:rsidRDefault="00381611" w:rsidP="00C740CC">
            <w:pPr>
              <w:numPr>
                <w:ilvl w:val="0"/>
                <w:numId w:val="15"/>
              </w:numPr>
              <w:jc w:val="both"/>
              <w:rPr>
                <w:b/>
              </w:rPr>
            </w:pPr>
            <w:r w:rsidRPr="00DA6E72">
              <w:rPr>
                <w:sz w:val="22"/>
                <w:szCs w:val="22"/>
              </w:rPr>
              <w:t>Organigramme daté et signé par le dirigeant ;</w:t>
            </w:r>
          </w:p>
        </w:tc>
        <w:tc>
          <w:tcPr>
            <w:tcW w:w="1443" w:type="dxa"/>
            <w:shd w:val="clear" w:color="auto" w:fill="auto"/>
          </w:tcPr>
          <w:p w14:paraId="74895FC6" w14:textId="77777777" w:rsidR="00381611" w:rsidRPr="00DA6E72" w:rsidRDefault="00381611" w:rsidP="005B1FF3">
            <w:pPr>
              <w:jc w:val="both"/>
              <w:rPr>
                <w:b/>
              </w:rPr>
            </w:pPr>
          </w:p>
        </w:tc>
      </w:tr>
      <w:tr w:rsidR="00381611" w:rsidRPr="00DA6E72" w14:paraId="647F927B" w14:textId="77777777" w:rsidTr="005B1FF3">
        <w:tc>
          <w:tcPr>
            <w:tcW w:w="7905" w:type="dxa"/>
            <w:shd w:val="clear" w:color="auto" w:fill="auto"/>
          </w:tcPr>
          <w:p w14:paraId="16BDAF48" w14:textId="77777777" w:rsidR="00381611" w:rsidRPr="00DA6E72" w:rsidRDefault="00381611" w:rsidP="00C740CC">
            <w:pPr>
              <w:numPr>
                <w:ilvl w:val="0"/>
                <w:numId w:val="15"/>
              </w:numPr>
              <w:jc w:val="both"/>
              <w:rPr>
                <w:b/>
              </w:rPr>
            </w:pPr>
            <w:r w:rsidRPr="00DA6E72">
              <w:rPr>
                <w:sz w:val="22"/>
                <w:szCs w:val="22"/>
              </w:rPr>
              <w:t>Dernier compte-rendu d’Assemblée Générale ou au minimum l’ordre du jour de la dernière assemblée générale et les principales résolutions, ainsi que toute pièce démontrant les activités engagées et réalisées et la vie associative avérée</w:t>
            </w:r>
          </w:p>
        </w:tc>
        <w:tc>
          <w:tcPr>
            <w:tcW w:w="1443" w:type="dxa"/>
            <w:shd w:val="clear" w:color="auto" w:fill="auto"/>
          </w:tcPr>
          <w:p w14:paraId="05FA0ADE" w14:textId="77777777" w:rsidR="00381611" w:rsidRPr="00DA6E72" w:rsidRDefault="00381611" w:rsidP="005B1FF3">
            <w:pPr>
              <w:jc w:val="both"/>
              <w:rPr>
                <w:b/>
              </w:rPr>
            </w:pPr>
          </w:p>
        </w:tc>
      </w:tr>
      <w:tr w:rsidR="00381611" w:rsidRPr="00DA6E72" w14:paraId="25AE7C2D" w14:textId="77777777" w:rsidTr="005B1FF3">
        <w:tc>
          <w:tcPr>
            <w:tcW w:w="7905" w:type="dxa"/>
            <w:shd w:val="clear" w:color="auto" w:fill="auto"/>
          </w:tcPr>
          <w:p w14:paraId="0D235C7E" w14:textId="77777777" w:rsidR="00381611" w:rsidRPr="00DA6E72" w:rsidRDefault="00381611" w:rsidP="00C740CC">
            <w:pPr>
              <w:numPr>
                <w:ilvl w:val="0"/>
                <w:numId w:val="15"/>
              </w:numPr>
              <w:jc w:val="both"/>
              <w:rPr>
                <w:sz w:val="22"/>
                <w:szCs w:val="22"/>
              </w:rPr>
            </w:pPr>
            <w:r w:rsidRPr="00DA6E72">
              <w:rPr>
                <w:sz w:val="22"/>
                <w:szCs w:val="22"/>
              </w:rPr>
              <w:t>Bilans et</w:t>
            </w:r>
            <w:r w:rsidRPr="00DA6E72">
              <w:rPr>
                <w:b/>
                <w:sz w:val="22"/>
                <w:szCs w:val="22"/>
              </w:rPr>
              <w:t xml:space="preserve"> </w:t>
            </w:r>
            <w:r w:rsidRPr="00DA6E72">
              <w:rPr>
                <w:sz w:val="22"/>
                <w:szCs w:val="22"/>
              </w:rPr>
              <w:t>Comptes d’exploitation des trois derniers exercices (avec les annexes et notes explicatives), validés par l’AG, faisant ressortir l’origine (publique ou privée) des ressources financières. Ces informations devront être ensuite actualisées chaque année. Lors d’une demande l’année suivante, envoyer les documents comptables de l’année précédente :</w:t>
            </w:r>
          </w:p>
          <w:p w14:paraId="209FFF27" w14:textId="77777777" w:rsidR="00381611" w:rsidRPr="00DA6E72" w:rsidRDefault="00381611" w:rsidP="00C740CC">
            <w:pPr>
              <w:numPr>
                <w:ilvl w:val="0"/>
                <w:numId w:val="16"/>
              </w:numPr>
              <w:jc w:val="both"/>
              <w:rPr>
                <w:sz w:val="22"/>
                <w:szCs w:val="22"/>
              </w:rPr>
            </w:pPr>
            <w:proofErr w:type="gramStart"/>
            <w:r w:rsidRPr="00DA6E72">
              <w:rPr>
                <w:sz w:val="22"/>
                <w:szCs w:val="22"/>
              </w:rPr>
              <w:t>intégralité</w:t>
            </w:r>
            <w:proofErr w:type="gramEnd"/>
            <w:r w:rsidRPr="00DA6E72">
              <w:rPr>
                <w:sz w:val="22"/>
                <w:szCs w:val="22"/>
              </w:rPr>
              <w:t xml:space="preserve"> des documents comptables (pour les ONG ayant moins de 153 000 € de financements publics)</w:t>
            </w:r>
          </w:p>
          <w:p w14:paraId="350C498B" w14:textId="77777777" w:rsidR="00381611" w:rsidRPr="00DA6E72" w:rsidRDefault="00381611" w:rsidP="00C740CC">
            <w:pPr>
              <w:numPr>
                <w:ilvl w:val="0"/>
                <w:numId w:val="16"/>
              </w:numPr>
              <w:jc w:val="both"/>
              <w:rPr>
                <w:sz w:val="22"/>
                <w:szCs w:val="22"/>
              </w:rPr>
            </w:pPr>
            <w:r w:rsidRPr="00DA6E72">
              <w:rPr>
                <w:sz w:val="22"/>
                <w:szCs w:val="22"/>
              </w:rPr>
              <w:t>intégralité des documents comptables certifiés ou audités (pour les ONG ayant plus de 153 000 € de financements publics</w:t>
            </w:r>
          </w:p>
        </w:tc>
        <w:tc>
          <w:tcPr>
            <w:tcW w:w="1443" w:type="dxa"/>
            <w:shd w:val="clear" w:color="auto" w:fill="auto"/>
          </w:tcPr>
          <w:p w14:paraId="336E3330" w14:textId="77777777" w:rsidR="00381611" w:rsidRPr="00DA6E72" w:rsidRDefault="00381611" w:rsidP="005B1FF3">
            <w:pPr>
              <w:jc w:val="both"/>
              <w:rPr>
                <w:b/>
              </w:rPr>
            </w:pPr>
          </w:p>
        </w:tc>
      </w:tr>
      <w:tr w:rsidR="00381611" w:rsidRPr="00DA6E72" w14:paraId="0C72232D" w14:textId="77777777" w:rsidTr="005B1FF3">
        <w:trPr>
          <w:trHeight w:val="947"/>
        </w:trPr>
        <w:tc>
          <w:tcPr>
            <w:tcW w:w="7905" w:type="dxa"/>
            <w:shd w:val="clear" w:color="auto" w:fill="auto"/>
          </w:tcPr>
          <w:p w14:paraId="31DE859E" w14:textId="77777777" w:rsidR="00381611" w:rsidRPr="00DA6E72" w:rsidRDefault="00381611" w:rsidP="00C740CC">
            <w:pPr>
              <w:numPr>
                <w:ilvl w:val="0"/>
                <w:numId w:val="15"/>
              </w:numPr>
              <w:jc w:val="both"/>
              <w:rPr>
                <w:b/>
              </w:rPr>
            </w:pPr>
            <w:r w:rsidRPr="00DA6E72">
              <w:rPr>
                <w:sz w:val="22"/>
                <w:szCs w:val="22"/>
              </w:rPr>
              <w:t xml:space="preserve">Budget prévisionnel pour l’exercice en cours et faisant apparaitre la liste des financements publics approuvés par l’organe chargé d’arrêter et d’approuver les comptes de l’ONG (en indiquant si possibles s’ils sont acquis, </w:t>
            </w:r>
            <w:proofErr w:type="spellStart"/>
            <w:r w:rsidRPr="00DA6E72">
              <w:rPr>
                <w:sz w:val="22"/>
                <w:szCs w:val="22"/>
              </w:rPr>
              <w:t>sollictés</w:t>
            </w:r>
            <w:proofErr w:type="spellEnd"/>
            <w:r w:rsidRPr="00DA6E72">
              <w:rPr>
                <w:sz w:val="22"/>
                <w:szCs w:val="22"/>
              </w:rPr>
              <w:t xml:space="preserve"> ou à solliciter) </w:t>
            </w:r>
          </w:p>
        </w:tc>
        <w:tc>
          <w:tcPr>
            <w:tcW w:w="1443" w:type="dxa"/>
            <w:shd w:val="clear" w:color="auto" w:fill="auto"/>
          </w:tcPr>
          <w:p w14:paraId="40B8CBE0" w14:textId="77777777" w:rsidR="00381611" w:rsidRPr="00DA6E72" w:rsidRDefault="00381611" w:rsidP="005B1FF3">
            <w:pPr>
              <w:jc w:val="both"/>
              <w:rPr>
                <w:b/>
              </w:rPr>
            </w:pPr>
          </w:p>
        </w:tc>
      </w:tr>
      <w:tr w:rsidR="00381611" w:rsidRPr="00DA6E72" w14:paraId="6EB2939D" w14:textId="77777777" w:rsidTr="005B1FF3">
        <w:tc>
          <w:tcPr>
            <w:tcW w:w="7905" w:type="dxa"/>
            <w:shd w:val="clear" w:color="auto" w:fill="auto"/>
          </w:tcPr>
          <w:p w14:paraId="11BC1DD0" w14:textId="77777777" w:rsidR="00381611" w:rsidRPr="00DA6E72" w:rsidRDefault="00381611" w:rsidP="00C740CC">
            <w:pPr>
              <w:numPr>
                <w:ilvl w:val="0"/>
                <w:numId w:val="15"/>
              </w:numPr>
              <w:jc w:val="both"/>
              <w:rPr>
                <w:b/>
              </w:rPr>
            </w:pPr>
            <w:r w:rsidRPr="00DA6E72">
              <w:rPr>
                <w:sz w:val="22"/>
                <w:szCs w:val="22"/>
              </w:rPr>
              <w:t>Liste des financeurs privés contribuant à plus de 15% du dernier budget annuel validé de l’ONG et la composition de leur Conseil d’administration.</w:t>
            </w:r>
          </w:p>
        </w:tc>
        <w:tc>
          <w:tcPr>
            <w:tcW w:w="1443" w:type="dxa"/>
            <w:shd w:val="clear" w:color="auto" w:fill="auto"/>
          </w:tcPr>
          <w:p w14:paraId="78D06B55" w14:textId="77777777" w:rsidR="00381611" w:rsidRPr="00DA6E72" w:rsidRDefault="00381611" w:rsidP="005B1FF3">
            <w:pPr>
              <w:jc w:val="both"/>
              <w:rPr>
                <w:b/>
              </w:rPr>
            </w:pPr>
          </w:p>
        </w:tc>
      </w:tr>
    </w:tbl>
    <w:p w14:paraId="53D5D210" w14:textId="77777777" w:rsidR="00381611" w:rsidRDefault="00381611" w:rsidP="00381611">
      <w:pPr>
        <w:jc w:val="both"/>
        <w:rPr>
          <w:b/>
        </w:rPr>
      </w:pPr>
    </w:p>
    <w:p w14:paraId="4CE89C88" w14:textId="77777777" w:rsidR="00381611" w:rsidRPr="00532956" w:rsidRDefault="00381611" w:rsidP="00381611">
      <w:pPr>
        <w:jc w:val="both"/>
        <w:rPr>
          <w:b/>
          <w:caps/>
        </w:rPr>
      </w:pPr>
      <w:r>
        <w:br w:type="page"/>
      </w:r>
      <w:r>
        <w:rPr>
          <w:b/>
          <w:caps/>
        </w:rPr>
        <w:lastRenderedPageBreak/>
        <w:t xml:space="preserve">3.2 </w:t>
      </w:r>
      <w:r w:rsidRPr="00532956">
        <w:rPr>
          <w:b/>
          <w:caps/>
        </w:rPr>
        <w:t>ELABORATION ET VALIDATION FINALE DES PROPOSITIONS</w:t>
      </w:r>
    </w:p>
    <w:p w14:paraId="12C9FCC1" w14:textId="77777777" w:rsidR="00381611" w:rsidRDefault="00381611" w:rsidP="00381611">
      <w:pPr>
        <w:jc w:val="both"/>
        <w:rPr>
          <w:b/>
        </w:rPr>
      </w:pPr>
    </w:p>
    <w:p w14:paraId="69F22871" w14:textId="77777777" w:rsidR="00381611" w:rsidRPr="004828A9" w:rsidRDefault="00381611" w:rsidP="00381611">
      <w:pPr>
        <w:jc w:val="both"/>
      </w:pPr>
      <w:r>
        <w:t xml:space="preserve">Dès réception de la notification de sélection de son projet, l’ONG pourra engager le processus de construction de sa proposition finale, selon le modèle de dossier technique et financier fourni par l’AFD. L’ONG est invitée à l’élaborer </w:t>
      </w:r>
      <w:r w:rsidRPr="008C5868">
        <w:t xml:space="preserve">en y intégrant d’éventuels éléments issus d’un dialogue avec le </w:t>
      </w:r>
      <w:r>
        <w:t>Responsable d’équipe projet</w:t>
      </w:r>
      <w:r w:rsidRPr="008C5868">
        <w:t xml:space="preserve"> désigné à l’AFD</w:t>
      </w:r>
      <w:r>
        <w:t>,</w:t>
      </w:r>
      <w:r w:rsidRPr="00E243EC">
        <w:t xml:space="preserve"> </w:t>
      </w:r>
      <w:r>
        <w:t xml:space="preserve">et à soumettre les dossiers administratifs pour l’ensemble des partenaires du projet. </w:t>
      </w:r>
    </w:p>
    <w:p w14:paraId="0A0656F6" w14:textId="77777777" w:rsidR="00381611" w:rsidRDefault="00381611" w:rsidP="00381611">
      <w:pPr>
        <w:jc w:val="both"/>
      </w:pPr>
    </w:p>
    <w:p w14:paraId="3042E207" w14:textId="77777777" w:rsidR="00381611" w:rsidRDefault="00381611" w:rsidP="00C01CA6">
      <w:pPr>
        <w:spacing w:after="240"/>
        <w:jc w:val="both"/>
      </w:pPr>
      <w:r>
        <w:t xml:space="preserve">Les </w:t>
      </w:r>
      <w:r w:rsidRPr="003C766D">
        <w:t>dossiers techniques et financier</w:t>
      </w:r>
      <w:r>
        <w:t>s</w:t>
      </w:r>
      <w:r w:rsidRPr="00567773">
        <w:t xml:space="preserve"> seront</w:t>
      </w:r>
      <w:r>
        <w:t xml:space="preserve"> fournis au plus tard deux mois après la notification de la décision de sélection par la Commission de sélection, en 2 exemplaires datés et signés, soit un original et une copie, marquée comme tels. </w:t>
      </w:r>
    </w:p>
    <w:p w14:paraId="10E5E509" w14:textId="77777777" w:rsidR="00381611" w:rsidRDefault="00381611" w:rsidP="00381611">
      <w:pPr>
        <w:jc w:val="both"/>
      </w:pPr>
      <w:r>
        <w:t>L’un des objectifs du dispositif FISONG étant de favoriser un dialogue sectoriel entre les ONG et l’AFD, il est souhaité qu’un tel dialogue ait lieu lors de l’élaboration de chaque proposition finale, de façon à enrichir le projet en vue de sa validation. Pour cela, chaque ONG (ou chef de file d’un groupement d’ONG) prendra contact avec le(s) responsable(s) de la FISONG afin de connaître l’identité du Responsable d’équipe projet désigné à l’AFD comme étant son interlocuteur (ce peut être le responsable thématique de la FISONG ou un autre responsable sectoriel). Elle contactera ensuite ce Responsable d’équipe projet pour envisager une ou plusieurs rencontres pour échanger sur la base du dossier technique et financier.</w:t>
      </w:r>
    </w:p>
    <w:p w14:paraId="5E90507A" w14:textId="77777777" w:rsidR="00381611" w:rsidRDefault="00381611" w:rsidP="00381611">
      <w:pPr>
        <w:jc w:val="both"/>
      </w:pPr>
    </w:p>
    <w:p w14:paraId="616C39BA" w14:textId="77777777" w:rsidR="00381611" w:rsidRPr="00D5548E" w:rsidRDefault="00381611" w:rsidP="00381611">
      <w:pPr>
        <w:jc w:val="both"/>
      </w:pPr>
      <w:r>
        <w:t xml:space="preserve">A l’issue de ce processus, le Responsable d’équipe projet donnera son accord en vue de la validation du dossier technique et financier, s’il considère que la proposition finale reflète le contenu de la note-projet tout en intégrant certains éléments issus du dialogue qu’il aura conduit avec l’ONG. En cas de désaccord entre le Responsable d’équipe projet et l’ONG quant à certaines orientations du projet, l’ONG reste libre de ses choix, à conditions qu’ils soient conformes à la proposition sélectionnée (et en particulier à la note-projet) et que l’ONG ait exposé ses arguments justifiant son refus d’adopter des modifications demandées par le Responsable d’équipe projet.     </w:t>
      </w:r>
    </w:p>
    <w:p w14:paraId="0FEF7382" w14:textId="77777777" w:rsidR="00381611" w:rsidRDefault="00381611" w:rsidP="00381611">
      <w:pPr>
        <w:jc w:val="both"/>
      </w:pPr>
    </w:p>
    <w:p w14:paraId="702EFB05" w14:textId="77777777" w:rsidR="00381611" w:rsidRDefault="00381611" w:rsidP="00381611">
      <w:pPr>
        <w:jc w:val="both"/>
      </w:pPr>
      <w:r>
        <w:t xml:space="preserve">Une fois les dossiers technique et financier validés par le Responsable d’équipe projet et l’ONG (ONG tête de file en cas de consortium), ils seront soumis aux instances de décision d’octroi. </w:t>
      </w:r>
    </w:p>
    <w:p w14:paraId="5560E2E1" w14:textId="77777777" w:rsidR="00381611" w:rsidRDefault="00381611" w:rsidP="00381611">
      <w:pPr>
        <w:jc w:val="both"/>
      </w:pPr>
    </w:p>
    <w:p w14:paraId="00ECB985" w14:textId="77777777" w:rsidR="00381611" w:rsidRDefault="00381611" w:rsidP="00381611">
      <w:pPr>
        <w:jc w:val="both"/>
      </w:pPr>
      <w:r>
        <w:t xml:space="preserve"> </w:t>
      </w:r>
    </w:p>
    <w:p w14:paraId="1495C663" w14:textId="77777777" w:rsidR="00381611" w:rsidRPr="00774FD7" w:rsidRDefault="00381611" w:rsidP="00381611">
      <w:pPr>
        <w:jc w:val="center"/>
        <w:rPr>
          <w:b/>
          <w:bCs/>
          <w:caps/>
          <w:sz w:val="28"/>
          <w:szCs w:val="28"/>
        </w:rPr>
      </w:pPr>
      <w:r>
        <w:br w:type="page"/>
      </w:r>
    </w:p>
    <w:p w14:paraId="50E877BE" w14:textId="77777777" w:rsidR="00C01CA6" w:rsidRDefault="00C01CA6" w:rsidP="00C01CA6">
      <w:pPr>
        <w:pStyle w:val="Titre1"/>
        <w:tabs>
          <w:tab w:val="num" w:pos="360"/>
        </w:tabs>
        <w:ind w:left="340" w:hanging="340"/>
        <w:rPr>
          <w:rFonts w:ascii="Times New Roman" w:hAnsi="Times New Roman" w:cs="Times New Roman"/>
          <w:sz w:val="28"/>
          <w:szCs w:val="28"/>
        </w:rPr>
      </w:pPr>
      <w:bookmarkStart w:id="19" w:name="NoteProjet"/>
      <w:bookmarkStart w:id="20" w:name="_Ref56782989"/>
      <w:bookmarkEnd w:id="19"/>
      <w:r w:rsidRPr="00083D89">
        <w:rPr>
          <w:rFonts w:ascii="Times New Roman" w:hAnsi="Times New Roman" w:cs="Times New Roman"/>
          <w:sz w:val="28"/>
          <w:szCs w:val="28"/>
        </w:rPr>
        <w:lastRenderedPageBreak/>
        <w:t>Termes de référence</w:t>
      </w:r>
      <w:bookmarkEnd w:id="20"/>
    </w:p>
    <w:p w14:paraId="014686B6" w14:textId="77777777" w:rsidR="00C257A6" w:rsidRDefault="005B1FF3">
      <w:pPr>
        <w:pStyle w:val="TM2"/>
        <w:tabs>
          <w:tab w:val="right" w:leader="dot" w:pos="9345"/>
        </w:tabs>
        <w:rPr>
          <w:rFonts w:asciiTheme="minorHAnsi" w:eastAsiaTheme="minorEastAsia" w:hAnsiTheme="minorHAnsi" w:cstheme="minorBidi"/>
          <w:smallCaps w:val="0"/>
          <w:noProof/>
          <w:sz w:val="22"/>
          <w:szCs w:val="22"/>
        </w:rPr>
      </w:pPr>
      <w:r>
        <w:rPr>
          <w:b/>
          <w:sz w:val="28"/>
          <w:szCs w:val="28"/>
        </w:rPr>
        <w:fldChar w:fldCharType="begin"/>
      </w:r>
      <w:r>
        <w:rPr>
          <w:b/>
          <w:sz w:val="28"/>
          <w:szCs w:val="28"/>
        </w:rPr>
        <w:instrText xml:space="preserve"> TOC \f \h \z \t "Grand titre;1;Sous titre 1;2;Sous sous titre;3" </w:instrText>
      </w:r>
      <w:r>
        <w:rPr>
          <w:b/>
          <w:sz w:val="28"/>
          <w:szCs w:val="28"/>
        </w:rPr>
        <w:fldChar w:fldCharType="separate"/>
      </w:r>
      <w:hyperlink w:anchor="_Toc63245142" w:history="1">
        <w:r w:rsidR="00C257A6" w:rsidRPr="00D91571">
          <w:rPr>
            <w:rStyle w:val="Lienhypertexte"/>
            <w:noProof/>
          </w:rPr>
          <w:t>1. Rappel sur l’instrument FISONG</w:t>
        </w:r>
        <w:r w:rsidR="00C257A6">
          <w:rPr>
            <w:noProof/>
            <w:webHidden/>
          </w:rPr>
          <w:tab/>
        </w:r>
        <w:r w:rsidR="00C257A6">
          <w:rPr>
            <w:noProof/>
            <w:webHidden/>
          </w:rPr>
          <w:fldChar w:fldCharType="begin"/>
        </w:r>
        <w:r w:rsidR="00C257A6">
          <w:rPr>
            <w:noProof/>
            <w:webHidden/>
          </w:rPr>
          <w:instrText xml:space="preserve"> PAGEREF _Toc63245142 \h </w:instrText>
        </w:r>
        <w:r w:rsidR="00C257A6">
          <w:rPr>
            <w:noProof/>
            <w:webHidden/>
          </w:rPr>
        </w:r>
        <w:r w:rsidR="00C257A6">
          <w:rPr>
            <w:noProof/>
            <w:webHidden/>
          </w:rPr>
          <w:fldChar w:fldCharType="separate"/>
        </w:r>
        <w:r w:rsidR="00C257A6">
          <w:rPr>
            <w:noProof/>
            <w:webHidden/>
          </w:rPr>
          <w:t>9</w:t>
        </w:r>
        <w:r w:rsidR="00C257A6">
          <w:rPr>
            <w:noProof/>
            <w:webHidden/>
          </w:rPr>
          <w:fldChar w:fldCharType="end"/>
        </w:r>
      </w:hyperlink>
    </w:p>
    <w:p w14:paraId="09AAA546" w14:textId="77777777" w:rsidR="00C257A6" w:rsidRDefault="00D0387D">
      <w:pPr>
        <w:pStyle w:val="TM2"/>
        <w:tabs>
          <w:tab w:val="right" w:leader="dot" w:pos="9345"/>
        </w:tabs>
        <w:rPr>
          <w:rFonts w:asciiTheme="minorHAnsi" w:eastAsiaTheme="minorEastAsia" w:hAnsiTheme="minorHAnsi" w:cstheme="minorBidi"/>
          <w:smallCaps w:val="0"/>
          <w:noProof/>
          <w:sz w:val="22"/>
          <w:szCs w:val="22"/>
        </w:rPr>
      </w:pPr>
      <w:hyperlink w:anchor="_Toc63245143" w:history="1">
        <w:r w:rsidR="00C257A6" w:rsidRPr="00D91571">
          <w:rPr>
            <w:rStyle w:val="Lienhypertexte"/>
            <w:noProof/>
          </w:rPr>
          <w:t>2. Cadrage Général</w:t>
        </w:r>
        <w:r w:rsidR="00C257A6">
          <w:rPr>
            <w:noProof/>
            <w:webHidden/>
          </w:rPr>
          <w:tab/>
        </w:r>
        <w:r w:rsidR="00C257A6">
          <w:rPr>
            <w:noProof/>
            <w:webHidden/>
          </w:rPr>
          <w:fldChar w:fldCharType="begin"/>
        </w:r>
        <w:r w:rsidR="00C257A6">
          <w:rPr>
            <w:noProof/>
            <w:webHidden/>
          </w:rPr>
          <w:instrText xml:space="preserve"> PAGEREF _Toc63245143 \h </w:instrText>
        </w:r>
        <w:r w:rsidR="00C257A6">
          <w:rPr>
            <w:noProof/>
            <w:webHidden/>
          </w:rPr>
        </w:r>
        <w:r w:rsidR="00C257A6">
          <w:rPr>
            <w:noProof/>
            <w:webHidden/>
          </w:rPr>
          <w:fldChar w:fldCharType="separate"/>
        </w:r>
        <w:r w:rsidR="00C257A6">
          <w:rPr>
            <w:noProof/>
            <w:webHidden/>
          </w:rPr>
          <w:t>10</w:t>
        </w:r>
        <w:r w:rsidR="00C257A6">
          <w:rPr>
            <w:noProof/>
            <w:webHidden/>
          </w:rPr>
          <w:fldChar w:fldCharType="end"/>
        </w:r>
      </w:hyperlink>
    </w:p>
    <w:p w14:paraId="729327E6" w14:textId="77777777" w:rsidR="00C257A6" w:rsidRDefault="00D0387D">
      <w:pPr>
        <w:pStyle w:val="TM2"/>
        <w:tabs>
          <w:tab w:val="left" w:pos="720"/>
          <w:tab w:val="right" w:leader="dot" w:pos="9345"/>
        </w:tabs>
        <w:rPr>
          <w:rFonts w:asciiTheme="minorHAnsi" w:eastAsiaTheme="minorEastAsia" w:hAnsiTheme="minorHAnsi" w:cstheme="minorBidi"/>
          <w:smallCaps w:val="0"/>
          <w:noProof/>
          <w:sz w:val="22"/>
          <w:szCs w:val="22"/>
        </w:rPr>
      </w:pPr>
      <w:hyperlink w:anchor="_Toc63245144" w:history="1">
        <w:r w:rsidR="00C257A6" w:rsidRPr="00D91571">
          <w:rPr>
            <w:rStyle w:val="Lienhypertexte"/>
            <w:noProof/>
          </w:rPr>
          <w:t>2.1</w:t>
        </w:r>
        <w:r w:rsidR="00C257A6">
          <w:rPr>
            <w:rFonts w:asciiTheme="minorHAnsi" w:eastAsiaTheme="minorEastAsia" w:hAnsiTheme="minorHAnsi" w:cstheme="minorBidi"/>
            <w:smallCaps w:val="0"/>
            <w:noProof/>
            <w:sz w:val="22"/>
            <w:szCs w:val="22"/>
          </w:rPr>
          <w:tab/>
        </w:r>
        <w:r w:rsidR="00C257A6" w:rsidRPr="00D91571">
          <w:rPr>
            <w:rStyle w:val="Lienhypertexte"/>
            <w:noProof/>
          </w:rPr>
          <w:t>L’émergence du concept de violences gynécologiques et obstétricales</w:t>
        </w:r>
        <w:r w:rsidR="00C257A6">
          <w:rPr>
            <w:noProof/>
            <w:webHidden/>
          </w:rPr>
          <w:tab/>
        </w:r>
        <w:r w:rsidR="00C257A6">
          <w:rPr>
            <w:noProof/>
            <w:webHidden/>
          </w:rPr>
          <w:fldChar w:fldCharType="begin"/>
        </w:r>
        <w:r w:rsidR="00C257A6">
          <w:rPr>
            <w:noProof/>
            <w:webHidden/>
          </w:rPr>
          <w:instrText xml:space="preserve"> PAGEREF _Toc63245144 \h </w:instrText>
        </w:r>
        <w:r w:rsidR="00C257A6">
          <w:rPr>
            <w:noProof/>
            <w:webHidden/>
          </w:rPr>
        </w:r>
        <w:r w:rsidR="00C257A6">
          <w:rPr>
            <w:noProof/>
            <w:webHidden/>
          </w:rPr>
          <w:fldChar w:fldCharType="separate"/>
        </w:r>
        <w:r w:rsidR="00C257A6">
          <w:rPr>
            <w:noProof/>
            <w:webHidden/>
          </w:rPr>
          <w:t>10</w:t>
        </w:r>
        <w:r w:rsidR="00C257A6">
          <w:rPr>
            <w:noProof/>
            <w:webHidden/>
          </w:rPr>
          <w:fldChar w:fldCharType="end"/>
        </w:r>
      </w:hyperlink>
    </w:p>
    <w:p w14:paraId="126E941D" w14:textId="77777777" w:rsidR="00C257A6" w:rsidRDefault="00D0387D">
      <w:pPr>
        <w:pStyle w:val="TM2"/>
        <w:tabs>
          <w:tab w:val="left" w:pos="720"/>
          <w:tab w:val="right" w:leader="dot" w:pos="9345"/>
        </w:tabs>
        <w:rPr>
          <w:rFonts w:asciiTheme="minorHAnsi" w:eastAsiaTheme="minorEastAsia" w:hAnsiTheme="minorHAnsi" w:cstheme="minorBidi"/>
          <w:smallCaps w:val="0"/>
          <w:noProof/>
          <w:sz w:val="22"/>
          <w:szCs w:val="22"/>
        </w:rPr>
      </w:pPr>
      <w:hyperlink w:anchor="_Toc63245145" w:history="1">
        <w:r w:rsidR="00C257A6" w:rsidRPr="00D91571">
          <w:rPr>
            <w:rStyle w:val="Lienhypertexte"/>
            <w:noProof/>
          </w:rPr>
          <w:t>2.2</w:t>
        </w:r>
        <w:r w:rsidR="00C257A6">
          <w:rPr>
            <w:rFonts w:asciiTheme="minorHAnsi" w:eastAsiaTheme="minorEastAsia" w:hAnsiTheme="minorHAnsi" w:cstheme="minorBidi"/>
            <w:smallCaps w:val="0"/>
            <w:noProof/>
            <w:sz w:val="22"/>
            <w:szCs w:val="22"/>
          </w:rPr>
          <w:tab/>
        </w:r>
        <w:r w:rsidR="00C257A6" w:rsidRPr="00D91571">
          <w:rPr>
            <w:rStyle w:val="Lienhypertexte"/>
            <w:noProof/>
          </w:rPr>
          <w:t>Des mobilisations sociales en France dans les années 2010</w:t>
        </w:r>
        <w:r w:rsidR="00C257A6">
          <w:rPr>
            <w:noProof/>
            <w:webHidden/>
          </w:rPr>
          <w:tab/>
        </w:r>
        <w:r w:rsidR="00C257A6">
          <w:rPr>
            <w:noProof/>
            <w:webHidden/>
          </w:rPr>
          <w:fldChar w:fldCharType="begin"/>
        </w:r>
        <w:r w:rsidR="00C257A6">
          <w:rPr>
            <w:noProof/>
            <w:webHidden/>
          </w:rPr>
          <w:instrText xml:space="preserve"> PAGEREF _Toc63245145 \h </w:instrText>
        </w:r>
        <w:r w:rsidR="00C257A6">
          <w:rPr>
            <w:noProof/>
            <w:webHidden/>
          </w:rPr>
        </w:r>
        <w:r w:rsidR="00C257A6">
          <w:rPr>
            <w:noProof/>
            <w:webHidden/>
          </w:rPr>
          <w:fldChar w:fldCharType="separate"/>
        </w:r>
        <w:r w:rsidR="00C257A6">
          <w:rPr>
            <w:noProof/>
            <w:webHidden/>
          </w:rPr>
          <w:t>11</w:t>
        </w:r>
        <w:r w:rsidR="00C257A6">
          <w:rPr>
            <w:noProof/>
            <w:webHidden/>
          </w:rPr>
          <w:fldChar w:fldCharType="end"/>
        </w:r>
      </w:hyperlink>
    </w:p>
    <w:p w14:paraId="3734C778" w14:textId="77777777" w:rsidR="00C257A6" w:rsidRDefault="00D0387D">
      <w:pPr>
        <w:pStyle w:val="TM2"/>
        <w:tabs>
          <w:tab w:val="left" w:pos="720"/>
          <w:tab w:val="right" w:leader="dot" w:pos="9345"/>
        </w:tabs>
        <w:rPr>
          <w:rFonts w:asciiTheme="minorHAnsi" w:eastAsiaTheme="minorEastAsia" w:hAnsiTheme="minorHAnsi" w:cstheme="minorBidi"/>
          <w:smallCaps w:val="0"/>
          <w:noProof/>
          <w:sz w:val="22"/>
          <w:szCs w:val="22"/>
        </w:rPr>
      </w:pPr>
      <w:hyperlink w:anchor="_Toc63245146" w:history="1">
        <w:r w:rsidR="00C257A6" w:rsidRPr="00D91571">
          <w:rPr>
            <w:rStyle w:val="Lienhypertexte"/>
            <w:noProof/>
          </w:rPr>
          <w:t>2.3</w:t>
        </w:r>
        <w:r w:rsidR="00C257A6">
          <w:rPr>
            <w:rFonts w:asciiTheme="minorHAnsi" w:eastAsiaTheme="minorEastAsia" w:hAnsiTheme="minorHAnsi" w:cstheme="minorBidi"/>
            <w:smallCaps w:val="0"/>
            <w:noProof/>
            <w:sz w:val="22"/>
            <w:szCs w:val="22"/>
          </w:rPr>
          <w:tab/>
        </w:r>
        <w:r w:rsidR="00C257A6" w:rsidRPr="00D91571">
          <w:rPr>
            <w:rStyle w:val="Lienhypertexte"/>
            <w:noProof/>
          </w:rPr>
          <w:t>Les termes mobilisés pour caractériser ces violences</w:t>
        </w:r>
        <w:r w:rsidR="00C257A6">
          <w:rPr>
            <w:noProof/>
            <w:webHidden/>
          </w:rPr>
          <w:tab/>
        </w:r>
        <w:r w:rsidR="00C257A6">
          <w:rPr>
            <w:noProof/>
            <w:webHidden/>
          </w:rPr>
          <w:fldChar w:fldCharType="begin"/>
        </w:r>
        <w:r w:rsidR="00C257A6">
          <w:rPr>
            <w:noProof/>
            <w:webHidden/>
          </w:rPr>
          <w:instrText xml:space="preserve"> PAGEREF _Toc63245146 \h </w:instrText>
        </w:r>
        <w:r w:rsidR="00C257A6">
          <w:rPr>
            <w:noProof/>
            <w:webHidden/>
          </w:rPr>
        </w:r>
        <w:r w:rsidR="00C257A6">
          <w:rPr>
            <w:noProof/>
            <w:webHidden/>
          </w:rPr>
          <w:fldChar w:fldCharType="separate"/>
        </w:r>
        <w:r w:rsidR="00C257A6">
          <w:rPr>
            <w:noProof/>
            <w:webHidden/>
          </w:rPr>
          <w:t>12</w:t>
        </w:r>
        <w:r w:rsidR="00C257A6">
          <w:rPr>
            <w:noProof/>
            <w:webHidden/>
          </w:rPr>
          <w:fldChar w:fldCharType="end"/>
        </w:r>
      </w:hyperlink>
    </w:p>
    <w:p w14:paraId="7ED52380" w14:textId="77777777" w:rsidR="00C257A6" w:rsidRDefault="00D0387D">
      <w:pPr>
        <w:pStyle w:val="TM2"/>
        <w:tabs>
          <w:tab w:val="left" w:pos="720"/>
          <w:tab w:val="right" w:leader="dot" w:pos="9345"/>
        </w:tabs>
        <w:rPr>
          <w:rFonts w:asciiTheme="minorHAnsi" w:eastAsiaTheme="minorEastAsia" w:hAnsiTheme="minorHAnsi" w:cstheme="minorBidi"/>
          <w:smallCaps w:val="0"/>
          <w:noProof/>
          <w:sz w:val="22"/>
          <w:szCs w:val="22"/>
        </w:rPr>
      </w:pPr>
      <w:hyperlink w:anchor="_Toc63245147" w:history="1">
        <w:r w:rsidR="00C257A6" w:rsidRPr="00D91571">
          <w:rPr>
            <w:rStyle w:val="Lienhypertexte"/>
            <w:noProof/>
          </w:rPr>
          <w:t>2.4</w:t>
        </w:r>
        <w:r w:rsidR="00C257A6">
          <w:rPr>
            <w:rFonts w:asciiTheme="minorHAnsi" w:eastAsiaTheme="minorEastAsia" w:hAnsiTheme="minorHAnsi" w:cstheme="minorBidi"/>
            <w:smallCaps w:val="0"/>
            <w:noProof/>
            <w:sz w:val="22"/>
            <w:szCs w:val="22"/>
          </w:rPr>
          <w:tab/>
        </w:r>
        <w:r w:rsidR="00C257A6" w:rsidRPr="00D91571">
          <w:rPr>
            <w:rStyle w:val="Lienhypertexte"/>
            <w:noProof/>
          </w:rPr>
          <w:t>Un contexte institutionnel contribuant à la survenue de violences</w:t>
        </w:r>
        <w:r w:rsidR="00C257A6">
          <w:rPr>
            <w:noProof/>
            <w:webHidden/>
          </w:rPr>
          <w:tab/>
        </w:r>
        <w:r w:rsidR="00C257A6">
          <w:rPr>
            <w:noProof/>
            <w:webHidden/>
          </w:rPr>
          <w:fldChar w:fldCharType="begin"/>
        </w:r>
        <w:r w:rsidR="00C257A6">
          <w:rPr>
            <w:noProof/>
            <w:webHidden/>
          </w:rPr>
          <w:instrText xml:space="preserve"> PAGEREF _Toc63245147 \h </w:instrText>
        </w:r>
        <w:r w:rsidR="00C257A6">
          <w:rPr>
            <w:noProof/>
            <w:webHidden/>
          </w:rPr>
        </w:r>
        <w:r w:rsidR="00C257A6">
          <w:rPr>
            <w:noProof/>
            <w:webHidden/>
          </w:rPr>
          <w:fldChar w:fldCharType="separate"/>
        </w:r>
        <w:r w:rsidR="00C257A6">
          <w:rPr>
            <w:noProof/>
            <w:webHidden/>
          </w:rPr>
          <w:t>12</w:t>
        </w:r>
        <w:r w:rsidR="00C257A6">
          <w:rPr>
            <w:noProof/>
            <w:webHidden/>
          </w:rPr>
          <w:fldChar w:fldCharType="end"/>
        </w:r>
      </w:hyperlink>
    </w:p>
    <w:p w14:paraId="51BFEEB1" w14:textId="77777777" w:rsidR="00C257A6" w:rsidRDefault="00D0387D">
      <w:pPr>
        <w:pStyle w:val="TM2"/>
        <w:tabs>
          <w:tab w:val="left" w:pos="720"/>
          <w:tab w:val="right" w:leader="dot" w:pos="9345"/>
        </w:tabs>
        <w:rPr>
          <w:rFonts w:asciiTheme="minorHAnsi" w:eastAsiaTheme="minorEastAsia" w:hAnsiTheme="minorHAnsi" w:cstheme="minorBidi"/>
          <w:smallCaps w:val="0"/>
          <w:noProof/>
          <w:sz w:val="22"/>
          <w:szCs w:val="22"/>
        </w:rPr>
      </w:pPr>
      <w:hyperlink w:anchor="_Toc63245148" w:history="1">
        <w:r w:rsidR="00C257A6" w:rsidRPr="00D91571">
          <w:rPr>
            <w:rStyle w:val="Lienhypertexte"/>
            <w:noProof/>
          </w:rPr>
          <w:t>2.5</w:t>
        </w:r>
        <w:r w:rsidR="00C257A6">
          <w:rPr>
            <w:rFonts w:asciiTheme="minorHAnsi" w:eastAsiaTheme="minorEastAsia" w:hAnsiTheme="minorHAnsi" w:cstheme="minorBidi"/>
            <w:smallCaps w:val="0"/>
            <w:noProof/>
            <w:sz w:val="22"/>
            <w:szCs w:val="22"/>
          </w:rPr>
          <w:tab/>
        </w:r>
        <w:r w:rsidR="00C257A6" w:rsidRPr="00D91571">
          <w:rPr>
            <w:rStyle w:val="Lienhypertexte"/>
            <w:noProof/>
          </w:rPr>
          <w:t>Les conséquences des violences gynécologiques et obstétricales</w:t>
        </w:r>
        <w:r w:rsidR="00C257A6">
          <w:rPr>
            <w:noProof/>
            <w:webHidden/>
          </w:rPr>
          <w:tab/>
        </w:r>
        <w:r w:rsidR="00C257A6">
          <w:rPr>
            <w:noProof/>
            <w:webHidden/>
          </w:rPr>
          <w:fldChar w:fldCharType="begin"/>
        </w:r>
        <w:r w:rsidR="00C257A6">
          <w:rPr>
            <w:noProof/>
            <w:webHidden/>
          </w:rPr>
          <w:instrText xml:space="preserve"> PAGEREF _Toc63245148 \h </w:instrText>
        </w:r>
        <w:r w:rsidR="00C257A6">
          <w:rPr>
            <w:noProof/>
            <w:webHidden/>
          </w:rPr>
        </w:r>
        <w:r w:rsidR="00C257A6">
          <w:rPr>
            <w:noProof/>
            <w:webHidden/>
          </w:rPr>
          <w:fldChar w:fldCharType="separate"/>
        </w:r>
        <w:r w:rsidR="00C257A6">
          <w:rPr>
            <w:noProof/>
            <w:webHidden/>
          </w:rPr>
          <w:t>13</w:t>
        </w:r>
        <w:r w:rsidR="00C257A6">
          <w:rPr>
            <w:noProof/>
            <w:webHidden/>
          </w:rPr>
          <w:fldChar w:fldCharType="end"/>
        </w:r>
      </w:hyperlink>
    </w:p>
    <w:p w14:paraId="4B34EC9E" w14:textId="77777777" w:rsidR="00C257A6" w:rsidRDefault="00D0387D">
      <w:pPr>
        <w:pStyle w:val="TM2"/>
        <w:tabs>
          <w:tab w:val="left" w:pos="720"/>
          <w:tab w:val="right" w:leader="dot" w:pos="9345"/>
        </w:tabs>
        <w:rPr>
          <w:rFonts w:asciiTheme="minorHAnsi" w:eastAsiaTheme="minorEastAsia" w:hAnsiTheme="minorHAnsi" w:cstheme="minorBidi"/>
          <w:smallCaps w:val="0"/>
          <w:noProof/>
          <w:sz w:val="22"/>
          <w:szCs w:val="22"/>
        </w:rPr>
      </w:pPr>
      <w:hyperlink w:anchor="_Toc63245149" w:history="1">
        <w:r w:rsidR="00C257A6" w:rsidRPr="00D91571">
          <w:rPr>
            <w:rStyle w:val="Lienhypertexte"/>
            <w:noProof/>
          </w:rPr>
          <w:t>2.6</w:t>
        </w:r>
        <w:r w:rsidR="00C257A6">
          <w:rPr>
            <w:rFonts w:asciiTheme="minorHAnsi" w:eastAsiaTheme="minorEastAsia" w:hAnsiTheme="minorHAnsi" w:cstheme="minorBidi"/>
            <w:smallCaps w:val="0"/>
            <w:noProof/>
            <w:sz w:val="22"/>
            <w:szCs w:val="22"/>
          </w:rPr>
          <w:tab/>
        </w:r>
        <w:r w:rsidR="00C257A6" w:rsidRPr="00D91571">
          <w:rPr>
            <w:rStyle w:val="Lienhypertexte"/>
            <w:noProof/>
          </w:rPr>
          <w:t>L’intervention de l’AFD en appui aux violences gynécologiques et obstétricales</w:t>
        </w:r>
        <w:r w:rsidR="00C257A6">
          <w:rPr>
            <w:noProof/>
            <w:webHidden/>
          </w:rPr>
          <w:tab/>
        </w:r>
        <w:r w:rsidR="00C257A6">
          <w:rPr>
            <w:noProof/>
            <w:webHidden/>
          </w:rPr>
          <w:fldChar w:fldCharType="begin"/>
        </w:r>
        <w:r w:rsidR="00C257A6">
          <w:rPr>
            <w:noProof/>
            <w:webHidden/>
          </w:rPr>
          <w:instrText xml:space="preserve"> PAGEREF _Toc63245149 \h </w:instrText>
        </w:r>
        <w:r w:rsidR="00C257A6">
          <w:rPr>
            <w:noProof/>
            <w:webHidden/>
          </w:rPr>
        </w:r>
        <w:r w:rsidR="00C257A6">
          <w:rPr>
            <w:noProof/>
            <w:webHidden/>
          </w:rPr>
          <w:fldChar w:fldCharType="separate"/>
        </w:r>
        <w:r w:rsidR="00C257A6">
          <w:rPr>
            <w:noProof/>
            <w:webHidden/>
          </w:rPr>
          <w:t>14</w:t>
        </w:r>
        <w:r w:rsidR="00C257A6">
          <w:rPr>
            <w:noProof/>
            <w:webHidden/>
          </w:rPr>
          <w:fldChar w:fldCharType="end"/>
        </w:r>
      </w:hyperlink>
    </w:p>
    <w:p w14:paraId="48664DF4" w14:textId="77777777" w:rsidR="00C257A6" w:rsidRDefault="00D0387D">
      <w:pPr>
        <w:pStyle w:val="TM2"/>
        <w:tabs>
          <w:tab w:val="left" w:pos="720"/>
          <w:tab w:val="right" w:leader="dot" w:pos="9345"/>
        </w:tabs>
        <w:rPr>
          <w:rFonts w:asciiTheme="minorHAnsi" w:eastAsiaTheme="minorEastAsia" w:hAnsiTheme="minorHAnsi" w:cstheme="minorBidi"/>
          <w:smallCaps w:val="0"/>
          <w:noProof/>
          <w:sz w:val="22"/>
          <w:szCs w:val="22"/>
        </w:rPr>
      </w:pPr>
      <w:hyperlink w:anchor="_Toc63245150" w:history="1">
        <w:r w:rsidR="00C257A6" w:rsidRPr="00D91571">
          <w:rPr>
            <w:rStyle w:val="Lienhypertexte"/>
            <w:noProof/>
          </w:rPr>
          <w:t>2.7</w:t>
        </w:r>
        <w:r w:rsidR="00C257A6">
          <w:rPr>
            <w:rFonts w:asciiTheme="minorHAnsi" w:eastAsiaTheme="minorEastAsia" w:hAnsiTheme="minorHAnsi" w:cstheme="minorBidi"/>
            <w:smallCaps w:val="0"/>
            <w:noProof/>
            <w:sz w:val="22"/>
            <w:szCs w:val="22"/>
          </w:rPr>
          <w:tab/>
        </w:r>
        <w:r w:rsidR="00C257A6" w:rsidRPr="00D91571">
          <w:rPr>
            <w:rStyle w:val="Lienhypertexte"/>
            <w:noProof/>
          </w:rPr>
          <w:t>Le rôle des ONG dans la lutte contre les violences gynécologiques et obstétricales</w:t>
        </w:r>
        <w:r w:rsidR="00C257A6">
          <w:rPr>
            <w:noProof/>
            <w:webHidden/>
          </w:rPr>
          <w:tab/>
        </w:r>
        <w:r w:rsidR="00C257A6">
          <w:rPr>
            <w:noProof/>
            <w:webHidden/>
          </w:rPr>
          <w:fldChar w:fldCharType="begin"/>
        </w:r>
        <w:r w:rsidR="00C257A6">
          <w:rPr>
            <w:noProof/>
            <w:webHidden/>
          </w:rPr>
          <w:instrText xml:space="preserve"> PAGEREF _Toc63245150 \h </w:instrText>
        </w:r>
        <w:r w:rsidR="00C257A6">
          <w:rPr>
            <w:noProof/>
            <w:webHidden/>
          </w:rPr>
        </w:r>
        <w:r w:rsidR="00C257A6">
          <w:rPr>
            <w:noProof/>
            <w:webHidden/>
          </w:rPr>
          <w:fldChar w:fldCharType="separate"/>
        </w:r>
        <w:r w:rsidR="00C257A6">
          <w:rPr>
            <w:noProof/>
            <w:webHidden/>
          </w:rPr>
          <w:t>14</w:t>
        </w:r>
        <w:r w:rsidR="00C257A6">
          <w:rPr>
            <w:noProof/>
            <w:webHidden/>
          </w:rPr>
          <w:fldChar w:fldCharType="end"/>
        </w:r>
      </w:hyperlink>
    </w:p>
    <w:p w14:paraId="17C95A57" w14:textId="77777777" w:rsidR="00C257A6" w:rsidRDefault="00D0387D">
      <w:pPr>
        <w:pStyle w:val="TM2"/>
        <w:tabs>
          <w:tab w:val="right" w:leader="dot" w:pos="9345"/>
        </w:tabs>
        <w:rPr>
          <w:rFonts w:asciiTheme="minorHAnsi" w:eastAsiaTheme="minorEastAsia" w:hAnsiTheme="minorHAnsi" w:cstheme="minorBidi"/>
          <w:smallCaps w:val="0"/>
          <w:noProof/>
          <w:sz w:val="22"/>
          <w:szCs w:val="22"/>
        </w:rPr>
      </w:pPr>
      <w:hyperlink w:anchor="_Toc63245151" w:history="1">
        <w:r w:rsidR="00C257A6" w:rsidRPr="00D91571">
          <w:rPr>
            <w:rStyle w:val="Lienhypertexte"/>
            <w:noProof/>
          </w:rPr>
          <w:t>3. Orientations de l’appel à propositions</w:t>
        </w:r>
        <w:r w:rsidR="00C257A6">
          <w:rPr>
            <w:noProof/>
            <w:webHidden/>
          </w:rPr>
          <w:tab/>
        </w:r>
        <w:r w:rsidR="00C257A6">
          <w:rPr>
            <w:noProof/>
            <w:webHidden/>
          </w:rPr>
          <w:fldChar w:fldCharType="begin"/>
        </w:r>
        <w:r w:rsidR="00C257A6">
          <w:rPr>
            <w:noProof/>
            <w:webHidden/>
          </w:rPr>
          <w:instrText xml:space="preserve"> PAGEREF _Toc63245151 \h </w:instrText>
        </w:r>
        <w:r w:rsidR="00C257A6">
          <w:rPr>
            <w:noProof/>
            <w:webHidden/>
          </w:rPr>
        </w:r>
        <w:r w:rsidR="00C257A6">
          <w:rPr>
            <w:noProof/>
            <w:webHidden/>
          </w:rPr>
          <w:fldChar w:fldCharType="separate"/>
        </w:r>
        <w:r w:rsidR="00C257A6">
          <w:rPr>
            <w:noProof/>
            <w:webHidden/>
          </w:rPr>
          <w:t>14</w:t>
        </w:r>
        <w:r w:rsidR="00C257A6">
          <w:rPr>
            <w:noProof/>
            <w:webHidden/>
          </w:rPr>
          <w:fldChar w:fldCharType="end"/>
        </w:r>
      </w:hyperlink>
    </w:p>
    <w:p w14:paraId="229B8723" w14:textId="77777777" w:rsidR="00C257A6" w:rsidRDefault="00D0387D">
      <w:pPr>
        <w:pStyle w:val="TM2"/>
        <w:tabs>
          <w:tab w:val="left" w:pos="720"/>
          <w:tab w:val="right" w:leader="dot" w:pos="9345"/>
        </w:tabs>
        <w:rPr>
          <w:rFonts w:asciiTheme="minorHAnsi" w:eastAsiaTheme="minorEastAsia" w:hAnsiTheme="minorHAnsi" w:cstheme="minorBidi"/>
          <w:smallCaps w:val="0"/>
          <w:noProof/>
          <w:sz w:val="22"/>
          <w:szCs w:val="22"/>
        </w:rPr>
      </w:pPr>
      <w:hyperlink w:anchor="_Toc63245152" w:history="1">
        <w:r w:rsidR="00C257A6" w:rsidRPr="00D91571">
          <w:rPr>
            <w:rStyle w:val="Lienhypertexte"/>
            <w:noProof/>
          </w:rPr>
          <w:t>3.1</w:t>
        </w:r>
        <w:r w:rsidR="00C257A6">
          <w:rPr>
            <w:rFonts w:asciiTheme="minorHAnsi" w:eastAsiaTheme="minorEastAsia" w:hAnsiTheme="minorHAnsi" w:cstheme="minorBidi"/>
            <w:smallCaps w:val="0"/>
            <w:noProof/>
            <w:sz w:val="22"/>
            <w:szCs w:val="22"/>
          </w:rPr>
          <w:tab/>
        </w:r>
        <w:r w:rsidR="00C257A6" w:rsidRPr="00D91571">
          <w:rPr>
            <w:rStyle w:val="Lienhypertexte"/>
            <w:noProof/>
          </w:rPr>
          <w:t>Finalité</w:t>
        </w:r>
        <w:r w:rsidR="00C257A6">
          <w:rPr>
            <w:noProof/>
            <w:webHidden/>
          </w:rPr>
          <w:tab/>
        </w:r>
        <w:r w:rsidR="00C257A6">
          <w:rPr>
            <w:noProof/>
            <w:webHidden/>
          </w:rPr>
          <w:fldChar w:fldCharType="begin"/>
        </w:r>
        <w:r w:rsidR="00C257A6">
          <w:rPr>
            <w:noProof/>
            <w:webHidden/>
          </w:rPr>
          <w:instrText xml:space="preserve"> PAGEREF _Toc63245152 \h </w:instrText>
        </w:r>
        <w:r w:rsidR="00C257A6">
          <w:rPr>
            <w:noProof/>
            <w:webHidden/>
          </w:rPr>
        </w:r>
        <w:r w:rsidR="00C257A6">
          <w:rPr>
            <w:noProof/>
            <w:webHidden/>
          </w:rPr>
          <w:fldChar w:fldCharType="separate"/>
        </w:r>
        <w:r w:rsidR="00C257A6">
          <w:rPr>
            <w:noProof/>
            <w:webHidden/>
          </w:rPr>
          <w:t>14</w:t>
        </w:r>
        <w:r w:rsidR="00C257A6">
          <w:rPr>
            <w:noProof/>
            <w:webHidden/>
          </w:rPr>
          <w:fldChar w:fldCharType="end"/>
        </w:r>
      </w:hyperlink>
    </w:p>
    <w:p w14:paraId="439C00CA" w14:textId="77777777" w:rsidR="00C257A6" w:rsidRDefault="00D0387D">
      <w:pPr>
        <w:pStyle w:val="TM2"/>
        <w:tabs>
          <w:tab w:val="left" w:pos="720"/>
          <w:tab w:val="right" w:leader="dot" w:pos="9345"/>
        </w:tabs>
        <w:rPr>
          <w:rFonts w:asciiTheme="minorHAnsi" w:eastAsiaTheme="minorEastAsia" w:hAnsiTheme="minorHAnsi" w:cstheme="minorBidi"/>
          <w:smallCaps w:val="0"/>
          <w:noProof/>
          <w:sz w:val="22"/>
          <w:szCs w:val="22"/>
        </w:rPr>
      </w:pPr>
      <w:hyperlink w:anchor="_Toc63245153" w:history="1">
        <w:r w:rsidR="00C257A6" w:rsidRPr="00D91571">
          <w:rPr>
            <w:rStyle w:val="Lienhypertexte"/>
            <w:noProof/>
          </w:rPr>
          <w:t>3.2</w:t>
        </w:r>
        <w:r w:rsidR="00C257A6">
          <w:rPr>
            <w:rFonts w:asciiTheme="minorHAnsi" w:eastAsiaTheme="minorEastAsia" w:hAnsiTheme="minorHAnsi" w:cstheme="minorBidi"/>
            <w:smallCaps w:val="0"/>
            <w:noProof/>
            <w:sz w:val="22"/>
            <w:szCs w:val="22"/>
          </w:rPr>
          <w:tab/>
        </w:r>
        <w:r w:rsidR="00C257A6" w:rsidRPr="00D91571">
          <w:rPr>
            <w:rStyle w:val="Lienhypertexte"/>
            <w:noProof/>
          </w:rPr>
          <w:t>Lignes directrices générales</w:t>
        </w:r>
        <w:r w:rsidR="00C257A6">
          <w:rPr>
            <w:noProof/>
            <w:webHidden/>
          </w:rPr>
          <w:tab/>
        </w:r>
        <w:r w:rsidR="00C257A6">
          <w:rPr>
            <w:noProof/>
            <w:webHidden/>
          </w:rPr>
          <w:fldChar w:fldCharType="begin"/>
        </w:r>
        <w:r w:rsidR="00C257A6">
          <w:rPr>
            <w:noProof/>
            <w:webHidden/>
          </w:rPr>
          <w:instrText xml:space="preserve"> PAGEREF _Toc63245153 \h </w:instrText>
        </w:r>
        <w:r w:rsidR="00C257A6">
          <w:rPr>
            <w:noProof/>
            <w:webHidden/>
          </w:rPr>
        </w:r>
        <w:r w:rsidR="00C257A6">
          <w:rPr>
            <w:noProof/>
            <w:webHidden/>
          </w:rPr>
          <w:fldChar w:fldCharType="separate"/>
        </w:r>
        <w:r w:rsidR="00C257A6">
          <w:rPr>
            <w:noProof/>
            <w:webHidden/>
          </w:rPr>
          <w:t>15</w:t>
        </w:r>
        <w:r w:rsidR="00C257A6">
          <w:rPr>
            <w:noProof/>
            <w:webHidden/>
          </w:rPr>
          <w:fldChar w:fldCharType="end"/>
        </w:r>
      </w:hyperlink>
    </w:p>
    <w:p w14:paraId="52D70C44" w14:textId="77777777" w:rsidR="00C257A6" w:rsidRDefault="00D0387D">
      <w:pPr>
        <w:pStyle w:val="TM3"/>
        <w:tabs>
          <w:tab w:val="left" w:pos="960"/>
          <w:tab w:val="right" w:leader="dot" w:pos="9345"/>
        </w:tabs>
        <w:rPr>
          <w:rFonts w:asciiTheme="minorHAnsi" w:eastAsiaTheme="minorEastAsia" w:hAnsiTheme="minorHAnsi" w:cstheme="minorBidi"/>
          <w:i w:val="0"/>
          <w:iCs w:val="0"/>
          <w:noProof/>
          <w:sz w:val="22"/>
          <w:szCs w:val="22"/>
        </w:rPr>
      </w:pPr>
      <w:hyperlink w:anchor="_Toc63245154" w:history="1">
        <w:r w:rsidR="00C257A6" w:rsidRPr="00D91571">
          <w:rPr>
            <w:rStyle w:val="Lienhypertexte"/>
            <w:noProof/>
          </w:rPr>
          <w:t>a)</w:t>
        </w:r>
        <w:r w:rsidR="00C257A6">
          <w:rPr>
            <w:rFonts w:asciiTheme="minorHAnsi" w:eastAsiaTheme="minorEastAsia" w:hAnsiTheme="minorHAnsi" w:cstheme="minorBidi"/>
            <w:i w:val="0"/>
            <w:iCs w:val="0"/>
            <w:noProof/>
            <w:sz w:val="22"/>
            <w:szCs w:val="22"/>
          </w:rPr>
          <w:tab/>
        </w:r>
        <w:r w:rsidR="00C257A6" w:rsidRPr="00D91571">
          <w:rPr>
            <w:rStyle w:val="Lienhypertexte"/>
            <w:noProof/>
          </w:rPr>
          <w:t>Périmètre thématique</w:t>
        </w:r>
        <w:r w:rsidR="00C257A6">
          <w:rPr>
            <w:noProof/>
            <w:webHidden/>
          </w:rPr>
          <w:tab/>
        </w:r>
        <w:r w:rsidR="00C257A6">
          <w:rPr>
            <w:noProof/>
            <w:webHidden/>
          </w:rPr>
          <w:fldChar w:fldCharType="begin"/>
        </w:r>
        <w:r w:rsidR="00C257A6">
          <w:rPr>
            <w:noProof/>
            <w:webHidden/>
          </w:rPr>
          <w:instrText xml:space="preserve"> PAGEREF _Toc63245154 \h </w:instrText>
        </w:r>
        <w:r w:rsidR="00C257A6">
          <w:rPr>
            <w:noProof/>
            <w:webHidden/>
          </w:rPr>
        </w:r>
        <w:r w:rsidR="00C257A6">
          <w:rPr>
            <w:noProof/>
            <w:webHidden/>
          </w:rPr>
          <w:fldChar w:fldCharType="separate"/>
        </w:r>
        <w:r w:rsidR="00C257A6">
          <w:rPr>
            <w:noProof/>
            <w:webHidden/>
          </w:rPr>
          <w:t>15</w:t>
        </w:r>
        <w:r w:rsidR="00C257A6">
          <w:rPr>
            <w:noProof/>
            <w:webHidden/>
          </w:rPr>
          <w:fldChar w:fldCharType="end"/>
        </w:r>
      </w:hyperlink>
    </w:p>
    <w:p w14:paraId="1EFE601A" w14:textId="77777777" w:rsidR="00C257A6" w:rsidRDefault="00D0387D">
      <w:pPr>
        <w:pStyle w:val="TM3"/>
        <w:tabs>
          <w:tab w:val="left" w:pos="960"/>
          <w:tab w:val="right" w:leader="dot" w:pos="9345"/>
        </w:tabs>
        <w:rPr>
          <w:rFonts w:asciiTheme="minorHAnsi" w:eastAsiaTheme="minorEastAsia" w:hAnsiTheme="minorHAnsi" w:cstheme="minorBidi"/>
          <w:i w:val="0"/>
          <w:iCs w:val="0"/>
          <w:noProof/>
          <w:sz w:val="22"/>
          <w:szCs w:val="22"/>
        </w:rPr>
      </w:pPr>
      <w:hyperlink w:anchor="_Toc63245155" w:history="1">
        <w:r w:rsidR="00C257A6" w:rsidRPr="00D91571">
          <w:rPr>
            <w:rStyle w:val="Lienhypertexte"/>
            <w:noProof/>
          </w:rPr>
          <w:t>b)</w:t>
        </w:r>
        <w:r w:rsidR="00C257A6">
          <w:rPr>
            <w:rFonts w:asciiTheme="minorHAnsi" w:eastAsiaTheme="minorEastAsia" w:hAnsiTheme="minorHAnsi" w:cstheme="minorBidi"/>
            <w:i w:val="0"/>
            <w:iCs w:val="0"/>
            <w:noProof/>
            <w:sz w:val="22"/>
            <w:szCs w:val="22"/>
          </w:rPr>
          <w:tab/>
        </w:r>
        <w:r w:rsidR="00C257A6" w:rsidRPr="00D91571">
          <w:rPr>
            <w:rStyle w:val="Lienhypertexte"/>
            <w:noProof/>
          </w:rPr>
          <w:t>Périmètre géographique</w:t>
        </w:r>
        <w:r w:rsidR="00C257A6">
          <w:rPr>
            <w:noProof/>
            <w:webHidden/>
          </w:rPr>
          <w:tab/>
        </w:r>
        <w:r w:rsidR="00C257A6">
          <w:rPr>
            <w:noProof/>
            <w:webHidden/>
          </w:rPr>
          <w:fldChar w:fldCharType="begin"/>
        </w:r>
        <w:r w:rsidR="00C257A6">
          <w:rPr>
            <w:noProof/>
            <w:webHidden/>
          </w:rPr>
          <w:instrText xml:space="preserve"> PAGEREF _Toc63245155 \h </w:instrText>
        </w:r>
        <w:r w:rsidR="00C257A6">
          <w:rPr>
            <w:noProof/>
            <w:webHidden/>
          </w:rPr>
        </w:r>
        <w:r w:rsidR="00C257A6">
          <w:rPr>
            <w:noProof/>
            <w:webHidden/>
          </w:rPr>
          <w:fldChar w:fldCharType="separate"/>
        </w:r>
        <w:r w:rsidR="00C257A6">
          <w:rPr>
            <w:noProof/>
            <w:webHidden/>
          </w:rPr>
          <w:t>17</w:t>
        </w:r>
        <w:r w:rsidR="00C257A6">
          <w:rPr>
            <w:noProof/>
            <w:webHidden/>
          </w:rPr>
          <w:fldChar w:fldCharType="end"/>
        </w:r>
      </w:hyperlink>
    </w:p>
    <w:p w14:paraId="1FB97F4B" w14:textId="77777777" w:rsidR="00C257A6" w:rsidRDefault="00D0387D">
      <w:pPr>
        <w:pStyle w:val="TM3"/>
        <w:tabs>
          <w:tab w:val="left" w:pos="960"/>
          <w:tab w:val="right" w:leader="dot" w:pos="9345"/>
        </w:tabs>
        <w:rPr>
          <w:rFonts w:asciiTheme="minorHAnsi" w:eastAsiaTheme="minorEastAsia" w:hAnsiTheme="minorHAnsi" w:cstheme="minorBidi"/>
          <w:i w:val="0"/>
          <w:iCs w:val="0"/>
          <w:noProof/>
          <w:sz w:val="22"/>
          <w:szCs w:val="22"/>
        </w:rPr>
      </w:pPr>
      <w:hyperlink w:anchor="_Toc63245156" w:history="1">
        <w:r w:rsidR="00C257A6" w:rsidRPr="00D91571">
          <w:rPr>
            <w:rStyle w:val="Lienhypertexte"/>
            <w:noProof/>
          </w:rPr>
          <w:t>c)</w:t>
        </w:r>
        <w:r w:rsidR="00C257A6">
          <w:rPr>
            <w:rFonts w:asciiTheme="minorHAnsi" w:eastAsiaTheme="minorEastAsia" w:hAnsiTheme="minorHAnsi" w:cstheme="minorBidi"/>
            <w:i w:val="0"/>
            <w:iCs w:val="0"/>
            <w:noProof/>
            <w:sz w:val="22"/>
            <w:szCs w:val="22"/>
          </w:rPr>
          <w:tab/>
        </w:r>
        <w:r w:rsidR="00C257A6" w:rsidRPr="00D91571">
          <w:rPr>
            <w:rStyle w:val="Lienhypertexte"/>
            <w:noProof/>
          </w:rPr>
          <w:t>Durée des projets</w:t>
        </w:r>
        <w:r w:rsidR="00C257A6">
          <w:rPr>
            <w:noProof/>
            <w:webHidden/>
          </w:rPr>
          <w:tab/>
        </w:r>
        <w:r w:rsidR="00C257A6">
          <w:rPr>
            <w:noProof/>
            <w:webHidden/>
          </w:rPr>
          <w:fldChar w:fldCharType="begin"/>
        </w:r>
        <w:r w:rsidR="00C257A6">
          <w:rPr>
            <w:noProof/>
            <w:webHidden/>
          </w:rPr>
          <w:instrText xml:space="preserve"> PAGEREF _Toc63245156 \h </w:instrText>
        </w:r>
        <w:r w:rsidR="00C257A6">
          <w:rPr>
            <w:noProof/>
            <w:webHidden/>
          </w:rPr>
        </w:r>
        <w:r w:rsidR="00C257A6">
          <w:rPr>
            <w:noProof/>
            <w:webHidden/>
          </w:rPr>
          <w:fldChar w:fldCharType="separate"/>
        </w:r>
        <w:r w:rsidR="00C257A6">
          <w:rPr>
            <w:noProof/>
            <w:webHidden/>
          </w:rPr>
          <w:t>17</w:t>
        </w:r>
        <w:r w:rsidR="00C257A6">
          <w:rPr>
            <w:noProof/>
            <w:webHidden/>
          </w:rPr>
          <w:fldChar w:fldCharType="end"/>
        </w:r>
      </w:hyperlink>
    </w:p>
    <w:p w14:paraId="2A551C6A" w14:textId="77777777" w:rsidR="00C257A6" w:rsidRDefault="00D0387D">
      <w:pPr>
        <w:pStyle w:val="TM3"/>
        <w:tabs>
          <w:tab w:val="left" w:pos="960"/>
          <w:tab w:val="right" w:leader="dot" w:pos="9345"/>
        </w:tabs>
        <w:rPr>
          <w:rFonts w:asciiTheme="minorHAnsi" w:eastAsiaTheme="minorEastAsia" w:hAnsiTheme="minorHAnsi" w:cstheme="minorBidi"/>
          <w:i w:val="0"/>
          <w:iCs w:val="0"/>
          <w:noProof/>
          <w:sz w:val="22"/>
          <w:szCs w:val="22"/>
        </w:rPr>
      </w:pPr>
      <w:hyperlink w:anchor="_Toc63245157" w:history="1">
        <w:r w:rsidR="00C257A6" w:rsidRPr="00D91571">
          <w:rPr>
            <w:rStyle w:val="Lienhypertexte"/>
            <w:noProof/>
          </w:rPr>
          <w:t>d)</w:t>
        </w:r>
        <w:r w:rsidR="00C257A6">
          <w:rPr>
            <w:rFonts w:asciiTheme="minorHAnsi" w:eastAsiaTheme="minorEastAsia" w:hAnsiTheme="minorHAnsi" w:cstheme="minorBidi"/>
            <w:i w:val="0"/>
            <w:iCs w:val="0"/>
            <w:noProof/>
            <w:sz w:val="22"/>
            <w:szCs w:val="22"/>
          </w:rPr>
          <w:tab/>
        </w:r>
        <w:r w:rsidR="00C257A6" w:rsidRPr="00D91571">
          <w:rPr>
            <w:rStyle w:val="Lienhypertexte"/>
            <w:noProof/>
          </w:rPr>
          <w:t>Bénéficiaires</w:t>
        </w:r>
        <w:r w:rsidR="00C257A6">
          <w:rPr>
            <w:noProof/>
            <w:webHidden/>
          </w:rPr>
          <w:tab/>
        </w:r>
        <w:r w:rsidR="00C257A6">
          <w:rPr>
            <w:noProof/>
            <w:webHidden/>
          </w:rPr>
          <w:fldChar w:fldCharType="begin"/>
        </w:r>
        <w:r w:rsidR="00C257A6">
          <w:rPr>
            <w:noProof/>
            <w:webHidden/>
          </w:rPr>
          <w:instrText xml:space="preserve"> PAGEREF _Toc63245157 \h </w:instrText>
        </w:r>
        <w:r w:rsidR="00C257A6">
          <w:rPr>
            <w:noProof/>
            <w:webHidden/>
          </w:rPr>
        </w:r>
        <w:r w:rsidR="00C257A6">
          <w:rPr>
            <w:noProof/>
            <w:webHidden/>
          </w:rPr>
          <w:fldChar w:fldCharType="separate"/>
        </w:r>
        <w:r w:rsidR="00C257A6">
          <w:rPr>
            <w:noProof/>
            <w:webHidden/>
          </w:rPr>
          <w:t>17</w:t>
        </w:r>
        <w:r w:rsidR="00C257A6">
          <w:rPr>
            <w:noProof/>
            <w:webHidden/>
          </w:rPr>
          <w:fldChar w:fldCharType="end"/>
        </w:r>
      </w:hyperlink>
    </w:p>
    <w:p w14:paraId="1E2FE2E1" w14:textId="77777777" w:rsidR="00C257A6" w:rsidRDefault="00D0387D">
      <w:pPr>
        <w:pStyle w:val="TM3"/>
        <w:tabs>
          <w:tab w:val="left" w:pos="960"/>
          <w:tab w:val="right" w:leader="dot" w:pos="9345"/>
        </w:tabs>
        <w:rPr>
          <w:rFonts w:asciiTheme="minorHAnsi" w:eastAsiaTheme="minorEastAsia" w:hAnsiTheme="minorHAnsi" w:cstheme="minorBidi"/>
          <w:i w:val="0"/>
          <w:iCs w:val="0"/>
          <w:noProof/>
          <w:sz w:val="22"/>
          <w:szCs w:val="22"/>
        </w:rPr>
      </w:pPr>
      <w:hyperlink w:anchor="_Toc63245158" w:history="1">
        <w:r w:rsidR="00C257A6" w:rsidRPr="00D91571">
          <w:rPr>
            <w:rStyle w:val="Lienhypertexte"/>
            <w:noProof/>
          </w:rPr>
          <w:t>e)</w:t>
        </w:r>
        <w:r w:rsidR="00C257A6">
          <w:rPr>
            <w:rFonts w:asciiTheme="minorHAnsi" w:eastAsiaTheme="minorEastAsia" w:hAnsiTheme="minorHAnsi" w:cstheme="minorBidi"/>
            <w:i w:val="0"/>
            <w:iCs w:val="0"/>
            <w:noProof/>
            <w:sz w:val="22"/>
            <w:szCs w:val="22"/>
          </w:rPr>
          <w:tab/>
        </w:r>
        <w:r w:rsidR="00C257A6" w:rsidRPr="00D91571">
          <w:rPr>
            <w:rStyle w:val="Lienhypertexte"/>
            <w:noProof/>
          </w:rPr>
          <w:t>Modes d’intervention transversaux</w:t>
        </w:r>
        <w:r w:rsidR="00C257A6">
          <w:rPr>
            <w:noProof/>
            <w:webHidden/>
          </w:rPr>
          <w:tab/>
        </w:r>
        <w:r w:rsidR="00C257A6">
          <w:rPr>
            <w:noProof/>
            <w:webHidden/>
          </w:rPr>
          <w:fldChar w:fldCharType="begin"/>
        </w:r>
        <w:r w:rsidR="00C257A6">
          <w:rPr>
            <w:noProof/>
            <w:webHidden/>
          </w:rPr>
          <w:instrText xml:space="preserve"> PAGEREF _Toc63245158 \h </w:instrText>
        </w:r>
        <w:r w:rsidR="00C257A6">
          <w:rPr>
            <w:noProof/>
            <w:webHidden/>
          </w:rPr>
        </w:r>
        <w:r w:rsidR="00C257A6">
          <w:rPr>
            <w:noProof/>
            <w:webHidden/>
          </w:rPr>
          <w:fldChar w:fldCharType="separate"/>
        </w:r>
        <w:r w:rsidR="00C257A6">
          <w:rPr>
            <w:noProof/>
            <w:webHidden/>
          </w:rPr>
          <w:t>17</w:t>
        </w:r>
        <w:r w:rsidR="00C257A6">
          <w:rPr>
            <w:noProof/>
            <w:webHidden/>
          </w:rPr>
          <w:fldChar w:fldCharType="end"/>
        </w:r>
      </w:hyperlink>
    </w:p>
    <w:p w14:paraId="2E1F9972" w14:textId="77777777" w:rsidR="00C257A6" w:rsidRDefault="00D0387D">
      <w:pPr>
        <w:pStyle w:val="TM2"/>
        <w:tabs>
          <w:tab w:val="left" w:pos="720"/>
          <w:tab w:val="right" w:leader="dot" w:pos="9345"/>
        </w:tabs>
        <w:rPr>
          <w:rFonts w:asciiTheme="minorHAnsi" w:eastAsiaTheme="minorEastAsia" w:hAnsiTheme="minorHAnsi" w:cstheme="minorBidi"/>
          <w:smallCaps w:val="0"/>
          <w:noProof/>
          <w:sz w:val="22"/>
          <w:szCs w:val="22"/>
        </w:rPr>
      </w:pPr>
      <w:hyperlink w:anchor="_Toc63245159" w:history="1">
        <w:r w:rsidR="00C257A6" w:rsidRPr="00D91571">
          <w:rPr>
            <w:rStyle w:val="Lienhypertexte"/>
            <w:noProof/>
          </w:rPr>
          <w:t>3.3</w:t>
        </w:r>
        <w:r w:rsidR="00C257A6">
          <w:rPr>
            <w:rFonts w:asciiTheme="minorHAnsi" w:eastAsiaTheme="minorEastAsia" w:hAnsiTheme="minorHAnsi" w:cstheme="minorBidi"/>
            <w:smallCaps w:val="0"/>
            <w:noProof/>
            <w:sz w:val="22"/>
            <w:szCs w:val="22"/>
          </w:rPr>
          <w:tab/>
        </w:r>
        <w:r w:rsidR="00C257A6" w:rsidRPr="00D91571">
          <w:rPr>
            <w:rStyle w:val="Lienhypertexte"/>
            <w:noProof/>
          </w:rPr>
          <w:t>Lignes directrices détaillées</w:t>
        </w:r>
        <w:r w:rsidR="00C257A6">
          <w:rPr>
            <w:noProof/>
            <w:webHidden/>
          </w:rPr>
          <w:tab/>
        </w:r>
        <w:r w:rsidR="00C257A6">
          <w:rPr>
            <w:noProof/>
            <w:webHidden/>
          </w:rPr>
          <w:fldChar w:fldCharType="begin"/>
        </w:r>
        <w:r w:rsidR="00C257A6">
          <w:rPr>
            <w:noProof/>
            <w:webHidden/>
          </w:rPr>
          <w:instrText xml:space="preserve"> PAGEREF _Toc63245159 \h </w:instrText>
        </w:r>
        <w:r w:rsidR="00C257A6">
          <w:rPr>
            <w:noProof/>
            <w:webHidden/>
          </w:rPr>
        </w:r>
        <w:r w:rsidR="00C257A6">
          <w:rPr>
            <w:noProof/>
            <w:webHidden/>
          </w:rPr>
          <w:fldChar w:fldCharType="separate"/>
        </w:r>
        <w:r w:rsidR="00C257A6">
          <w:rPr>
            <w:noProof/>
            <w:webHidden/>
          </w:rPr>
          <w:t>18</w:t>
        </w:r>
        <w:r w:rsidR="00C257A6">
          <w:rPr>
            <w:noProof/>
            <w:webHidden/>
          </w:rPr>
          <w:fldChar w:fldCharType="end"/>
        </w:r>
      </w:hyperlink>
    </w:p>
    <w:p w14:paraId="0D4E7DBD" w14:textId="77777777" w:rsidR="00C257A6" w:rsidRDefault="00D0387D">
      <w:pPr>
        <w:pStyle w:val="TM3"/>
        <w:tabs>
          <w:tab w:val="left" w:pos="960"/>
          <w:tab w:val="right" w:leader="dot" w:pos="9345"/>
        </w:tabs>
        <w:rPr>
          <w:rFonts w:asciiTheme="minorHAnsi" w:eastAsiaTheme="minorEastAsia" w:hAnsiTheme="minorHAnsi" w:cstheme="minorBidi"/>
          <w:i w:val="0"/>
          <w:iCs w:val="0"/>
          <w:noProof/>
          <w:sz w:val="22"/>
          <w:szCs w:val="22"/>
        </w:rPr>
      </w:pPr>
      <w:hyperlink w:anchor="_Toc63245160" w:history="1">
        <w:r w:rsidR="00C257A6" w:rsidRPr="00D91571">
          <w:rPr>
            <w:rStyle w:val="Lienhypertexte"/>
            <w:bCs/>
            <w:smallCaps/>
            <w:noProof/>
          </w:rPr>
          <w:t>a)</w:t>
        </w:r>
        <w:r w:rsidR="00C257A6">
          <w:rPr>
            <w:rFonts w:asciiTheme="minorHAnsi" w:eastAsiaTheme="minorEastAsia" w:hAnsiTheme="minorHAnsi" w:cstheme="minorBidi"/>
            <w:i w:val="0"/>
            <w:iCs w:val="0"/>
            <w:noProof/>
            <w:sz w:val="22"/>
            <w:szCs w:val="22"/>
          </w:rPr>
          <w:tab/>
        </w:r>
        <w:r w:rsidR="00C257A6" w:rsidRPr="00D91571">
          <w:rPr>
            <w:rStyle w:val="Lienhypertexte"/>
            <w:noProof/>
          </w:rPr>
          <w:t>Cadre d’intervention</w:t>
        </w:r>
        <w:r w:rsidR="00C257A6">
          <w:rPr>
            <w:noProof/>
            <w:webHidden/>
          </w:rPr>
          <w:tab/>
        </w:r>
        <w:r w:rsidR="00C257A6">
          <w:rPr>
            <w:noProof/>
            <w:webHidden/>
          </w:rPr>
          <w:fldChar w:fldCharType="begin"/>
        </w:r>
        <w:r w:rsidR="00C257A6">
          <w:rPr>
            <w:noProof/>
            <w:webHidden/>
          </w:rPr>
          <w:instrText xml:space="preserve"> PAGEREF _Toc63245160 \h </w:instrText>
        </w:r>
        <w:r w:rsidR="00C257A6">
          <w:rPr>
            <w:noProof/>
            <w:webHidden/>
          </w:rPr>
        </w:r>
        <w:r w:rsidR="00C257A6">
          <w:rPr>
            <w:noProof/>
            <w:webHidden/>
          </w:rPr>
          <w:fldChar w:fldCharType="separate"/>
        </w:r>
        <w:r w:rsidR="00C257A6">
          <w:rPr>
            <w:noProof/>
            <w:webHidden/>
          </w:rPr>
          <w:t>18</w:t>
        </w:r>
        <w:r w:rsidR="00C257A6">
          <w:rPr>
            <w:noProof/>
            <w:webHidden/>
          </w:rPr>
          <w:fldChar w:fldCharType="end"/>
        </w:r>
      </w:hyperlink>
    </w:p>
    <w:p w14:paraId="173A6E8A" w14:textId="77777777" w:rsidR="00C257A6" w:rsidRDefault="00D0387D">
      <w:pPr>
        <w:pStyle w:val="TM3"/>
        <w:tabs>
          <w:tab w:val="left" w:pos="960"/>
          <w:tab w:val="right" w:leader="dot" w:pos="9345"/>
        </w:tabs>
        <w:rPr>
          <w:rFonts w:asciiTheme="minorHAnsi" w:eastAsiaTheme="minorEastAsia" w:hAnsiTheme="minorHAnsi" w:cstheme="minorBidi"/>
          <w:i w:val="0"/>
          <w:iCs w:val="0"/>
          <w:noProof/>
          <w:sz w:val="22"/>
          <w:szCs w:val="22"/>
        </w:rPr>
      </w:pPr>
      <w:hyperlink w:anchor="_Toc63245161" w:history="1">
        <w:r w:rsidR="00C257A6" w:rsidRPr="00D91571">
          <w:rPr>
            <w:rStyle w:val="Lienhypertexte"/>
            <w:noProof/>
          </w:rPr>
          <w:t>b)</w:t>
        </w:r>
        <w:r w:rsidR="00C257A6">
          <w:rPr>
            <w:rFonts w:asciiTheme="minorHAnsi" w:eastAsiaTheme="minorEastAsia" w:hAnsiTheme="minorHAnsi" w:cstheme="minorBidi"/>
            <w:i w:val="0"/>
            <w:iCs w:val="0"/>
            <w:noProof/>
            <w:sz w:val="22"/>
            <w:szCs w:val="22"/>
          </w:rPr>
          <w:tab/>
        </w:r>
        <w:r w:rsidR="00C257A6" w:rsidRPr="00D91571">
          <w:rPr>
            <w:rStyle w:val="Lienhypertexte"/>
            <w:noProof/>
          </w:rPr>
          <w:t>Analyse des risques : les obstacles à la réduction des VGO</w:t>
        </w:r>
        <w:r w:rsidR="00C257A6">
          <w:rPr>
            <w:noProof/>
            <w:webHidden/>
          </w:rPr>
          <w:tab/>
        </w:r>
        <w:r w:rsidR="00C257A6">
          <w:rPr>
            <w:noProof/>
            <w:webHidden/>
          </w:rPr>
          <w:fldChar w:fldCharType="begin"/>
        </w:r>
        <w:r w:rsidR="00C257A6">
          <w:rPr>
            <w:noProof/>
            <w:webHidden/>
          </w:rPr>
          <w:instrText xml:space="preserve"> PAGEREF _Toc63245161 \h </w:instrText>
        </w:r>
        <w:r w:rsidR="00C257A6">
          <w:rPr>
            <w:noProof/>
            <w:webHidden/>
          </w:rPr>
        </w:r>
        <w:r w:rsidR="00C257A6">
          <w:rPr>
            <w:noProof/>
            <w:webHidden/>
          </w:rPr>
          <w:fldChar w:fldCharType="separate"/>
        </w:r>
        <w:r w:rsidR="00C257A6">
          <w:rPr>
            <w:noProof/>
            <w:webHidden/>
          </w:rPr>
          <w:t>18</w:t>
        </w:r>
        <w:r w:rsidR="00C257A6">
          <w:rPr>
            <w:noProof/>
            <w:webHidden/>
          </w:rPr>
          <w:fldChar w:fldCharType="end"/>
        </w:r>
      </w:hyperlink>
    </w:p>
    <w:p w14:paraId="37AF646C" w14:textId="77777777" w:rsidR="00C257A6" w:rsidRDefault="00D0387D">
      <w:pPr>
        <w:pStyle w:val="TM2"/>
        <w:tabs>
          <w:tab w:val="left" w:pos="720"/>
          <w:tab w:val="right" w:leader="dot" w:pos="9345"/>
        </w:tabs>
        <w:rPr>
          <w:rFonts w:asciiTheme="minorHAnsi" w:eastAsiaTheme="minorEastAsia" w:hAnsiTheme="minorHAnsi" w:cstheme="minorBidi"/>
          <w:smallCaps w:val="0"/>
          <w:noProof/>
          <w:sz w:val="22"/>
          <w:szCs w:val="22"/>
        </w:rPr>
      </w:pPr>
      <w:hyperlink w:anchor="_Toc63245162" w:history="1">
        <w:r w:rsidR="00C257A6" w:rsidRPr="00D91571">
          <w:rPr>
            <w:rStyle w:val="Lienhypertexte"/>
            <w:noProof/>
          </w:rPr>
          <w:t>3.4</w:t>
        </w:r>
        <w:r w:rsidR="00C257A6">
          <w:rPr>
            <w:rFonts w:asciiTheme="minorHAnsi" w:eastAsiaTheme="minorEastAsia" w:hAnsiTheme="minorHAnsi" w:cstheme="minorBidi"/>
            <w:smallCaps w:val="0"/>
            <w:noProof/>
            <w:sz w:val="22"/>
            <w:szCs w:val="22"/>
          </w:rPr>
          <w:tab/>
        </w:r>
        <w:r w:rsidR="00C257A6" w:rsidRPr="00D91571">
          <w:rPr>
            <w:rStyle w:val="Lienhypertexte"/>
            <w:noProof/>
          </w:rPr>
          <w:t>Evaluation et capitalisation</w:t>
        </w:r>
        <w:r w:rsidR="00C257A6">
          <w:rPr>
            <w:noProof/>
            <w:webHidden/>
          </w:rPr>
          <w:tab/>
        </w:r>
        <w:r w:rsidR="00C257A6">
          <w:rPr>
            <w:noProof/>
            <w:webHidden/>
          </w:rPr>
          <w:fldChar w:fldCharType="begin"/>
        </w:r>
        <w:r w:rsidR="00C257A6">
          <w:rPr>
            <w:noProof/>
            <w:webHidden/>
          </w:rPr>
          <w:instrText xml:space="preserve"> PAGEREF _Toc63245162 \h </w:instrText>
        </w:r>
        <w:r w:rsidR="00C257A6">
          <w:rPr>
            <w:noProof/>
            <w:webHidden/>
          </w:rPr>
        </w:r>
        <w:r w:rsidR="00C257A6">
          <w:rPr>
            <w:noProof/>
            <w:webHidden/>
          </w:rPr>
          <w:fldChar w:fldCharType="separate"/>
        </w:r>
        <w:r w:rsidR="00C257A6">
          <w:rPr>
            <w:noProof/>
            <w:webHidden/>
          </w:rPr>
          <w:t>19</w:t>
        </w:r>
        <w:r w:rsidR="00C257A6">
          <w:rPr>
            <w:noProof/>
            <w:webHidden/>
          </w:rPr>
          <w:fldChar w:fldCharType="end"/>
        </w:r>
      </w:hyperlink>
    </w:p>
    <w:p w14:paraId="5EAC573A" w14:textId="77777777" w:rsidR="00C257A6" w:rsidRDefault="00D0387D">
      <w:pPr>
        <w:pStyle w:val="TM3"/>
        <w:tabs>
          <w:tab w:val="left" w:pos="960"/>
          <w:tab w:val="right" w:leader="dot" w:pos="9345"/>
        </w:tabs>
        <w:rPr>
          <w:rFonts w:asciiTheme="minorHAnsi" w:eastAsiaTheme="minorEastAsia" w:hAnsiTheme="minorHAnsi" w:cstheme="minorBidi"/>
          <w:i w:val="0"/>
          <w:iCs w:val="0"/>
          <w:noProof/>
          <w:sz w:val="22"/>
          <w:szCs w:val="22"/>
        </w:rPr>
      </w:pPr>
      <w:hyperlink w:anchor="_Toc63245166" w:history="1">
        <w:r w:rsidR="00C257A6" w:rsidRPr="00D91571">
          <w:rPr>
            <w:rStyle w:val="Lienhypertexte"/>
            <w:noProof/>
          </w:rPr>
          <w:t>a)</w:t>
        </w:r>
        <w:r w:rsidR="00C257A6">
          <w:rPr>
            <w:rFonts w:asciiTheme="minorHAnsi" w:eastAsiaTheme="minorEastAsia" w:hAnsiTheme="minorHAnsi" w:cstheme="minorBidi"/>
            <w:i w:val="0"/>
            <w:iCs w:val="0"/>
            <w:noProof/>
            <w:sz w:val="22"/>
            <w:szCs w:val="22"/>
          </w:rPr>
          <w:tab/>
        </w:r>
        <w:r w:rsidR="00C257A6" w:rsidRPr="00D91571">
          <w:rPr>
            <w:rStyle w:val="Lienhypertexte"/>
            <w:noProof/>
          </w:rPr>
          <w:t>Suivi-évaluation</w:t>
        </w:r>
        <w:r w:rsidR="00C257A6">
          <w:rPr>
            <w:noProof/>
            <w:webHidden/>
          </w:rPr>
          <w:tab/>
        </w:r>
        <w:r w:rsidR="00C257A6">
          <w:rPr>
            <w:noProof/>
            <w:webHidden/>
          </w:rPr>
          <w:fldChar w:fldCharType="begin"/>
        </w:r>
        <w:r w:rsidR="00C257A6">
          <w:rPr>
            <w:noProof/>
            <w:webHidden/>
          </w:rPr>
          <w:instrText xml:space="preserve"> PAGEREF _Toc63245166 \h </w:instrText>
        </w:r>
        <w:r w:rsidR="00C257A6">
          <w:rPr>
            <w:noProof/>
            <w:webHidden/>
          </w:rPr>
        </w:r>
        <w:r w:rsidR="00C257A6">
          <w:rPr>
            <w:noProof/>
            <w:webHidden/>
          </w:rPr>
          <w:fldChar w:fldCharType="separate"/>
        </w:r>
        <w:r w:rsidR="00C257A6">
          <w:rPr>
            <w:noProof/>
            <w:webHidden/>
          </w:rPr>
          <w:t>19</w:t>
        </w:r>
        <w:r w:rsidR="00C257A6">
          <w:rPr>
            <w:noProof/>
            <w:webHidden/>
          </w:rPr>
          <w:fldChar w:fldCharType="end"/>
        </w:r>
      </w:hyperlink>
    </w:p>
    <w:p w14:paraId="149B3DAA" w14:textId="77777777" w:rsidR="00C257A6" w:rsidRDefault="00D0387D">
      <w:pPr>
        <w:pStyle w:val="TM3"/>
        <w:tabs>
          <w:tab w:val="left" w:pos="960"/>
          <w:tab w:val="right" w:leader="dot" w:pos="9345"/>
        </w:tabs>
        <w:rPr>
          <w:rFonts w:asciiTheme="minorHAnsi" w:eastAsiaTheme="minorEastAsia" w:hAnsiTheme="minorHAnsi" w:cstheme="minorBidi"/>
          <w:i w:val="0"/>
          <w:iCs w:val="0"/>
          <w:noProof/>
          <w:sz w:val="22"/>
          <w:szCs w:val="22"/>
        </w:rPr>
      </w:pPr>
      <w:hyperlink w:anchor="_Toc63245167" w:history="1">
        <w:r w:rsidR="00C257A6" w:rsidRPr="00D91571">
          <w:rPr>
            <w:rStyle w:val="Lienhypertexte"/>
            <w:noProof/>
          </w:rPr>
          <w:t>b)</w:t>
        </w:r>
        <w:r w:rsidR="00C257A6">
          <w:rPr>
            <w:rFonts w:asciiTheme="minorHAnsi" w:eastAsiaTheme="minorEastAsia" w:hAnsiTheme="minorHAnsi" w:cstheme="minorBidi"/>
            <w:i w:val="0"/>
            <w:iCs w:val="0"/>
            <w:noProof/>
            <w:sz w:val="22"/>
            <w:szCs w:val="22"/>
          </w:rPr>
          <w:tab/>
        </w:r>
        <w:r w:rsidR="00C257A6" w:rsidRPr="00D91571">
          <w:rPr>
            <w:rStyle w:val="Lienhypertexte"/>
            <w:noProof/>
          </w:rPr>
          <w:t>Capitalisation</w:t>
        </w:r>
        <w:r w:rsidR="00C257A6">
          <w:rPr>
            <w:noProof/>
            <w:webHidden/>
          </w:rPr>
          <w:tab/>
        </w:r>
        <w:r w:rsidR="00C257A6">
          <w:rPr>
            <w:noProof/>
            <w:webHidden/>
          </w:rPr>
          <w:fldChar w:fldCharType="begin"/>
        </w:r>
        <w:r w:rsidR="00C257A6">
          <w:rPr>
            <w:noProof/>
            <w:webHidden/>
          </w:rPr>
          <w:instrText xml:space="preserve"> PAGEREF _Toc63245167 \h </w:instrText>
        </w:r>
        <w:r w:rsidR="00C257A6">
          <w:rPr>
            <w:noProof/>
            <w:webHidden/>
          </w:rPr>
        </w:r>
        <w:r w:rsidR="00C257A6">
          <w:rPr>
            <w:noProof/>
            <w:webHidden/>
          </w:rPr>
          <w:fldChar w:fldCharType="separate"/>
        </w:r>
        <w:r w:rsidR="00C257A6">
          <w:rPr>
            <w:noProof/>
            <w:webHidden/>
          </w:rPr>
          <w:t>19</w:t>
        </w:r>
        <w:r w:rsidR="00C257A6">
          <w:rPr>
            <w:noProof/>
            <w:webHidden/>
          </w:rPr>
          <w:fldChar w:fldCharType="end"/>
        </w:r>
      </w:hyperlink>
    </w:p>
    <w:p w14:paraId="22996452" w14:textId="77777777" w:rsidR="00C257A6" w:rsidRDefault="00D0387D">
      <w:pPr>
        <w:pStyle w:val="TM2"/>
        <w:tabs>
          <w:tab w:val="right" w:leader="dot" w:pos="9345"/>
        </w:tabs>
        <w:rPr>
          <w:rFonts w:asciiTheme="minorHAnsi" w:eastAsiaTheme="minorEastAsia" w:hAnsiTheme="minorHAnsi" w:cstheme="minorBidi"/>
          <w:smallCaps w:val="0"/>
          <w:noProof/>
          <w:sz w:val="22"/>
          <w:szCs w:val="22"/>
        </w:rPr>
      </w:pPr>
      <w:hyperlink w:anchor="_Toc63245168" w:history="1">
        <w:r w:rsidR="00C257A6" w:rsidRPr="00D91571">
          <w:rPr>
            <w:rStyle w:val="Lienhypertexte"/>
            <w:noProof/>
          </w:rPr>
          <w:t>4. Qualification et expérience des ONG</w:t>
        </w:r>
        <w:r w:rsidR="00C257A6">
          <w:rPr>
            <w:noProof/>
            <w:webHidden/>
          </w:rPr>
          <w:tab/>
        </w:r>
        <w:r w:rsidR="00C257A6">
          <w:rPr>
            <w:noProof/>
            <w:webHidden/>
          </w:rPr>
          <w:fldChar w:fldCharType="begin"/>
        </w:r>
        <w:r w:rsidR="00C257A6">
          <w:rPr>
            <w:noProof/>
            <w:webHidden/>
          </w:rPr>
          <w:instrText xml:space="preserve"> PAGEREF _Toc63245168 \h </w:instrText>
        </w:r>
        <w:r w:rsidR="00C257A6">
          <w:rPr>
            <w:noProof/>
            <w:webHidden/>
          </w:rPr>
        </w:r>
        <w:r w:rsidR="00C257A6">
          <w:rPr>
            <w:noProof/>
            <w:webHidden/>
          </w:rPr>
          <w:fldChar w:fldCharType="separate"/>
        </w:r>
        <w:r w:rsidR="00C257A6">
          <w:rPr>
            <w:noProof/>
            <w:webHidden/>
          </w:rPr>
          <w:t>20</w:t>
        </w:r>
        <w:r w:rsidR="00C257A6">
          <w:rPr>
            <w:noProof/>
            <w:webHidden/>
          </w:rPr>
          <w:fldChar w:fldCharType="end"/>
        </w:r>
      </w:hyperlink>
    </w:p>
    <w:p w14:paraId="71AA7527" w14:textId="77777777" w:rsidR="00C257A6" w:rsidRDefault="00D0387D">
      <w:pPr>
        <w:pStyle w:val="TM2"/>
        <w:tabs>
          <w:tab w:val="right" w:leader="dot" w:pos="9345"/>
        </w:tabs>
        <w:rPr>
          <w:rFonts w:asciiTheme="minorHAnsi" w:eastAsiaTheme="minorEastAsia" w:hAnsiTheme="minorHAnsi" w:cstheme="minorBidi"/>
          <w:smallCaps w:val="0"/>
          <w:noProof/>
          <w:sz w:val="22"/>
          <w:szCs w:val="22"/>
        </w:rPr>
      </w:pPr>
      <w:hyperlink w:anchor="_Toc63245169" w:history="1">
        <w:r w:rsidR="00C257A6" w:rsidRPr="00D91571">
          <w:rPr>
            <w:rStyle w:val="Lienhypertexte"/>
            <w:noProof/>
          </w:rPr>
          <w:t>5. Cadrage budgétaire</w:t>
        </w:r>
        <w:r w:rsidR="00C257A6">
          <w:rPr>
            <w:noProof/>
            <w:webHidden/>
          </w:rPr>
          <w:tab/>
        </w:r>
        <w:r w:rsidR="00C257A6">
          <w:rPr>
            <w:noProof/>
            <w:webHidden/>
          </w:rPr>
          <w:fldChar w:fldCharType="begin"/>
        </w:r>
        <w:r w:rsidR="00C257A6">
          <w:rPr>
            <w:noProof/>
            <w:webHidden/>
          </w:rPr>
          <w:instrText xml:space="preserve"> PAGEREF _Toc63245169 \h </w:instrText>
        </w:r>
        <w:r w:rsidR="00C257A6">
          <w:rPr>
            <w:noProof/>
            <w:webHidden/>
          </w:rPr>
        </w:r>
        <w:r w:rsidR="00C257A6">
          <w:rPr>
            <w:noProof/>
            <w:webHidden/>
          </w:rPr>
          <w:fldChar w:fldCharType="separate"/>
        </w:r>
        <w:r w:rsidR="00C257A6">
          <w:rPr>
            <w:noProof/>
            <w:webHidden/>
          </w:rPr>
          <w:t>20</w:t>
        </w:r>
        <w:r w:rsidR="00C257A6">
          <w:rPr>
            <w:noProof/>
            <w:webHidden/>
          </w:rPr>
          <w:fldChar w:fldCharType="end"/>
        </w:r>
      </w:hyperlink>
    </w:p>
    <w:p w14:paraId="335D516E" w14:textId="77777777" w:rsidR="00C257A6" w:rsidRDefault="00D0387D">
      <w:pPr>
        <w:pStyle w:val="TM2"/>
        <w:tabs>
          <w:tab w:val="right" w:leader="dot" w:pos="9345"/>
        </w:tabs>
        <w:rPr>
          <w:rFonts w:asciiTheme="minorHAnsi" w:eastAsiaTheme="minorEastAsia" w:hAnsiTheme="minorHAnsi" w:cstheme="minorBidi"/>
          <w:smallCaps w:val="0"/>
          <w:noProof/>
          <w:sz w:val="22"/>
          <w:szCs w:val="22"/>
        </w:rPr>
      </w:pPr>
      <w:hyperlink w:anchor="_Toc63245170" w:history="1">
        <w:r w:rsidR="00C257A6" w:rsidRPr="00D91571">
          <w:rPr>
            <w:rStyle w:val="Lienhypertexte"/>
            <w:noProof/>
          </w:rPr>
          <w:t>6. Calendrier prévisionnel</w:t>
        </w:r>
        <w:r w:rsidR="00C257A6">
          <w:rPr>
            <w:noProof/>
            <w:webHidden/>
          </w:rPr>
          <w:tab/>
        </w:r>
        <w:r w:rsidR="00C257A6">
          <w:rPr>
            <w:noProof/>
            <w:webHidden/>
          </w:rPr>
          <w:fldChar w:fldCharType="begin"/>
        </w:r>
        <w:r w:rsidR="00C257A6">
          <w:rPr>
            <w:noProof/>
            <w:webHidden/>
          </w:rPr>
          <w:instrText xml:space="preserve"> PAGEREF _Toc63245170 \h </w:instrText>
        </w:r>
        <w:r w:rsidR="00C257A6">
          <w:rPr>
            <w:noProof/>
            <w:webHidden/>
          </w:rPr>
        </w:r>
        <w:r w:rsidR="00C257A6">
          <w:rPr>
            <w:noProof/>
            <w:webHidden/>
          </w:rPr>
          <w:fldChar w:fldCharType="separate"/>
        </w:r>
        <w:r w:rsidR="00C257A6">
          <w:rPr>
            <w:noProof/>
            <w:webHidden/>
          </w:rPr>
          <w:t>20</w:t>
        </w:r>
        <w:r w:rsidR="00C257A6">
          <w:rPr>
            <w:noProof/>
            <w:webHidden/>
          </w:rPr>
          <w:fldChar w:fldCharType="end"/>
        </w:r>
      </w:hyperlink>
    </w:p>
    <w:p w14:paraId="1E09B0F8" w14:textId="77777777" w:rsidR="00C257A6" w:rsidRDefault="00D0387D">
      <w:pPr>
        <w:pStyle w:val="TM2"/>
        <w:tabs>
          <w:tab w:val="right" w:leader="dot" w:pos="9345"/>
        </w:tabs>
        <w:rPr>
          <w:rFonts w:asciiTheme="minorHAnsi" w:eastAsiaTheme="minorEastAsia" w:hAnsiTheme="minorHAnsi" w:cstheme="minorBidi"/>
          <w:smallCaps w:val="0"/>
          <w:noProof/>
          <w:sz w:val="22"/>
          <w:szCs w:val="22"/>
        </w:rPr>
      </w:pPr>
      <w:hyperlink w:anchor="_Toc63245171" w:history="1">
        <w:r w:rsidR="00C257A6" w:rsidRPr="00D91571">
          <w:rPr>
            <w:rStyle w:val="Lienhypertexte"/>
            <w:noProof/>
          </w:rPr>
          <w:t>7. Références</w:t>
        </w:r>
        <w:r w:rsidR="00C257A6">
          <w:rPr>
            <w:noProof/>
            <w:webHidden/>
          </w:rPr>
          <w:tab/>
        </w:r>
        <w:r w:rsidR="00C257A6">
          <w:rPr>
            <w:noProof/>
            <w:webHidden/>
          </w:rPr>
          <w:fldChar w:fldCharType="begin"/>
        </w:r>
        <w:r w:rsidR="00C257A6">
          <w:rPr>
            <w:noProof/>
            <w:webHidden/>
          </w:rPr>
          <w:instrText xml:space="preserve"> PAGEREF _Toc63245171 \h </w:instrText>
        </w:r>
        <w:r w:rsidR="00C257A6">
          <w:rPr>
            <w:noProof/>
            <w:webHidden/>
          </w:rPr>
        </w:r>
        <w:r w:rsidR="00C257A6">
          <w:rPr>
            <w:noProof/>
            <w:webHidden/>
          </w:rPr>
          <w:fldChar w:fldCharType="separate"/>
        </w:r>
        <w:r w:rsidR="00C257A6">
          <w:rPr>
            <w:noProof/>
            <w:webHidden/>
          </w:rPr>
          <w:t>21</w:t>
        </w:r>
        <w:r w:rsidR="00C257A6">
          <w:rPr>
            <w:noProof/>
            <w:webHidden/>
          </w:rPr>
          <w:fldChar w:fldCharType="end"/>
        </w:r>
      </w:hyperlink>
    </w:p>
    <w:p w14:paraId="74D6E2EC" w14:textId="77777777" w:rsidR="005B1FF3" w:rsidRPr="00491397" w:rsidRDefault="005B1FF3" w:rsidP="005B1FF3">
      <w:pPr>
        <w:jc w:val="center"/>
        <w:outlineLvl w:val="1"/>
        <w:rPr>
          <w:b/>
          <w:sz w:val="28"/>
          <w:szCs w:val="28"/>
        </w:rPr>
      </w:pPr>
      <w:r>
        <w:rPr>
          <w:b/>
          <w:sz w:val="28"/>
          <w:szCs w:val="28"/>
        </w:rPr>
        <w:fldChar w:fldCharType="end"/>
      </w:r>
    </w:p>
    <w:p w14:paraId="72CC66DA" w14:textId="77777777" w:rsidR="005B1FF3" w:rsidRDefault="005B1FF3" w:rsidP="005B1FF3">
      <w:pPr>
        <w:rPr>
          <w:b/>
          <w:u w:val="single"/>
        </w:rPr>
      </w:pPr>
    </w:p>
    <w:p w14:paraId="2692A16C" w14:textId="77777777" w:rsidR="005B1FF3" w:rsidRPr="00DE53A7" w:rsidRDefault="00C257A6" w:rsidP="00C257A6">
      <w:pPr>
        <w:pStyle w:val="Soustitre1"/>
        <w:numPr>
          <w:ilvl w:val="0"/>
          <w:numId w:val="0"/>
        </w:numPr>
        <w:rPr>
          <w:rFonts w:ascii="Times New Roman" w:hAnsi="Times New Roman" w:cs="Times New Roman"/>
          <w:sz w:val="28"/>
          <w:szCs w:val="28"/>
        </w:rPr>
      </w:pPr>
      <w:bookmarkStart w:id="21" w:name="_Toc63245142"/>
      <w:r>
        <w:rPr>
          <w:rFonts w:ascii="Times New Roman" w:hAnsi="Times New Roman" w:cs="Times New Roman"/>
          <w:sz w:val="28"/>
          <w:szCs w:val="28"/>
        </w:rPr>
        <w:t xml:space="preserve">1. </w:t>
      </w:r>
      <w:bookmarkStart w:id="22" w:name="_Toc59094189"/>
      <w:bookmarkStart w:id="23" w:name="_Toc59094246"/>
      <w:r w:rsidR="005B1FF3" w:rsidRPr="00DE53A7">
        <w:rPr>
          <w:rFonts w:ascii="Times New Roman" w:hAnsi="Times New Roman" w:cs="Times New Roman"/>
          <w:sz w:val="28"/>
          <w:szCs w:val="28"/>
        </w:rPr>
        <w:t xml:space="preserve">Rappel </w:t>
      </w:r>
      <w:r w:rsidR="00DE53A7" w:rsidRPr="00DE53A7">
        <w:rPr>
          <w:rFonts w:ascii="Times New Roman" w:hAnsi="Times New Roman" w:cs="Times New Roman"/>
          <w:sz w:val="28"/>
          <w:szCs w:val="28"/>
        </w:rPr>
        <w:t>sur l</w:t>
      </w:r>
      <w:r w:rsidR="005B1FF3" w:rsidRPr="00DE53A7">
        <w:rPr>
          <w:rFonts w:ascii="Times New Roman" w:hAnsi="Times New Roman" w:cs="Times New Roman"/>
          <w:sz w:val="28"/>
          <w:szCs w:val="28"/>
        </w:rPr>
        <w:t>’instrument FISONG</w:t>
      </w:r>
      <w:bookmarkEnd w:id="22"/>
      <w:bookmarkEnd w:id="23"/>
      <w:bookmarkEnd w:id="21"/>
    </w:p>
    <w:p w14:paraId="6247792F" w14:textId="77777777" w:rsidR="005B1FF3" w:rsidRPr="00D13019" w:rsidRDefault="005B1FF3" w:rsidP="0006494E">
      <w:pPr>
        <w:spacing w:after="120"/>
        <w:jc w:val="both"/>
      </w:pPr>
      <w:r w:rsidRPr="00D13019">
        <w:t xml:space="preserve">Créée en 2007, la FISONG permet le développement de partenariats entre des ONG françaises ou internationales et l’AFD, autour du cofinancement de projets innovants sur les différents secteurs qui touchent au développement. </w:t>
      </w:r>
      <w:r w:rsidRPr="00D13019">
        <w:rPr>
          <w:b/>
        </w:rPr>
        <w:t>Le critère d’innovation constitue la spécificité du financement FISONG</w:t>
      </w:r>
      <w:r w:rsidRPr="00D13019">
        <w:t xml:space="preserve"> et à ce titre la FISONG se distingue des autres lignes de financements proposés par l’AFD aux ONG pour le cofinancement de leurs initiatives ou la prestation de services. Ainsi, ce mode de financement restreint le panel des projets susceptibles d’être financés à ceux qui proposent l’exploration de nouvelles manières de faire.</w:t>
      </w:r>
    </w:p>
    <w:p w14:paraId="6B00EED1" w14:textId="77777777" w:rsidR="005B1FF3" w:rsidRPr="00D13019" w:rsidRDefault="005B1FF3" w:rsidP="0006494E">
      <w:pPr>
        <w:spacing w:after="120"/>
        <w:jc w:val="both"/>
      </w:pPr>
      <w:r w:rsidRPr="00D13019">
        <w:t>Par « innovation »,</w:t>
      </w:r>
      <w:r w:rsidRPr="00D13019">
        <w:rPr>
          <w:sz w:val="20"/>
          <w:szCs w:val="20"/>
        </w:rPr>
        <w:t xml:space="preserve"> </w:t>
      </w:r>
      <w:r w:rsidRPr="00D13019">
        <w:t>l’AFD entend la recherche de nouveaux modes d’intervention apportant une réelle plus-value dans les procédés techniques, méthodologiques, organisationnels et/ou de partenariats mis en œuvre, susceptibles de créer de nouvelles dynamiques et de jouer un rôle moteur dans un secteur précis du développement.</w:t>
      </w:r>
    </w:p>
    <w:p w14:paraId="1DD6B39A" w14:textId="77777777" w:rsidR="005B1FF3" w:rsidRPr="00D13019" w:rsidRDefault="005B1FF3" w:rsidP="005B1FF3">
      <w:pPr>
        <w:spacing w:line="276" w:lineRule="auto"/>
        <w:jc w:val="both"/>
      </w:pPr>
      <w:r w:rsidRPr="00D13019">
        <w:t xml:space="preserve">Ces processus novateurs peuvent correspondre </w:t>
      </w:r>
      <w:r w:rsidRPr="00D13019">
        <w:rPr>
          <w:b/>
        </w:rPr>
        <w:t>soit à l’expérimentation d’un changement d’échelle, à partir d’innovations localisées préexistantes, soit au repérage, à la conception et/ou la mise au point d’innovations à petite échelle, susceptibles d’alimenter une réflexion sur des politiques sectorielles, voire de les influencer</w:t>
      </w:r>
      <w:r w:rsidRPr="00D13019">
        <w:t>. Peuvent être considérées comme :</w:t>
      </w:r>
    </w:p>
    <w:p w14:paraId="50B4CF2B" w14:textId="77777777" w:rsidR="005B1FF3" w:rsidRPr="00D13019" w:rsidRDefault="005B1FF3" w:rsidP="00C740CC">
      <w:pPr>
        <w:pStyle w:val="Paragraphedeliste"/>
        <w:numPr>
          <w:ilvl w:val="0"/>
          <w:numId w:val="18"/>
        </w:numPr>
        <w:spacing w:before="120" w:after="120" w:line="276" w:lineRule="auto"/>
        <w:ind w:left="714" w:hanging="357"/>
        <w:contextualSpacing/>
        <w:jc w:val="both"/>
      </w:pPr>
      <w:r w:rsidRPr="00D13019">
        <w:rPr>
          <w:b/>
        </w:rPr>
        <w:t xml:space="preserve">Innovations conceptuelles : </w:t>
      </w:r>
      <w:r w:rsidRPr="00D13019">
        <w:t>la création de techniques, de formes d’organisations, de dispositifs d’action, etc.</w:t>
      </w:r>
    </w:p>
    <w:p w14:paraId="437C959D" w14:textId="77777777" w:rsidR="005B1FF3" w:rsidRPr="00D13019" w:rsidRDefault="005B1FF3" w:rsidP="00C740CC">
      <w:pPr>
        <w:pStyle w:val="Paragraphedeliste"/>
        <w:numPr>
          <w:ilvl w:val="0"/>
          <w:numId w:val="18"/>
        </w:numPr>
        <w:spacing w:before="120" w:after="120" w:line="276" w:lineRule="auto"/>
        <w:ind w:left="714" w:hanging="357"/>
        <w:contextualSpacing/>
        <w:jc w:val="both"/>
      </w:pPr>
      <w:r w:rsidRPr="00D13019">
        <w:rPr>
          <w:b/>
        </w:rPr>
        <w:t xml:space="preserve">Innovations contextuelles : </w:t>
      </w:r>
      <w:r w:rsidRPr="00D13019">
        <w:t>la greffe d’éléments déjà connus dans un nouveau contexte. Dans ce cas, le contexte de mise en œuvre devra être à la fois radicalement nouveau et présent dans d’autres situations, pour que l’opération novatrice soit porteuse d’enseignements utiles pour d’autres terrains.</w:t>
      </w:r>
    </w:p>
    <w:p w14:paraId="630D7A2B" w14:textId="0580574D" w:rsidR="0006494E" w:rsidRDefault="0006494E" w:rsidP="0006494E">
      <w:pPr>
        <w:spacing w:after="120"/>
        <w:jc w:val="both"/>
      </w:pPr>
      <w:r>
        <w:lastRenderedPageBreak/>
        <w:t>Dans cet appel à propositions, l’AFD cherche à investir un champ thématique jusqu’alors peu exploré et à tirer des leçons des approches développées par les ONG pour pouvoir mieux intégrer cette problématique dans ses interventions futures. Toutefois, l</w:t>
      </w:r>
      <w:r w:rsidRPr="00D13019">
        <w:t xml:space="preserve">es </w:t>
      </w:r>
      <w:r w:rsidRPr="0083287B">
        <w:t>autres types d’innovation dans le cadre de la mise en œuvre d</w:t>
      </w:r>
      <w:r>
        <w:t>es</w:t>
      </w:r>
      <w:r w:rsidRPr="0083287B">
        <w:t xml:space="preserve"> projet</w:t>
      </w:r>
      <w:r>
        <w:t>s</w:t>
      </w:r>
      <w:r w:rsidRPr="0083287B">
        <w:t xml:space="preserve"> sont également encouragés</w:t>
      </w:r>
      <w:r>
        <w:t xml:space="preserve">. </w:t>
      </w:r>
    </w:p>
    <w:p w14:paraId="7EF8C5BC" w14:textId="77777777" w:rsidR="005B1FF3" w:rsidRPr="00D13019" w:rsidRDefault="005B1FF3" w:rsidP="00C257A6">
      <w:pPr>
        <w:jc w:val="both"/>
      </w:pPr>
      <w:r w:rsidRPr="00D13019">
        <w:t>La FISONG a pour objet de :</w:t>
      </w:r>
    </w:p>
    <w:p w14:paraId="28C6B290" w14:textId="77777777" w:rsidR="005B1FF3" w:rsidRPr="00D13019" w:rsidRDefault="005B1FF3" w:rsidP="00C740CC">
      <w:pPr>
        <w:numPr>
          <w:ilvl w:val="0"/>
          <w:numId w:val="17"/>
        </w:numPr>
        <w:spacing w:before="60"/>
        <w:ind w:left="714" w:hanging="357"/>
        <w:jc w:val="both"/>
      </w:pPr>
      <w:proofErr w:type="gramStart"/>
      <w:r w:rsidRPr="00D13019">
        <w:t>valoriser</w:t>
      </w:r>
      <w:proofErr w:type="gramEnd"/>
      <w:r w:rsidRPr="00D13019">
        <w:t xml:space="preserve"> et encourager les capacités d’innovation et de capitalisation des ONG ;</w:t>
      </w:r>
    </w:p>
    <w:p w14:paraId="69BCFC20" w14:textId="77777777" w:rsidR="005B1FF3" w:rsidRPr="00D13019" w:rsidRDefault="005B1FF3" w:rsidP="00C740CC">
      <w:pPr>
        <w:numPr>
          <w:ilvl w:val="0"/>
          <w:numId w:val="17"/>
        </w:numPr>
        <w:spacing w:before="60"/>
        <w:ind w:left="714" w:hanging="357"/>
        <w:jc w:val="both"/>
      </w:pPr>
      <w:proofErr w:type="gramStart"/>
      <w:r w:rsidRPr="00D13019">
        <w:t>créer</w:t>
      </w:r>
      <w:proofErr w:type="gramEnd"/>
      <w:r w:rsidRPr="00D13019">
        <w:t xml:space="preserve"> des synergies entre l’AFD et les ONG pour améliorer la coordination des politiques publiques avec les initiatives de la coopération non gouvernementale ;</w:t>
      </w:r>
    </w:p>
    <w:p w14:paraId="12215236" w14:textId="77777777" w:rsidR="005B1FF3" w:rsidRPr="00D13019" w:rsidRDefault="005B1FF3" w:rsidP="00C740CC">
      <w:pPr>
        <w:numPr>
          <w:ilvl w:val="0"/>
          <w:numId w:val="17"/>
        </w:numPr>
        <w:spacing w:before="60"/>
        <w:ind w:left="714" w:hanging="357"/>
        <w:jc w:val="both"/>
      </w:pPr>
      <w:proofErr w:type="gramStart"/>
      <w:r w:rsidRPr="00D13019">
        <w:t>renforcer</w:t>
      </w:r>
      <w:proofErr w:type="gramEnd"/>
      <w:r w:rsidRPr="00D13019">
        <w:t xml:space="preserve"> le partenariat avec les ONG comme vecteurs d’aide adaptés à des situations d’absence ou de défaillance des maîtrises d’ouvrages publiques.</w:t>
      </w:r>
    </w:p>
    <w:p w14:paraId="235B9B64" w14:textId="77777777" w:rsidR="005B1FF3" w:rsidRPr="00D13019" w:rsidRDefault="005B1FF3" w:rsidP="005B1FF3">
      <w:pPr>
        <w:spacing w:line="276" w:lineRule="auto"/>
        <w:jc w:val="both"/>
      </w:pPr>
    </w:p>
    <w:p w14:paraId="0C650088" w14:textId="77777777" w:rsidR="005B1FF3" w:rsidRPr="00D13019" w:rsidRDefault="005B1FF3" w:rsidP="005B1FF3">
      <w:pPr>
        <w:tabs>
          <w:tab w:val="num" w:pos="180"/>
        </w:tabs>
        <w:spacing w:line="276" w:lineRule="auto"/>
        <w:jc w:val="both"/>
      </w:pPr>
      <w:r w:rsidRPr="00D13019">
        <w:t>Depuis 2008, 32 appels à propositions ont été lancés, 85 projets retenus pour un financement total d’environ 55,8 millions d’euros (650 000 euros en moyenne par projet).</w:t>
      </w:r>
    </w:p>
    <w:p w14:paraId="19D21389" w14:textId="77777777" w:rsidR="005B1FF3" w:rsidRPr="00D13019" w:rsidRDefault="005B1FF3" w:rsidP="005B1FF3">
      <w:pPr>
        <w:tabs>
          <w:tab w:val="num" w:pos="180"/>
        </w:tabs>
        <w:spacing w:line="276" w:lineRule="auto"/>
        <w:jc w:val="both"/>
      </w:pPr>
    </w:p>
    <w:p w14:paraId="2B44361A" w14:textId="77777777" w:rsidR="005B1FF3" w:rsidRPr="00D13019" w:rsidRDefault="005B1FF3" w:rsidP="005B1FF3">
      <w:pPr>
        <w:spacing w:line="276" w:lineRule="auto"/>
        <w:jc w:val="both"/>
      </w:pPr>
      <w:r w:rsidRPr="00D13019">
        <w:t xml:space="preserve">Pour en savoir plus sur l’outil FISONG : </w:t>
      </w:r>
      <w:hyperlink r:id="rId11" w:history="1">
        <w:r w:rsidRPr="00D13019">
          <w:rPr>
            <w:rStyle w:val="Lienhypertexte"/>
          </w:rPr>
          <w:t>https://www.afd.fr/fr/les-financements-des-projets-des-ong</w:t>
        </w:r>
      </w:hyperlink>
      <w:r w:rsidRPr="00D13019">
        <w:t xml:space="preserve"> </w:t>
      </w:r>
    </w:p>
    <w:p w14:paraId="72DC5A49" w14:textId="77777777" w:rsidR="005B1FF3" w:rsidRDefault="005B1FF3" w:rsidP="005B1FF3">
      <w:pPr>
        <w:spacing w:line="276" w:lineRule="auto"/>
        <w:jc w:val="both"/>
        <w:rPr>
          <w:b/>
          <w:u w:val="single"/>
        </w:rPr>
      </w:pPr>
    </w:p>
    <w:p w14:paraId="0A80905E" w14:textId="77777777" w:rsidR="005B1FF3" w:rsidRPr="00DE53A7" w:rsidRDefault="00C257A6" w:rsidP="00C257A6">
      <w:pPr>
        <w:pStyle w:val="Soustitre1"/>
        <w:numPr>
          <w:ilvl w:val="0"/>
          <w:numId w:val="0"/>
        </w:numPr>
        <w:rPr>
          <w:rFonts w:ascii="Times New Roman" w:hAnsi="Times New Roman" w:cs="Times New Roman"/>
          <w:sz w:val="28"/>
          <w:szCs w:val="28"/>
        </w:rPr>
      </w:pPr>
      <w:bookmarkStart w:id="24" w:name="_Toc59094190"/>
      <w:bookmarkStart w:id="25" w:name="_Toc59094247"/>
      <w:bookmarkStart w:id="26" w:name="_Toc63245143"/>
      <w:r>
        <w:rPr>
          <w:rFonts w:ascii="Times New Roman" w:hAnsi="Times New Roman" w:cs="Times New Roman"/>
          <w:sz w:val="28"/>
          <w:szCs w:val="28"/>
        </w:rPr>
        <w:t>2. Cadrage g</w:t>
      </w:r>
      <w:r w:rsidR="005B1FF3" w:rsidRPr="00DE53A7">
        <w:rPr>
          <w:rFonts w:ascii="Times New Roman" w:hAnsi="Times New Roman" w:cs="Times New Roman"/>
          <w:sz w:val="28"/>
          <w:szCs w:val="28"/>
        </w:rPr>
        <w:t>énéral</w:t>
      </w:r>
      <w:bookmarkEnd w:id="24"/>
      <w:bookmarkEnd w:id="25"/>
      <w:bookmarkEnd w:id="26"/>
    </w:p>
    <w:p w14:paraId="012F24B8" w14:textId="77777777" w:rsidR="005B1FF3" w:rsidRPr="00C257A6" w:rsidRDefault="005B1FF3" w:rsidP="00C740CC">
      <w:pPr>
        <w:pStyle w:val="Soustitre1"/>
        <w:numPr>
          <w:ilvl w:val="1"/>
          <w:numId w:val="26"/>
        </w:numPr>
        <w:rPr>
          <w:rFonts w:ascii="Times New Roman" w:hAnsi="Times New Roman" w:cs="Times New Roman"/>
        </w:rPr>
      </w:pPr>
      <w:bookmarkStart w:id="27" w:name="_Toc63245144"/>
      <w:r w:rsidRPr="00C257A6">
        <w:rPr>
          <w:rFonts w:ascii="Times New Roman" w:hAnsi="Times New Roman" w:cs="Times New Roman"/>
        </w:rPr>
        <w:t>L’émergence du concept de violences gynécologiques et obstétricales</w:t>
      </w:r>
      <w:bookmarkEnd w:id="27"/>
    </w:p>
    <w:p w14:paraId="08A04DA9" w14:textId="77777777" w:rsidR="005B1FF3" w:rsidRDefault="005B1FF3" w:rsidP="00C257A6">
      <w:pPr>
        <w:spacing w:after="120"/>
        <w:jc w:val="both"/>
      </w:pPr>
      <w:r>
        <w:t>Depuis les années 2000 et partout dans le monde, une intensification de la médicalisation de l’expérience de l’accouchement est constatée. Entre 1990 et 2014, le taux mondial d’accouchements assistés par un personnel soignant qualifié est passé de 59% à 71%</w:t>
      </w:r>
      <w:r w:rsidRPr="0006494E">
        <w:rPr>
          <w:vertAlign w:val="superscript"/>
        </w:rPr>
        <w:footnoteReference w:id="2"/>
      </w:r>
      <w:r>
        <w:t>. Cette médicalisation de la grossesse et de l’accouchement a indéniablement contribué à la baisse significative des taux de mortalité maternelle et néonatale dans le monde. Entre 1990 et 2015, la mortalité maternelle a diminué de 45% et le taux mondial de mortalité néonatale est passé de 33 décès à 19 décès pour 1000 naissances vivantes</w:t>
      </w:r>
      <w:r w:rsidRPr="0006494E">
        <w:rPr>
          <w:vertAlign w:val="superscript"/>
        </w:rPr>
        <w:footnoteReference w:id="3"/>
      </w:r>
      <w:r>
        <w:t>. L’amélioration de ces indicateurs, du fait notamment d’un meilleur accès aux soins et d’une meilleure qualité des soins, a participé à l’</w:t>
      </w:r>
      <w:proofErr w:type="spellStart"/>
      <w:r>
        <w:t>invisibilisation</w:t>
      </w:r>
      <w:proofErr w:type="spellEnd"/>
      <w:r>
        <w:t xml:space="preserve"> des violences faites aux femmes dans les structures de santé. C</w:t>
      </w:r>
      <w:r w:rsidRPr="00CB0FE9">
        <w:t>ette nouvelle prise en charge médicale des corps s’est</w:t>
      </w:r>
      <w:r>
        <w:t xml:space="preserve"> en effet parfois</w:t>
      </w:r>
      <w:r w:rsidRPr="00CB0FE9">
        <w:t xml:space="preserve"> accompagnée de pratiques violentes et irrespectueuses à l’égard des femmes </w:t>
      </w:r>
      <w:r w:rsidRPr="00A356C6">
        <w:t xml:space="preserve">pendant l’accouchement ainsi qu’à des pratiques dites « abusives », c’est-à-dire non-médicalement justifiées. </w:t>
      </w:r>
    </w:p>
    <w:p w14:paraId="08D00352" w14:textId="77777777" w:rsidR="005B1FF3" w:rsidRDefault="005B1FF3" w:rsidP="00C257A6">
      <w:pPr>
        <w:spacing w:after="120"/>
        <w:jc w:val="both"/>
      </w:pPr>
      <w:r>
        <w:t xml:space="preserve">Les mouvements féministes militants ne sont pas restés passifs face à cette appropriation du corps des femmes par l’institution médicale. Depuis les années 1970, des voix se sont élevées </w:t>
      </w:r>
      <w:r w:rsidRPr="000D428B">
        <w:t>pour dénoncer la domination institutionnelle et praticienne des hommes au détriment des femmes</w:t>
      </w:r>
      <w:r>
        <w:t xml:space="preserve"> dans la sphère de l’accouchement, la </w:t>
      </w:r>
      <w:r w:rsidRPr="00CB0FE9">
        <w:t>pathologisation de la conception, de la grossesse et de l’accouchement</w:t>
      </w:r>
      <w:r>
        <w:t>, et la perte d’un savoir-faire féminin</w:t>
      </w:r>
      <w:r w:rsidRPr="00E11A63">
        <w:rPr>
          <w:rStyle w:val="Appelnotedebasdep"/>
        </w:rPr>
        <w:footnoteReference w:id="4"/>
      </w:r>
      <w:r>
        <w:t>. En Amérique Latine, ces mouvements se sont rapidement structurés et dès le début des années 2000, les féministes ont publié des données sur les violences psychologiques, verbales, physiques et sexuelles envers les femmes au sein de l’hôpital au moment de l’accouchement, ainsi que des données sur l’usage excessif de certaines pratiques médicales telles que l’épisiotomie ou la césarienne</w:t>
      </w:r>
      <w:r w:rsidRPr="00E11A63">
        <w:rPr>
          <w:rStyle w:val="Appelnotedebasdep"/>
        </w:rPr>
        <w:footnoteReference w:id="5"/>
      </w:r>
      <w:r>
        <w:t xml:space="preserve">. Sous la pression des associations </w:t>
      </w:r>
      <w:r>
        <w:lastRenderedPageBreak/>
        <w:t xml:space="preserve">militantes, le Venezuela a été le premier pays au monde à inscrire « les violences obstétricales » dans sa loi nationale. </w:t>
      </w:r>
      <w:r w:rsidRPr="00C656AE">
        <w:t>Il définit les violences obstétricales comme une appropriation du corps et des processus de reproduction des femmes par le personnel de santé. La loi mentionne que cette appropriation prend la forme d’une déshumanisation des soins, d’un abus de médicalisation et/ou d’une pathologisation des processus naturels, qui entraînent une perte d'autonomie des femmes et une perte de capacité à décider librement de leur corps et de leur sexualité, ce qui a un impact négatif sur leur qualité de vie</w:t>
      </w:r>
      <w:r w:rsidRPr="00E11A63">
        <w:rPr>
          <w:rStyle w:val="Appelnotedebasdep"/>
        </w:rPr>
        <w:footnoteReference w:id="6"/>
      </w:r>
      <w:r>
        <w:t>. Plusieurs autres pays d’Amérique Latine comme l’Argentine, le Mexique, le Brésil et l’Uruguay ont suivi la voie juridique du Venezuela</w:t>
      </w:r>
      <w:r w:rsidRPr="00E11A63">
        <w:rPr>
          <w:rStyle w:val="Appelnotedebasdep"/>
        </w:rPr>
        <w:footnoteReference w:id="7"/>
      </w:r>
      <w:r>
        <w:t>.</w:t>
      </w:r>
      <w:r w:rsidRPr="004D74B0">
        <w:t xml:space="preserve"> </w:t>
      </w:r>
      <w:r>
        <w:t>Cependant, la</w:t>
      </w:r>
      <w:r w:rsidRPr="00CB0FE9">
        <w:t xml:space="preserve"> mise en œuvre effective de ces lois n’est souvent pas assurée</w:t>
      </w:r>
      <w:r w:rsidRPr="00E11A63">
        <w:rPr>
          <w:rStyle w:val="Appelnotedebasdep"/>
        </w:rPr>
        <w:footnoteReference w:id="8"/>
      </w:r>
      <w:r>
        <w:t xml:space="preserve"> et l’</w:t>
      </w:r>
      <w:r w:rsidRPr="00CB0FE9">
        <w:t xml:space="preserve">appareil législatif seul ne suffit pas pour lutter contre </w:t>
      </w:r>
      <w:r>
        <w:t>ces violences</w:t>
      </w:r>
      <w:r w:rsidRPr="00CB0FE9">
        <w:t>.</w:t>
      </w:r>
    </w:p>
    <w:p w14:paraId="2F1C253D" w14:textId="77777777" w:rsidR="00C257A6" w:rsidRDefault="00C257A6" w:rsidP="005B1FF3">
      <w:pPr>
        <w:jc w:val="both"/>
      </w:pPr>
    </w:p>
    <w:p w14:paraId="65CD5915" w14:textId="77777777" w:rsidR="005B1FF3" w:rsidRPr="00C257A6" w:rsidRDefault="005B1FF3" w:rsidP="00C740CC">
      <w:pPr>
        <w:pStyle w:val="Soustitre1"/>
        <w:numPr>
          <w:ilvl w:val="1"/>
          <w:numId w:val="26"/>
        </w:numPr>
        <w:rPr>
          <w:rFonts w:ascii="Times New Roman" w:hAnsi="Times New Roman" w:cs="Times New Roman"/>
        </w:rPr>
      </w:pPr>
      <w:bookmarkStart w:id="28" w:name="_Toc63245145"/>
      <w:r w:rsidRPr="00C257A6">
        <w:rPr>
          <w:rFonts w:ascii="Times New Roman" w:hAnsi="Times New Roman" w:cs="Times New Roman"/>
        </w:rPr>
        <w:t>Des mobilisations sociales en France dans les années 2010</w:t>
      </w:r>
      <w:bookmarkEnd w:id="28"/>
    </w:p>
    <w:p w14:paraId="11DF5A81" w14:textId="77777777" w:rsidR="005B1FF3" w:rsidRPr="00C257A6" w:rsidRDefault="005B1FF3" w:rsidP="00C257A6">
      <w:pPr>
        <w:spacing w:after="120"/>
        <w:jc w:val="both"/>
      </w:pPr>
      <w:r w:rsidRPr="00C257A6">
        <w:t>En Europe, le concept de violences gynécologiques et obstétricales (VGO) attire une attention publique et politique croissante depuis les années 2010. En France, c’est à partir de 2014 que l’on observe des mobilisations sociales fortement relayées par les médias (dénonciations du « point du mari »), dans certains blogs et par les réseaux sociaux (#</w:t>
      </w:r>
      <w:proofErr w:type="spellStart"/>
      <w:r w:rsidRPr="00C257A6">
        <w:t>payetongyneco</w:t>
      </w:r>
      <w:proofErr w:type="spellEnd"/>
      <w:r w:rsidRPr="00C257A6">
        <w:t>, #</w:t>
      </w:r>
      <w:proofErr w:type="spellStart"/>
      <w:r w:rsidRPr="00C257A6">
        <w:t>payetonuterus</w:t>
      </w:r>
      <w:proofErr w:type="spellEnd"/>
      <w:r w:rsidRPr="00C257A6">
        <w:t xml:space="preserve">). En 2017, un observatoire des violences gynécologiques et obstétricales (IRASF) est créé et Marlène </w:t>
      </w:r>
      <w:proofErr w:type="spellStart"/>
      <w:r w:rsidRPr="00C257A6">
        <w:t>Schiappa</w:t>
      </w:r>
      <w:proofErr w:type="spellEnd"/>
      <w:r w:rsidRPr="00C257A6">
        <w:t xml:space="preserve">, Secrétaire d’Etat chargée de l’Egalité entre les femmes et les hommes, commande un rapport au Haut Conseil à l’Egalité des femmes et des hommes (HCE) sur les violences gynécologiques et obstétricales. Ce rapport est publié en 2018. Il donne largement la voix aux femmes en publiant de nombreuses paroles de femmes, et il souligne le lien entre sexisme et violences durant le suivi gynécologique et obstétrical : « Les violences gynécologiques et obstétricales sont les actes sexistes les plus graves qui peuvent se produire dans le cadre du suivi gynécologique et obstétrical des femmes. Les actes sexistes durant le suivi gynécologique et obstétrical sont des gestes, propos, pratiques et comportements exercés ou omis par </w:t>
      </w:r>
      <w:proofErr w:type="spellStart"/>
      <w:proofErr w:type="gramStart"/>
      <w:r w:rsidRPr="00C257A6">
        <w:t>un.e</w:t>
      </w:r>
      <w:proofErr w:type="spellEnd"/>
      <w:proofErr w:type="gramEnd"/>
      <w:r w:rsidRPr="00C257A6">
        <w:t xml:space="preserve"> ou plusieurs membres du personnel soignant sur une patiente au cours du suivi gynécologique et obstétrical et qui s’inscrivent dans l’histoire de la médecine gynécologique et obstétricale, traversée par la volonté de contrôler le corps des femmes (sexualité et capacité à enfanter). Ils sont le fait de </w:t>
      </w:r>
      <w:proofErr w:type="spellStart"/>
      <w:r w:rsidRPr="00C257A6">
        <w:t>soignant.</w:t>
      </w:r>
      <w:proofErr w:type="gramStart"/>
      <w:r w:rsidRPr="00C257A6">
        <w:t>e.s</w:t>
      </w:r>
      <w:proofErr w:type="spellEnd"/>
      <w:proofErr w:type="gramEnd"/>
      <w:r w:rsidRPr="00C257A6">
        <w:t xml:space="preserve"> — de toutes spécialités — femmes et hommes, qui n’ont pas forcément l’intention d’être </w:t>
      </w:r>
      <w:proofErr w:type="spellStart"/>
      <w:r w:rsidRPr="00C257A6">
        <w:t>maltraitant.e.s</w:t>
      </w:r>
      <w:proofErr w:type="spellEnd"/>
      <w:r w:rsidRPr="00C257A6">
        <w:t>. Ils peuvent prendre des formes très diverses, des plus anodines en apparence aux plus graves »</w:t>
      </w:r>
      <w:r w:rsidRPr="00C257A6">
        <w:rPr>
          <w:vertAlign w:val="superscript"/>
        </w:rPr>
        <w:t xml:space="preserve"> </w:t>
      </w:r>
      <w:r w:rsidRPr="00C257A6">
        <w:rPr>
          <w:rStyle w:val="Appelnotedebasdep"/>
        </w:rPr>
        <w:footnoteReference w:id="9"/>
      </w:r>
      <w:r w:rsidRPr="00C257A6">
        <w:t>. Toutes les femmes peuvent être victimes de VGO. Cependant, certaines caractéristiques sociales exposent particulièrement certaines femmes, telles que le jeune âge, la classe sociale, l’ethnie, la race, l’orientation sexuelle, le handicap, la présence de certaines pathologies (VIH/SIDA), le statut marital, la prostitution, le statut migratoire</w:t>
      </w:r>
      <w:r w:rsidRPr="00C257A6">
        <w:rPr>
          <w:rStyle w:val="Appelnotedebasdep"/>
        </w:rPr>
        <w:footnoteReference w:id="10"/>
      </w:r>
      <w:r w:rsidRPr="00C257A6">
        <w:t>. Dans cette FISONG, nous adopterons la définition du HCE des VGO.</w:t>
      </w:r>
    </w:p>
    <w:p w14:paraId="409FB6D1" w14:textId="77777777" w:rsidR="005B1FF3" w:rsidRPr="00C257A6" w:rsidRDefault="005B1FF3" w:rsidP="00C740CC">
      <w:pPr>
        <w:pStyle w:val="Soustitre1"/>
        <w:numPr>
          <w:ilvl w:val="1"/>
          <w:numId w:val="26"/>
        </w:numPr>
        <w:rPr>
          <w:rFonts w:ascii="Times New Roman" w:hAnsi="Times New Roman" w:cs="Times New Roman"/>
        </w:rPr>
      </w:pPr>
      <w:bookmarkStart w:id="29" w:name="_Toc63245146"/>
      <w:r w:rsidRPr="00C257A6">
        <w:rPr>
          <w:rFonts w:ascii="Times New Roman" w:hAnsi="Times New Roman" w:cs="Times New Roman"/>
        </w:rPr>
        <w:t>Les termes mobilisés pour caractériser ces violences</w:t>
      </w:r>
      <w:bookmarkEnd w:id="29"/>
    </w:p>
    <w:p w14:paraId="4A35535B" w14:textId="77777777" w:rsidR="005B1FF3" w:rsidRDefault="005B1FF3" w:rsidP="005B1FF3">
      <w:pPr>
        <w:jc w:val="both"/>
      </w:pPr>
      <w:r>
        <w:t xml:space="preserve">Les termes utilisés pour décrire ces pratiques sont discutés depuis quelques années dans la littérature. Alors que certain.es auteur.es mobilisent depuis le début des années 2000 le terme de  </w:t>
      </w:r>
      <w:r>
        <w:lastRenderedPageBreak/>
        <w:t>« violences »</w:t>
      </w:r>
      <w:r w:rsidRPr="00E11A63">
        <w:rPr>
          <w:rStyle w:val="Appelnotedebasdep"/>
        </w:rPr>
        <w:footnoteReference w:id="11"/>
      </w:r>
      <w:r>
        <w:t>, d’autres chercheur.es ou institutions préfèrent utiliser les termes de « manque de respect et mauvais traitements » (</w:t>
      </w:r>
      <w:proofErr w:type="spellStart"/>
      <w:r w:rsidRPr="000A4F4D">
        <w:rPr>
          <w:i/>
          <w:iCs/>
        </w:rPr>
        <w:t>disrespect</w:t>
      </w:r>
      <w:proofErr w:type="spellEnd"/>
      <w:r w:rsidRPr="000A4F4D">
        <w:rPr>
          <w:i/>
          <w:iCs/>
        </w:rPr>
        <w:t xml:space="preserve"> and abuse </w:t>
      </w:r>
      <w:proofErr w:type="spellStart"/>
      <w:r w:rsidRPr="000A4F4D">
        <w:rPr>
          <w:i/>
          <w:iCs/>
        </w:rPr>
        <w:t>during</w:t>
      </w:r>
      <w:proofErr w:type="spellEnd"/>
      <w:r w:rsidRPr="000A4F4D">
        <w:rPr>
          <w:i/>
          <w:iCs/>
        </w:rPr>
        <w:t xml:space="preserve"> </w:t>
      </w:r>
      <w:proofErr w:type="spellStart"/>
      <w:r w:rsidRPr="000A4F4D">
        <w:rPr>
          <w:i/>
          <w:iCs/>
        </w:rPr>
        <w:t>childbirth</w:t>
      </w:r>
      <w:proofErr w:type="spellEnd"/>
      <w:r>
        <w:t>)</w:t>
      </w:r>
      <w:r w:rsidRPr="00E11A63">
        <w:rPr>
          <w:rStyle w:val="Appelnotedebasdep"/>
        </w:rPr>
        <w:footnoteReference w:id="12"/>
      </w:r>
      <w:r>
        <w:t xml:space="preserve">. </w:t>
      </w:r>
      <w:proofErr w:type="spellStart"/>
      <w:r>
        <w:t>Bohren</w:t>
      </w:r>
      <w:proofErr w:type="spellEnd"/>
      <w:r>
        <w:t xml:space="preserve"> propose d’utiliser le terme de « maltraitance des femmes au cours de leur accouchement » (</w:t>
      </w:r>
      <w:proofErr w:type="spellStart"/>
      <w:r w:rsidRPr="000A4F4D">
        <w:rPr>
          <w:i/>
          <w:iCs/>
        </w:rPr>
        <w:t>mistreatment</w:t>
      </w:r>
      <w:proofErr w:type="spellEnd"/>
      <w:r w:rsidRPr="000A4F4D">
        <w:rPr>
          <w:i/>
          <w:iCs/>
        </w:rPr>
        <w:t xml:space="preserve"> of </w:t>
      </w:r>
      <w:proofErr w:type="spellStart"/>
      <w:r w:rsidRPr="000A4F4D">
        <w:rPr>
          <w:i/>
          <w:iCs/>
        </w:rPr>
        <w:t>women</w:t>
      </w:r>
      <w:proofErr w:type="spellEnd"/>
      <w:r w:rsidRPr="000A4F4D">
        <w:rPr>
          <w:i/>
          <w:iCs/>
        </w:rPr>
        <w:t xml:space="preserve"> </w:t>
      </w:r>
      <w:proofErr w:type="spellStart"/>
      <w:r w:rsidRPr="000A4F4D">
        <w:rPr>
          <w:i/>
          <w:iCs/>
        </w:rPr>
        <w:t>during</w:t>
      </w:r>
      <w:proofErr w:type="spellEnd"/>
      <w:r w:rsidRPr="000A4F4D">
        <w:rPr>
          <w:i/>
          <w:iCs/>
        </w:rPr>
        <w:t xml:space="preserve"> </w:t>
      </w:r>
      <w:proofErr w:type="spellStart"/>
      <w:r w:rsidRPr="000A4F4D">
        <w:rPr>
          <w:i/>
          <w:iCs/>
        </w:rPr>
        <w:t>childbirth</w:t>
      </w:r>
      <w:proofErr w:type="spellEnd"/>
      <w:r>
        <w:t>)</w:t>
      </w:r>
      <w:r w:rsidRPr="00E11A63">
        <w:rPr>
          <w:rStyle w:val="Appelnotedebasdep"/>
        </w:rPr>
        <w:footnoteReference w:id="13"/>
      </w:r>
      <w:r>
        <w:t>. Selon elle, l’utilisation de ce terme permet de placer la femme au centre de l’expérience et ainsi de promouvoir une approche centrée sur elle. A l’inverse, certaines féministes défendent l’utilisation du concept de « violence obstétricale » afin de rendre visible la dimension structurelle de cette violence</w:t>
      </w:r>
      <w:r w:rsidRPr="00E11A63">
        <w:rPr>
          <w:rStyle w:val="Appelnotedebasdep"/>
        </w:rPr>
        <w:footnoteReference w:id="14"/>
      </w:r>
      <w:r>
        <w:t> : il s’agit d’une violence de genre qui s’inscrit dans le continuum des violences faites aux femmes. En effet, les violences gynécologiques et obstétricales s’inscrivent dans un système patriarcal qui s’accompagne d’inégalités systémiques entre les hommes et les femmes au détriment de ces dernières. Les femmes sont victimes de ces violences parce qu’elles sont des femmes et que le corps des femmes est encore trop souvent réifié, associé à un objet dont on peut disposer. Ces violences s’inscrivent donc dans la catégorie des violences basées sur le genre (VBG)</w:t>
      </w:r>
      <w:r w:rsidRPr="00E11A63">
        <w:rPr>
          <w:rStyle w:val="Appelnotedebasdep"/>
        </w:rPr>
        <w:footnoteReference w:id="15"/>
      </w:r>
      <w:r>
        <w:t xml:space="preserve">. </w:t>
      </w:r>
      <w:r w:rsidRPr="00044C3F">
        <w:t>Enfin, diverses institutions insistent sur les termes de soins « respectueux » et « bienveillants » afin de promouvoir une « expérience positive de l’accouchement »</w:t>
      </w:r>
      <w:r w:rsidRPr="00E11A63">
        <w:rPr>
          <w:rStyle w:val="Appelnotedebasdep"/>
        </w:rPr>
        <w:footnoteReference w:id="16"/>
      </w:r>
      <w:r w:rsidRPr="00044C3F">
        <w:t>.</w:t>
      </w:r>
    </w:p>
    <w:p w14:paraId="7ACBA551" w14:textId="77777777" w:rsidR="00C257A6" w:rsidRDefault="00C257A6" w:rsidP="005B1FF3">
      <w:pPr>
        <w:jc w:val="both"/>
      </w:pPr>
    </w:p>
    <w:p w14:paraId="71921DC4" w14:textId="77777777" w:rsidR="005B1FF3" w:rsidRPr="00C257A6" w:rsidRDefault="005B1FF3" w:rsidP="00C740CC">
      <w:pPr>
        <w:pStyle w:val="Soustitre1"/>
        <w:numPr>
          <w:ilvl w:val="1"/>
          <w:numId w:val="26"/>
        </w:numPr>
        <w:rPr>
          <w:rFonts w:ascii="Times New Roman" w:hAnsi="Times New Roman" w:cs="Times New Roman"/>
        </w:rPr>
      </w:pPr>
      <w:bookmarkStart w:id="30" w:name="_Toc63245147"/>
      <w:r w:rsidRPr="00C257A6">
        <w:rPr>
          <w:rFonts w:ascii="Times New Roman" w:hAnsi="Times New Roman" w:cs="Times New Roman"/>
        </w:rPr>
        <w:t>Un contexte institutionnel contribuant à la survenue de violences</w:t>
      </w:r>
      <w:bookmarkEnd w:id="30"/>
    </w:p>
    <w:p w14:paraId="0D8CE676" w14:textId="77777777" w:rsidR="005B1FF3" w:rsidRDefault="005B1FF3" w:rsidP="00C257A6">
      <w:pPr>
        <w:spacing w:after="120"/>
        <w:jc w:val="both"/>
      </w:pPr>
      <w:r>
        <w:t xml:space="preserve">Les VGO s’inscrivent dans un contexte de pressurisation des systèmes de santé dans la majeure partie des pays du monde. Les mauvaises conditions de travail, l’absence de services et d’installations de qualité, l’absence de formations adéquates, la logique de rentabilité appliquée aux établissements de santé et les contraintes imposées aux </w:t>
      </w:r>
      <w:proofErr w:type="spellStart"/>
      <w:r>
        <w:t>professionnel.les</w:t>
      </w:r>
      <w:proofErr w:type="spellEnd"/>
      <w:r>
        <w:t xml:space="preserve"> de santé sont des facteurs qui favorisent l’apparition des VGO. De la même façon, dans de nombreux pays, les conditions d’accouchement imposées aux femmes dans des salles communes où elles accouchent sans intimité, sans </w:t>
      </w:r>
      <w:proofErr w:type="spellStart"/>
      <w:r>
        <w:t>accompagnant.e</w:t>
      </w:r>
      <w:proofErr w:type="spellEnd"/>
      <w:r>
        <w:t xml:space="preserve"> et sans prise en charge de leur douleur les placent dans un état de détresse</w:t>
      </w:r>
      <w:r w:rsidRPr="00E11A63">
        <w:rPr>
          <w:rStyle w:val="Appelnotedebasdep"/>
        </w:rPr>
        <w:footnoteReference w:id="17"/>
      </w:r>
      <w:r>
        <w:t>. Cette détresse des femmes et la pression institutionnelle exercée sur les soignant.es conduisent parfois à une surmédicalisation de l’accouchement avec certaines pratiques (césarienne, épisiotomie) non médicalement justifiées et/ou réalisées sans consentement. Ces dernières années, l’Organisation Mondiale de la Santé a multiplié les déclarations et les recommandations pour alerter sur les violences faites aux femmes au cours de leur accouchement en institution de santé</w:t>
      </w:r>
      <w:r w:rsidRPr="00E11A63">
        <w:rPr>
          <w:rStyle w:val="Appelnotedebasdep"/>
        </w:rPr>
        <w:footnoteReference w:id="18"/>
      </w:r>
      <w:r>
        <w:t xml:space="preserve">. </w:t>
      </w:r>
    </w:p>
    <w:p w14:paraId="7171F2E3" w14:textId="4C39FA2F" w:rsidR="005B1FF3" w:rsidRDefault="005B1FF3" w:rsidP="00A70F49">
      <w:pPr>
        <w:spacing w:after="120"/>
        <w:jc w:val="both"/>
      </w:pPr>
      <w:r>
        <w:lastRenderedPageBreak/>
        <w:t>Depuis plus de quarante ans, de nombreux pays se sont saisis de la question des violences basées sur le genre à travers d</w:t>
      </w:r>
      <w:r w:rsidR="00C76BB1">
        <w:t>ifférents traités internationaux</w:t>
      </w:r>
      <w:r w:rsidRPr="00E11A63">
        <w:rPr>
          <w:rStyle w:val="Appelnotedebasdep"/>
        </w:rPr>
        <w:footnoteReference w:id="19"/>
      </w:r>
      <w:r>
        <w:t xml:space="preserve">. Cependant, ces engagements n’ont pas permis d’enrayer les VGO qui </w:t>
      </w:r>
      <w:r w:rsidRPr="00CB0FE9">
        <w:t xml:space="preserve">ont longtemps été ignorées par les gouvernements et la communauté internationale. </w:t>
      </w:r>
    </w:p>
    <w:p w14:paraId="3B7FED3E" w14:textId="77777777" w:rsidR="00C257A6" w:rsidRPr="00CB0FE9" w:rsidRDefault="00C257A6" w:rsidP="005B1FF3">
      <w:pPr>
        <w:spacing w:line="276" w:lineRule="auto"/>
        <w:jc w:val="both"/>
      </w:pPr>
    </w:p>
    <w:p w14:paraId="35BD4A40" w14:textId="77777777" w:rsidR="005B1FF3" w:rsidRPr="00C257A6" w:rsidRDefault="005B1FF3" w:rsidP="00C740CC">
      <w:pPr>
        <w:pStyle w:val="Soustitre1"/>
        <w:numPr>
          <w:ilvl w:val="1"/>
          <w:numId w:val="26"/>
        </w:numPr>
        <w:rPr>
          <w:rFonts w:ascii="Times New Roman" w:hAnsi="Times New Roman" w:cs="Times New Roman"/>
        </w:rPr>
      </w:pPr>
      <w:bookmarkStart w:id="31" w:name="_Toc63245148"/>
      <w:r w:rsidRPr="00C257A6">
        <w:rPr>
          <w:rFonts w:ascii="Times New Roman" w:hAnsi="Times New Roman" w:cs="Times New Roman"/>
        </w:rPr>
        <w:t>Les conséquences des violences gynécologiques et obstétricales</w:t>
      </w:r>
      <w:bookmarkEnd w:id="31"/>
    </w:p>
    <w:p w14:paraId="39D65437" w14:textId="77777777" w:rsidR="005B1FF3" w:rsidRDefault="005B1FF3" w:rsidP="00C257A6">
      <w:pPr>
        <w:spacing w:after="120"/>
        <w:jc w:val="both"/>
      </w:pPr>
      <w:r>
        <w:t>Les VGO peuvent avoir des conséquences à court et à long terme sur les femmes et leur famille. Elles peuvent avoir notamment des conséquences psychiques (avec un sentiment de culpabilité, une perte de l’estime de soi, et/ou entrainer un état de stress post-traumatique) et physiques. Elles peuvent aussi avoir des conséquences sur le suivi gynécologique et obstétrical, voir médical en général pouvant conduire certaines femmes à renoncer au recours aux soins, voir à une errance médicale</w:t>
      </w:r>
      <w:r w:rsidRPr="00E11A63">
        <w:rPr>
          <w:rStyle w:val="Appelnotedebasdep"/>
        </w:rPr>
        <w:footnoteReference w:id="20"/>
      </w:r>
      <w:r w:rsidRPr="00651E2E">
        <w:t xml:space="preserve">. </w:t>
      </w:r>
      <w:r>
        <w:t>Une recherche menée au Sénégal a montré par exemple que lorsqu’une femme a été soumise à des mauvais traitements lors d’un accouchement en institution de santé, elle accouche plus souvent à domicile pour son prochain accouchement</w:t>
      </w:r>
      <w:r w:rsidRPr="00E11A63">
        <w:rPr>
          <w:rStyle w:val="Appelnotedebasdep"/>
        </w:rPr>
        <w:footnoteReference w:id="21"/>
      </w:r>
      <w:r>
        <w:t xml:space="preserve">. </w:t>
      </w:r>
      <w:r>
        <w:rPr>
          <w:rFonts w:cstheme="minorHAnsi"/>
        </w:rPr>
        <w:t>De la même façon, les</w:t>
      </w:r>
      <w:r w:rsidRPr="008D32A3">
        <w:rPr>
          <w:rFonts w:cstheme="minorHAnsi"/>
        </w:rPr>
        <w:t xml:space="preserve"> femmes savent que</w:t>
      </w:r>
      <w:r>
        <w:rPr>
          <w:rFonts w:cstheme="minorHAnsi"/>
        </w:rPr>
        <w:t xml:space="preserve"> certaines positions comme</w:t>
      </w:r>
      <w:r w:rsidRPr="008D32A3">
        <w:rPr>
          <w:rFonts w:cstheme="minorHAnsi"/>
        </w:rPr>
        <w:t xml:space="preserve"> la position allongée</w:t>
      </w:r>
      <w:r>
        <w:rPr>
          <w:rFonts w:cstheme="minorHAnsi"/>
        </w:rPr>
        <w:t>/gynécologique</w:t>
      </w:r>
      <w:r w:rsidRPr="008D32A3">
        <w:rPr>
          <w:rFonts w:cstheme="minorHAnsi"/>
        </w:rPr>
        <w:t xml:space="preserve"> </w:t>
      </w:r>
      <w:r>
        <w:rPr>
          <w:rFonts w:cstheme="minorHAnsi"/>
        </w:rPr>
        <w:t>leur sont</w:t>
      </w:r>
      <w:r w:rsidRPr="008D32A3">
        <w:rPr>
          <w:rFonts w:cstheme="minorHAnsi"/>
        </w:rPr>
        <w:t xml:space="preserve"> imposée</w:t>
      </w:r>
      <w:r>
        <w:rPr>
          <w:rFonts w:cstheme="minorHAnsi"/>
        </w:rPr>
        <w:t>s</w:t>
      </w:r>
      <w:r w:rsidRPr="008D32A3">
        <w:rPr>
          <w:rFonts w:cstheme="minorHAnsi"/>
        </w:rPr>
        <w:t xml:space="preserve"> dans les centres de santé</w:t>
      </w:r>
      <w:r>
        <w:rPr>
          <w:rFonts w:cstheme="minorHAnsi"/>
        </w:rPr>
        <w:t xml:space="preserve"> </w:t>
      </w:r>
      <w:r w:rsidRPr="008D32A3">
        <w:rPr>
          <w:rFonts w:cstheme="minorHAnsi"/>
        </w:rPr>
        <w:t>et c’est une des raisons pour lesquelles certaines d’entre elles préfèrent accoucher à domicile</w:t>
      </w:r>
      <w:r w:rsidRPr="00E11A63">
        <w:rPr>
          <w:rStyle w:val="Appelnotedebasdep"/>
        </w:rPr>
        <w:footnoteReference w:id="22"/>
      </w:r>
      <w:r>
        <w:t>. Enfin, les VGO ont aussi un impact sur la vie professionnelle, familiale et sur les relations affectives et sexuelles des femmes avec par exemple une possible altération de la relation de couple, une possible altération ou un arrêt de la vie sexuelle, et/ ou une dégradation de la relation avec l’enfant</w:t>
      </w:r>
      <w:r w:rsidRPr="00E11A63">
        <w:rPr>
          <w:rStyle w:val="Appelnotedebasdep"/>
        </w:rPr>
        <w:footnoteReference w:id="23"/>
      </w:r>
      <w:r>
        <w:t>.</w:t>
      </w:r>
    </w:p>
    <w:p w14:paraId="6E698916" w14:textId="77777777" w:rsidR="005B1FF3" w:rsidRDefault="005B1FF3" w:rsidP="00C257A6">
      <w:pPr>
        <w:spacing w:after="120"/>
        <w:jc w:val="both"/>
      </w:pPr>
      <w:r>
        <w:t>Ainsi, les VGO ont des conséquences psychiques et physiques directes sur les femmes et leur famille. Elles ont aussi des conséquences indirectes en conduisant parfois à une non-utilisation des services de santé par certaines femmes qui redoutent d’être confrontées à ces violences. Ces violences contribuent ainsi au fait qu’en Afrique subsaharienne, près d’une femme sur deux accouche sans l’assistance d’un personnel de santé</w:t>
      </w:r>
      <w:r w:rsidRPr="00E11A63">
        <w:rPr>
          <w:rStyle w:val="Appelnotedebasdep"/>
        </w:rPr>
        <w:footnoteReference w:id="24"/>
      </w:r>
      <w:r>
        <w:t xml:space="preserve"> et donc indirectement aux taux élevés de mortalité maternelle et infantile. De la même façon, le suivi gynécologique des femmes en institution de santé est faible dans ces pays et il est possible que les violences subies par les femmes constituent une des raisons de ce faible recours.</w:t>
      </w:r>
    </w:p>
    <w:p w14:paraId="61BCF94A" w14:textId="77777777" w:rsidR="00C740CC" w:rsidRDefault="00C740CC" w:rsidP="00C257A6">
      <w:pPr>
        <w:spacing w:after="120"/>
        <w:jc w:val="both"/>
      </w:pPr>
    </w:p>
    <w:p w14:paraId="29B48618" w14:textId="77777777" w:rsidR="005B1FF3" w:rsidRPr="00C257A6" w:rsidRDefault="005B1FF3" w:rsidP="00C740CC">
      <w:pPr>
        <w:pStyle w:val="Soustitre1"/>
        <w:numPr>
          <w:ilvl w:val="1"/>
          <w:numId w:val="26"/>
        </w:numPr>
        <w:rPr>
          <w:rFonts w:ascii="Times New Roman" w:hAnsi="Times New Roman" w:cs="Times New Roman"/>
        </w:rPr>
      </w:pPr>
      <w:bookmarkStart w:id="32" w:name="_Toc26784628"/>
      <w:bookmarkStart w:id="33" w:name="_Toc32229534"/>
      <w:bookmarkStart w:id="34" w:name="_Toc63245149"/>
      <w:r w:rsidRPr="00C257A6">
        <w:rPr>
          <w:rFonts w:ascii="Times New Roman" w:hAnsi="Times New Roman" w:cs="Times New Roman"/>
        </w:rPr>
        <w:t xml:space="preserve">L’intervention de l’AFD en appui aux </w:t>
      </w:r>
      <w:bookmarkEnd w:id="32"/>
      <w:bookmarkEnd w:id="33"/>
      <w:r w:rsidRPr="00C257A6">
        <w:rPr>
          <w:rFonts w:ascii="Times New Roman" w:hAnsi="Times New Roman" w:cs="Times New Roman"/>
        </w:rPr>
        <w:t>violences gynécologiques et obstétricales</w:t>
      </w:r>
      <w:bookmarkEnd w:id="34"/>
      <w:r w:rsidRPr="00C257A6">
        <w:rPr>
          <w:rFonts w:ascii="Times New Roman" w:hAnsi="Times New Roman" w:cs="Times New Roman"/>
        </w:rPr>
        <w:t xml:space="preserve"> </w:t>
      </w:r>
    </w:p>
    <w:p w14:paraId="0D890403" w14:textId="77777777" w:rsidR="005B1FF3" w:rsidRDefault="005B1FF3" w:rsidP="00C740CC">
      <w:pPr>
        <w:spacing w:after="120"/>
        <w:jc w:val="both"/>
      </w:pPr>
      <w:r w:rsidRPr="00CB0FE9">
        <w:t xml:space="preserve">La France, depuis 2018, s’est engagée dans </w:t>
      </w:r>
      <w:r>
        <w:t>une s</w:t>
      </w:r>
      <w:r w:rsidRPr="00CB0FE9">
        <w:t xml:space="preserve">tratégie internationale pour l’égalité entre les femmes et les hommes 2018-2022. La diplomatie française défend l’égalité entre les femmes et </w:t>
      </w:r>
      <w:r w:rsidRPr="00CB0FE9">
        <w:lastRenderedPageBreak/>
        <w:t>les hommes, l’accès de celles et ceux-ci aux mêmes droits et aux mêmes libertés, notamment le droit de disposer de son corps, dans toutes les sphères de la vie et dans tous les domaines de la société. Elle s’est fixée comme ambition la mise en œuvre d’une politique de développement pour atteindre l’ODD n°5 en 2030 « Parvenir à l’égalité des sexes et autonomiser toutes les femmes et les filles ».</w:t>
      </w:r>
      <w:r>
        <w:t xml:space="preserve"> </w:t>
      </w:r>
    </w:p>
    <w:p w14:paraId="5C6BB0E5" w14:textId="7C856C94" w:rsidR="005B1FF3" w:rsidRDefault="005B1FF3" w:rsidP="00C740CC">
      <w:pPr>
        <w:spacing w:after="120"/>
        <w:jc w:val="both"/>
      </w:pPr>
      <w:r>
        <w:t xml:space="preserve">L’AFD est mobilisée depuis plusieurs années sur ces enjeux ; elle s’est dotée depuis 2014 d’un Cadre d’Intervention Transversal pour la réduction des inégalités entre les femmes et les hommes (CIT Genre 2014-2017). Tenant compte de la dynamique lancée par le CIT genre, un deuxième Plan d’action égalité femmes-hommes (2019-2022) a été mis en place, portant une plus grande ambition en matière de prise en compte du genre dans les opérations de l’AFD en cohérence avec le Plan d’Orientation Stratégique de l’AFD (POS 2018-2022), qui place l’égalité femmes-hommes en tant que socle fondamental de l’engagement « 100% lien social » de l’AFD. Dans cette perspective, l’AFD s’est fixée des priorités d’intervention qui s’articulent autour notamment de la lutte contre </w:t>
      </w:r>
      <w:r w:rsidRPr="00E74965">
        <w:t>les violences basées sur le genre.</w:t>
      </w:r>
    </w:p>
    <w:p w14:paraId="0D320225" w14:textId="29722161" w:rsidR="003D1E64" w:rsidRPr="008B29B6" w:rsidRDefault="003D1E64" w:rsidP="003D1E64">
      <w:pPr>
        <w:jc w:val="both"/>
        <w:rPr>
          <w:rFonts w:cstheme="minorHAnsi"/>
        </w:rPr>
      </w:pPr>
      <w:r>
        <w:rPr>
          <w:rFonts w:cstheme="minorHAnsi"/>
        </w:rPr>
        <w:t xml:space="preserve">Par ailleurs, cet appel à projets s’inscrit dans le cadre du </w:t>
      </w:r>
      <w:r w:rsidRPr="008B29B6">
        <w:rPr>
          <w:rFonts w:cstheme="minorHAnsi"/>
          <w:b/>
        </w:rPr>
        <w:t>Fonds de soutien aux organisations féministes (FSOF</w:t>
      </w:r>
      <w:r>
        <w:rPr>
          <w:rFonts w:cstheme="minorHAnsi"/>
        </w:rPr>
        <w:t xml:space="preserve">), </w:t>
      </w:r>
      <w:proofErr w:type="spellStart"/>
      <w:r>
        <w:rPr>
          <w:rFonts w:cstheme="minorHAnsi"/>
        </w:rPr>
        <w:t>co-porté</w:t>
      </w:r>
      <w:proofErr w:type="spellEnd"/>
      <w:r>
        <w:rPr>
          <w:rFonts w:cstheme="minorHAnsi"/>
        </w:rPr>
        <w:t xml:space="preserve"> entre l’AFD et le MEAE avec la participation de la société civile. </w:t>
      </w:r>
      <w:r w:rsidRPr="008B29B6">
        <w:rPr>
          <w:rFonts w:cstheme="minorHAnsi"/>
        </w:rPr>
        <w:t xml:space="preserve">Venant compléter les autres initiatives internationales ou les projets bilatéraux financés par la France sur les questions d’égalité, le </w:t>
      </w:r>
      <w:r>
        <w:rPr>
          <w:rFonts w:cstheme="minorHAnsi"/>
        </w:rPr>
        <w:t>FSOF</w:t>
      </w:r>
      <w:r w:rsidRPr="008B29B6">
        <w:rPr>
          <w:rFonts w:cstheme="minorHAnsi"/>
        </w:rPr>
        <w:t xml:space="preserve"> mobilise pendant trois ans (2020, 2021, 2022) 120 millions d’euros pour financer les activités</w:t>
      </w:r>
      <w:r>
        <w:rPr>
          <w:rFonts w:cstheme="minorHAnsi"/>
        </w:rPr>
        <w:t xml:space="preserve"> et le renforcement institutionnel</w:t>
      </w:r>
      <w:r w:rsidRPr="008B29B6">
        <w:rPr>
          <w:rFonts w:cstheme="minorHAnsi"/>
        </w:rPr>
        <w:t xml:space="preserve"> des mouvements féministes dans le monde. Il </w:t>
      </w:r>
      <w:r>
        <w:rPr>
          <w:rFonts w:cstheme="minorHAnsi"/>
        </w:rPr>
        <w:t>est</w:t>
      </w:r>
      <w:r w:rsidRPr="008B29B6">
        <w:rPr>
          <w:rFonts w:cstheme="minorHAnsi"/>
        </w:rPr>
        <w:t xml:space="preserve"> destiné aux organisations de la société civile locale agissant en faveur de l’égalité entre les femmes et les hommes, les droits des femmes et des filles et les enjeux de genre. Le Fonds traitera notamment pendant les</w:t>
      </w:r>
      <w:r>
        <w:rPr>
          <w:rFonts w:cstheme="minorHAnsi"/>
        </w:rPr>
        <w:t xml:space="preserve"> trois années de son exécution l</w:t>
      </w:r>
      <w:r w:rsidRPr="008B29B6">
        <w:rPr>
          <w:rFonts w:cstheme="minorHAnsi"/>
        </w:rPr>
        <w:t xml:space="preserve">es thématiques suivantes : </w:t>
      </w:r>
    </w:p>
    <w:p w14:paraId="5288FF23" w14:textId="77777777" w:rsidR="003D1E64" w:rsidRPr="008B29B6" w:rsidRDefault="003D1E64" w:rsidP="003D1E64">
      <w:pPr>
        <w:pStyle w:val="Paragraphedeliste"/>
        <w:numPr>
          <w:ilvl w:val="0"/>
          <w:numId w:val="30"/>
        </w:numPr>
        <w:spacing w:after="200" w:line="276" w:lineRule="auto"/>
        <w:contextualSpacing/>
        <w:jc w:val="both"/>
        <w:rPr>
          <w:rFonts w:cstheme="minorHAnsi"/>
        </w:rPr>
      </w:pPr>
      <w:proofErr w:type="gramStart"/>
      <w:r w:rsidRPr="008B29B6">
        <w:rPr>
          <w:rFonts w:cstheme="minorHAnsi"/>
        </w:rPr>
        <w:t>droits</w:t>
      </w:r>
      <w:proofErr w:type="gramEnd"/>
      <w:r w:rsidRPr="008B29B6">
        <w:rPr>
          <w:rFonts w:cstheme="minorHAnsi"/>
        </w:rPr>
        <w:t xml:space="preserve"> et</w:t>
      </w:r>
      <w:r>
        <w:rPr>
          <w:rFonts w:cstheme="minorHAnsi"/>
        </w:rPr>
        <w:t xml:space="preserve"> accès à la</w:t>
      </w:r>
      <w:r w:rsidRPr="008B29B6">
        <w:rPr>
          <w:rFonts w:cstheme="minorHAnsi"/>
        </w:rPr>
        <w:t xml:space="preserve"> santé sexuels et reproductifs et éducation complète à la sexualité</w:t>
      </w:r>
      <w:r>
        <w:rPr>
          <w:rFonts w:cstheme="minorHAnsi"/>
        </w:rPr>
        <w:t> ;</w:t>
      </w:r>
    </w:p>
    <w:p w14:paraId="6CB0B64E" w14:textId="77777777" w:rsidR="003D1E64" w:rsidRPr="008B29B6" w:rsidRDefault="003D1E64" w:rsidP="003D1E64">
      <w:pPr>
        <w:pStyle w:val="Paragraphedeliste"/>
        <w:numPr>
          <w:ilvl w:val="0"/>
          <w:numId w:val="30"/>
        </w:numPr>
        <w:spacing w:after="200" w:line="276" w:lineRule="auto"/>
        <w:contextualSpacing/>
        <w:jc w:val="both"/>
        <w:rPr>
          <w:rFonts w:cstheme="minorHAnsi"/>
        </w:rPr>
      </w:pPr>
      <w:proofErr w:type="gramStart"/>
      <w:r w:rsidRPr="008B29B6">
        <w:rPr>
          <w:rFonts w:cstheme="minorHAnsi"/>
        </w:rPr>
        <w:t>lutte</w:t>
      </w:r>
      <w:proofErr w:type="gramEnd"/>
      <w:r w:rsidRPr="008B29B6">
        <w:rPr>
          <w:rFonts w:cstheme="minorHAnsi"/>
        </w:rPr>
        <w:t xml:space="preserve"> contre les discriminations et les violences sexistes et sexuelles, y compris la lutte contre les pratiques néfastes (mutilations génitales féminines, mariage d’enfants et forcés)</w:t>
      </w:r>
      <w:r>
        <w:rPr>
          <w:rFonts w:cstheme="minorHAnsi"/>
        </w:rPr>
        <w:t> ;</w:t>
      </w:r>
    </w:p>
    <w:p w14:paraId="524ED14F" w14:textId="77777777" w:rsidR="003D1E64" w:rsidRPr="008B29B6" w:rsidRDefault="003D1E64" w:rsidP="003D1E64">
      <w:pPr>
        <w:pStyle w:val="Paragraphedeliste"/>
        <w:numPr>
          <w:ilvl w:val="0"/>
          <w:numId w:val="30"/>
        </w:numPr>
        <w:spacing w:after="200" w:line="276" w:lineRule="auto"/>
        <w:contextualSpacing/>
        <w:jc w:val="both"/>
        <w:rPr>
          <w:rFonts w:cstheme="minorHAnsi"/>
        </w:rPr>
      </w:pPr>
      <w:proofErr w:type="gramStart"/>
      <w:r w:rsidRPr="008B29B6">
        <w:rPr>
          <w:rFonts w:cstheme="minorHAnsi"/>
        </w:rPr>
        <w:t>autonomisation</w:t>
      </w:r>
      <w:proofErr w:type="gramEnd"/>
      <w:r w:rsidRPr="008B29B6">
        <w:rPr>
          <w:rFonts w:cstheme="minorHAnsi"/>
        </w:rPr>
        <w:t xml:space="preserve"> des femmes et participation à la vie économique</w:t>
      </w:r>
      <w:r>
        <w:rPr>
          <w:rFonts w:cstheme="minorHAnsi"/>
        </w:rPr>
        <w:t> ;</w:t>
      </w:r>
    </w:p>
    <w:p w14:paraId="34C0B105" w14:textId="77777777" w:rsidR="003D1E64" w:rsidRPr="008B29B6" w:rsidRDefault="003D1E64" w:rsidP="003D1E64">
      <w:pPr>
        <w:pStyle w:val="Paragraphedeliste"/>
        <w:numPr>
          <w:ilvl w:val="0"/>
          <w:numId w:val="30"/>
        </w:numPr>
        <w:spacing w:after="200" w:line="276" w:lineRule="auto"/>
        <w:contextualSpacing/>
        <w:jc w:val="both"/>
        <w:rPr>
          <w:rFonts w:cstheme="minorHAnsi"/>
        </w:rPr>
      </w:pPr>
      <w:proofErr w:type="gramStart"/>
      <w:r w:rsidRPr="008B29B6">
        <w:rPr>
          <w:rFonts w:cstheme="minorHAnsi"/>
        </w:rPr>
        <w:t>leadership</w:t>
      </w:r>
      <w:proofErr w:type="gramEnd"/>
      <w:r w:rsidRPr="008B29B6">
        <w:rPr>
          <w:rFonts w:cstheme="minorHAnsi"/>
        </w:rPr>
        <w:t xml:space="preserve"> social et politique des femmes</w:t>
      </w:r>
      <w:r>
        <w:rPr>
          <w:rFonts w:cstheme="minorHAnsi"/>
        </w:rPr>
        <w:t> ;</w:t>
      </w:r>
    </w:p>
    <w:p w14:paraId="5F53E72E" w14:textId="77777777" w:rsidR="003D1E64" w:rsidRPr="008B29B6" w:rsidRDefault="003D1E64" w:rsidP="003D1E64">
      <w:pPr>
        <w:pStyle w:val="Paragraphedeliste"/>
        <w:numPr>
          <w:ilvl w:val="0"/>
          <w:numId w:val="30"/>
        </w:numPr>
        <w:spacing w:after="200" w:line="276" w:lineRule="auto"/>
        <w:contextualSpacing/>
        <w:jc w:val="both"/>
        <w:rPr>
          <w:rFonts w:cstheme="minorHAnsi"/>
        </w:rPr>
      </w:pPr>
      <w:proofErr w:type="gramStart"/>
      <w:r w:rsidRPr="008B29B6">
        <w:rPr>
          <w:rFonts w:cstheme="minorHAnsi"/>
        </w:rPr>
        <w:t>accès</w:t>
      </w:r>
      <w:proofErr w:type="gramEnd"/>
      <w:r w:rsidRPr="008B29B6">
        <w:rPr>
          <w:rFonts w:cstheme="minorHAnsi"/>
        </w:rPr>
        <w:t xml:space="preserve"> </w:t>
      </w:r>
      <w:r>
        <w:rPr>
          <w:rFonts w:cstheme="minorHAnsi"/>
        </w:rPr>
        <w:t xml:space="preserve">et maintien </w:t>
      </w:r>
      <w:r w:rsidRPr="008B29B6">
        <w:rPr>
          <w:rFonts w:cstheme="minorHAnsi"/>
        </w:rPr>
        <w:t>des filles à l’éducation aux niveaux primaire, secondaire et supérieur</w:t>
      </w:r>
      <w:r>
        <w:rPr>
          <w:rFonts w:cstheme="minorHAnsi"/>
        </w:rPr>
        <w:t> ;</w:t>
      </w:r>
    </w:p>
    <w:p w14:paraId="30D8ABCD" w14:textId="77777777" w:rsidR="003D1E64" w:rsidRPr="008B29B6" w:rsidRDefault="003D1E64" w:rsidP="003D1E64">
      <w:pPr>
        <w:pStyle w:val="Paragraphedeliste"/>
        <w:numPr>
          <w:ilvl w:val="0"/>
          <w:numId w:val="30"/>
        </w:numPr>
        <w:spacing w:after="200" w:line="276" w:lineRule="auto"/>
        <w:contextualSpacing/>
        <w:jc w:val="both"/>
        <w:rPr>
          <w:rFonts w:cstheme="minorHAnsi"/>
        </w:rPr>
      </w:pPr>
      <w:proofErr w:type="gramStart"/>
      <w:r w:rsidRPr="008B29B6">
        <w:rPr>
          <w:rFonts w:cstheme="minorHAnsi"/>
        </w:rPr>
        <w:t>agenda</w:t>
      </w:r>
      <w:proofErr w:type="gramEnd"/>
      <w:r w:rsidRPr="008B29B6">
        <w:rPr>
          <w:rFonts w:cstheme="minorHAnsi"/>
        </w:rPr>
        <w:t xml:space="preserve"> « Femmes, paix et sécurité » et rôle des femmes dans les crises</w:t>
      </w:r>
      <w:r>
        <w:rPr>
          <w:rFonts w:cstheme="minorHAnsi"/>
        </w:rPr>
        <w:t> ;</w:t>
      </w:r>
    </w:p>
    <w:p w14:paraId="25A375A9" w14:textId="35353F33" w:rsidR="003D1E64" w:rsidRPr="00147E0F" w:rsidRDefault="003D1E64" w:rsidP="00147E0F">
      <w:pPr>
        <w:pStyle w:val="Paragraphedeliste"/>
        <w:numPr>
          <w:ilvl w:val="0"/>
          <w:numId w:val="30"/>
        </w:numPr>
        <w:spacing w:after="200" w:line="276" w:lineRule="auto"/>
        <w:contextualSpacing/>
        <w:jc w:val="both"/>
        <w:rPr>
          <w:rFonts w:cstheme="minorHAnsi"/>
        </w:rPr>
      </w:pPr>
      <w:proofErr w:type="gramStart"/>
      <w:r>
        <w:rPr>
          <w:rFonts w:cstheme="minorHAnsi"/>
        </w:rPr>
        <w:t>articulation</w:t>
      </w:r>
      <w:proofErr w:type="gramEnd"/>
      <w:r>
        <w:rPr>
          <w:rFonts w:cstheme="minorHAnsi"/>
        </w:rPr>
        <w:t xml:space="preserve"> entre enjeux de genre et atténuation du / adaptation au changement climatique</w:t>
      </w:r>
      <w:r w:rsidRPr="008B29B6">
        <w:rPr>
          <w:rFonts w:cstheme="minorHAnsi"/>
        </w:rPr>
        <w:t>.</w:t>
      </w:r>
    </w:p>
    <w:p w14:paraId="60A1BB45" w14:textId="77777777" w:rsidR="003D1E64" w:rsidRDefault="003D1E64" w:rsidP="00C740CC">
      <w:pPr>
        <w:spacing w:after="120"/>
        <w:jc w:val="both"/>
      </w:pPr>
    </w:p>
    <w:p w14:paraId="2A6E17CF" w14:textId="77777777" w:rsidR="005B1FF3" w:rsidRPr="00CB0FE9" w:rsidRDefault="005B1FF3" w:rsidP="00C740CC">
      <w:pPr>
        <w:spacing w:after="120"/>
        <w:jc w:val="both"/>
      </w:pPr>
      <w:r>
        <w:t xml:space="preserve">Ces dernières années, l’AFD a financé de nombreux projets de lutte </w:t>
      </w:r>
      <w:r w:rsidRPr="00E74965">
        <w:t xml:space="preserve">contre </w:t>
      </w:r>
      <w:r w:rsidRPr="00AF06A7">
        <w:t>les violences basées sur le genre</w:t>
      </w:r>
      <w:r w:rsidRPr="00E74965">
        <w:t>. Cependant, les VGO constituent un sujet peu traité par l’AFD et par</w:t>
      </w:r>
      <w:r>
        <w:t xml:space="preserve"> les bailleurs en règle générale.  </w:t>
      </w:r>
    </w:p>
    <w:p w14:paraId="5C943923" w14:textId="77777777" w:rsidR="005B1FF3" w:rsidRDefault="005B1FF3" w:rsidP="00C257A6">
      <w:pPr>
        <w:spacing w:after="120"/>
        <w:jc w:val="both"/>
      </w:pPr>
      <w:r w:rsidRPr="00E22CB5">
        <w:t xml:space="preserve">Dans ce contexte, l’AFD </w:t>
      </w:r>
      <w:r>
        <w:t>a décidé de s’emparer du sujet en proposant</w:t>
      </w:r>
      <w:r w:rsidRPr="00E22CB5">
        <w:t xml:space="preserve"> une FISONG </w:t>
      </w:r>
      <w:r>
        <w:t>dont le but est</w:t>
      </w:r>
      <w:r w:rsidRPr="00E22CB5">
        <w:t xml:space="preserve"> de </w:t>
      </w:r>
      <w:r>
        <w:t>promouvoir</w:t>
      </w:r>
      <w:r w:rsidRPr="00E22CB5">
        <w:t xml:space="preserve"> des projets innovants qui pourraient </w:t>
      </w:r>
      <w:r>
        <w:t xml:space="preserve">amorcer un travail dans le domaine des VGO et </w:t>
      </w:r>
      <w:r w:rsidRPr="00E22CB5">
        <w:t>contribuer à l’amélioration des conditions de prises en charge des femmes lors des suivis obstétri</w:t>
      </w:r>
      <w:r>
        <w:t>caux</w:t>
      </w:r>
      <w:r w:rsidRPr="00E22CB5">
        <w:t xml:space="preserve"> et/ou gynécologiques. </w:t>
      </w:r>
    </w:p>
    <w:p w14:paraId="3D60E4DB" w14:textId="77777777" w:rsidR="00C740CC" w:rsidRPr="00E22CB5" w:rsidRDefault="00C740CC" w:rsidP="00C257A6">
      <w:pPr>
        <w:spacing w:after="120"/>
        <w:jc w:val="both"/>
      </w:pPr>
    </w:p>
    <w:p w14:paraId="49388A0A" w14:textId="77777777" w:rsidR="005B1FF3" w:rsidRPr="00C257A6" w:rsidRDefault="005B1FF3" w:rsidP="00C740CC">
      <w:pPr>
        <w:pStyle w:val="Soustitre1"/>
        <w:numPr>
          <w:ilvl w:val="1"/>
          <w:numId w:val="26"/>
        </w:numPr>
        <w:rPr>
          <w:rFonts w:ascii="Times New Roman" w:hAnsi="Times New Roman" w:cs="Times New Roman"/>
        </w:rPr>
      </w:pPr>
      <w:bookmarkStart w:id="35" w:name="_Toc63245150"/>
      <w:r w:rsidRPr="00C257A6">
        <w:rPr>
          <w:rFonts w:ascii="Times New Roman" w:hAnsi="Times New Roman" w:cs="Times New Roman"/>
        </w:rPr>
        <w:t>Le rôle des ONG dans la lutte contre les violences gynécologiques et obstétricales</w:t>
      </w:r>
      <w:bookmarkEnd w:id="35"/>
      <w:r w:rsidRPr="00C257A6">
        <w:rPr>
          <w:rFonts w:ascii="Times New Roman" w:hAnsi="Times New Roman" w:cs="Times New Roman"/>
        </w:rPr>
        <w:t xml:space="preserve"> </w:t>
      </w:r>
    </w:p>
    <w:p w14:paraId="19146B5D" w14:textId="77777777" w:rsidR="005B1FF3" w:rsidRDefault="005B1FF3" w:rsidP="00C740CC">
      <w:pPr>
        <w:spacing w:after="120"/>
        <w:jc w:val="both"/>
      </w:pPr>
      <w:r>
        <w:t xml:space="preserve">Les ONG et la société civile </w:t>
      </w:r>
      <w:r w:rsidRPr="009B5389">
        <w:t xml:space="preserve">ont </w:t>
      </w:r>
      <w:r>
        <w:t>de nombreuses expériences d’</w:t>
      </w:r>
      <w:r w:rsidRPr="009B5389">
        <w:t>actions de terrain ainsi qu</w:t>
      </w:r>
      <w:r>
        <w:t xml:space="preserve">e de </w:t>
      </w:r>
      <w:r w:rsidRPr="009B5389">
        <w:t>dialogue</w:t>
      </w:r>
      <w:r>
        <w:t>s</w:t>
      </w:r>
      <w:r w:rsidRPr="009B5389">
        <w:t xml:space="preserve"> avec les autorités publiques</w:t>
      </w:r>
      <w:r>
        <w:t xml:space="preserve"> sur les sujets liés à la santé des mères et notamment à la qualité des soins et aux formations du personnel soignant. Quelques ONG se sont emparées du sujet des violences obstétricales. Néanmoins, les projets proposés ne remettent pas toujours en </w:t>
      </w:r>
      <w:r>
        <w:lastRenderedPageBreak/>
        <w:t xml:space="preserve">cause les violences subies par les femmes en les associant à des violences de genre et aux rapports sociaux inégaux qui se matérialisent sur le corps des femmes. </w:t>
      </w:r>
    </w:p>
    <w:p w14:paraId="3F679E6F" w14:textId="77777777" w:rsidR="005B1FF3" w:rsidRDefault="005B1FF3" w:rsidP="005B1FF3">
      <w:pPr>
        <w:jc w:val="both"/>
      </w:pPr>
      <w:r w:rsidRPr="00D13019">
        <w:t xml:space="preserve">L’AFD souhaite mobiliser la capacité d’innovation des ONG </w:t>
      </w:r>
      <w:r>
        <w:t xml:space="preserve">afin </w:t>
      </w:r>
      <w:r w:rsidRPr="00A356C6">
        <w:t xml:space="preserve">que celles-ci réfléchissent à des actions et proposent des solutions pour lutter contre les VGO en les considérant comme </w:t>
      </w:r>
      <w:r>
        <w:t>émanant de</w:t>
      </w:r>
      <w:r w:rsidRPr="00A356C6">
        <w:t xml:space="preserve"> rapports de pouvoir et d</w:t>
      </w:r>
      <w:r>
        <w:t>’une volonté de</w:t>
      </w:r>
      <w:r w:rsidRPr="00A356C6">
        <w:t xml:space="preserve"> contrôle du corps des femmes par la société.</w:t>
      </w:r>
      <w:r>
        <w:t xml:space="preserve"> </w:t>
      </w:r>
    </w:p>
    <w:p w14:paraId="0535E564" w14:textId="77777777" w:rsidR="00DE53A7" w:rsidRDefault="00DE53A7" w:rsidP="005B1FF3">
      <w:pPr>
        <w:jc w:val="both"/>
      </w:pPr>
    </w:p>
    <w:p w14:paraId="7FADD15D" w14:textId="77777777" w:rsidR="00DE53A7" w:rsidRPr="00D13019" w:rsidRDefault="00DE53A7" w:rsidP="005B1FF3">
      <w:pPr>
        <w:jc w:val="both"/>
      </w:pPr>
    </w:p>
    <w:p w14:paraId="4A45EB26" w14:textId="77777777" w:rsidR="005B1FF3" w:rsidRPr="00DE53A7" w:rsidRDefault="00C257A6" w:rsidP="00C257A6">
      <w:pPr>
        <w:pStyle w:val="Soustitre1"/>
        <w:numPr>
          <w:ilvl w:val="0"/>
          <w:numId w:val="0"/>
        </w:numPr>
        <w:rPr>
          <w:rFonts w:ascii="Times New Roman" w:hAnsi="Times New Roman" w:cs="Times New Roman"/>
          <w:sz w:val="28"/>
          <w:szCs w:val="28"/>
        </w:rPr>
      </w:pPr>
      <w:bookmarkStart w:id="36" w:name="_Toc59094191"/>
      <w:bookmarkStart w:id="37" w:name="_Toc59094248"/>
      <w:bookmarkStart w:id="38" w:name="_Toc63245151"/>
      <w:r>
        <w:rPr>
          <w:rFonts w:ascii="Times New Roman" w:hAnsi="Times New Roman" w:cs="Times New Roman"/>
          <w:sz w:val="28"/>
          <w:szCs w:val="28"/>
        </w:rPr>
        <w:t xml:space="preserve">3. </w:t>
      </w:r>
      <w:r w:rsidR="00DE53A7" w:rsidRPr="00DE53A7">
        <w:rPr>
          <w:rFonts w:ascii="Times New Roman" w:hAnsi="Times New Roman" w:cs="Times New Roman"/>
          <w:sz w:val="28"/>
          <w:szCs w:val="28"/>
        </w:rPr>
        <w:t>Orientations de l</w:t>
      </w:r>
      <w:r w:rsidR="005B1FF3" w:rsidRPr="00DE53A7">
        <w:rPr>
          <w:rFonts w:ascii="Times New Roman" w:hAnsi="Times New Roman" w:cs="Times New Roman"/>
          <w:sz w:val="28"/>
          <w:szCs w:val="28"/>
        </w:rPr>
        <w:t xml:space="preserve">’appel </w:t>
      </w:r>
      <w:r w:rsidR="00DE53A7" w:rsidRPr="00DE53A7">
        <w:rPr>
          <w:rFonts w:ascii="Times New Roman" w:hAnsi="Times New Roman" w:cs="Times New Roman"/>
          <w:sz w:val="28"/>
          <w:szCs w:val="28"/>
        </w:rPr>
        <w:t>à p</w:t>
      </w:r>
      <w:r w:rsidR="005B1FF3" w:rsidRPr="00DE53A7">
        <w:rPr>
          <w:rFonts w:ascii="Times New Roman" w:hAnsi="Times New Roman" w:cs="Times New Roman"/>
          <w:sz w:val="28"/>
          <w:szCs w:val="28"/>
        </w:rPr>
        <w:t>ropositions</w:t>
      </w:r>
      <w:bookmarkEnd w:id="36"/>
      <w:bookmarkEnd w:id="37"/>
      <w:bookmarkEnd w:id="38"/>
    </w:p>
    <w:p w14:paraId="775AEF23" w14:textId="77777777" w:rsidR="005B1FF3" w:rsidRPr="00637C40" w:rsidRDefault="005B1FF3" w:rsidP="00C740CC">
      <w:pPr>
        <w:pStyle w:val="Paragraphedeliste"/>
        <w:numPr>
          <w:ilvl w:val="0"/>
          <w:numId w:val="16"/>
        </w:numPr>
        <w:spacing w:after="160" w:line="276" w:lineRule="auto"/>
        <w:contextualSpacing/>
        <w:jc w:val="both"/>
        <w:rPr>
          <w:b/>
          <w:vanish/>
          <w:u w:val="single"/>
        </w:rPr>
      </w:pPr>
    </w:p>
    <w:p w14:paraId="769505DA" w14:textId="77777777" w:rsidR="005B1FF3" w:rsidRPr="0006494E" w:rsidRDefault="005B1FF3" w:rsidP="00C740CC">
      <w:pPr>
        <w:pStyle w:val="Soustitre1"/>
        <w:numPr>
          <w:ilvl w:val="1"/>
          <w:numId w:val="27"/>
        </w:numPr>
        <w:rPr>
          <w:rFonts w:ascii="Times New Roman" w:hAnsi="Times New Roman" w:cs="Times New Roman"/>
        </w:rPr>
      </w:pPr>
      <w:bookmarkStart w:id="39" w:name="_Toc63245152"/>
      <w:r w:rsidRPr="0006494E">
        <w:rPr>
          <w:rFonts w:ascii="Times New Roman" w:hAnsi="Times New Roman" w:cs="Times New Roman"/>
        </w:rPr>
        <w:t>Finalité</w:t>
      </w:r>
      <w:bookmarkEnd w:id="39"/>
      <w:r w:rsidRPr="0006494E">
        <w:rPr>
          <w:rFonts w:ascii="Times New Roman" w:hAnsi="Times New Roman" w:cs="Times New Roman"/>
        </w:rPr>
        <w:t xml:space="preserve"> </w:t>
      </w:r>
    </w:p>
    <w:p w14:paraId="4E0E6B04" w14:textId="77777777" w:rsidR="005B1FF3" w:rsidRPr="004B579D" w:rsidRDefault="005B1FF3" w:rsidP="00C257A6">
      <w:pPr>
        <w:spacing w:after="120"/>
        <w:jc w:val="both"/>
        <w:rPr>
          <w:b/>
          <w:color w:val="000000"/>
        </w:rPr>
      </w:pPr>
      <w:r w:rsidRPr="00D13019">
        <w:rPr>
          <w:b/>
          <w:color w:val="000000"/>
        </w:rPr>
        <w:t>La finalité de la FISONG</w:t>
      </w:r>
      <w:r>
        <w:rPr>
          <w:b/>
          <w:color w:val="000000"/>
        </w:rPr>
        <w:t xml:space="preserve"> « </w:t>
      </w:r>
      <w:r w:rsidRPr="00CB0FE9">
        <w:rPr>
          <w:b/>
          <w:color w:val="000000"/>
        </w:rPr>
        <w:t>Lutte</w:t>
      </w:r>
      <w:r w:rsidR="00C740CC">
        <w:rPr>
          <w:b/>
          <w:color w:val="000000"/>
        </w:rPr>
        <w:t>r</w:t>
      </w:r>
      <w:r w:rsidRPr="00CB0FE9">
        <w:rPr>
          <w:b/>
          <w:color w:val="000000"/>
        </w:rPr>
        <w:t xml:space="preserve"> contre les violences </w:t>
      </w:r>
      <w:r w:rsidRPr="00A356C6">
        <w:rPr>
          <w:b/>
          <w:color w:val="000000"/>
        </w:rPr>
        <w:t>gynécologiques et obstétricales » est d’appuyer l’</w:t>
      </w:r>
      <w:r>
        <w:rPr>
          <w:b/>
          <w:color w:val="000000"/>
        </w:rPr>
        <w:t>é</w:t>
      </w:r>
      <w:r w:rsidRPr="00A356C6">
        <w:rPr>
          <w:b/>
          <w:color w:val="000000"/>
        </w:rPr>
        <w:t xml:space="preserve">mergence et le développement de projets et de pratiques visant à promouvoir les soins </w:t>
      </w:r>
      <w:proofErr w:type="spellStart"/>
      <w:r w:rsidRPr="00A356C6">
        <w:rPr>
          <w:b/>
          <w:color w:val="000000"/>
        </w:rPr>
        <w:t>bientraitants</w:t>
      </w:r>
      <w:proofErr w:type="spellEnd"/>
      <w:r w:rsidRPr="00A356C6">
        <w:rPr>
          <w:b/>
          <w:color w:val="000000"/>
        </w:rPr>
        <w:t xml:space="preserve"> et respectueux afin de réduire les violences gynécologiques</w:t>
      </w:r>
      <w:r>
        <w:rPr>
          <w:b/>
          <w:color w:val="000000"/>
        </w:rPr>
        <w:t xml:space="preserve"> et obstétricales</w:t>
      </w:r>
      <w:r w:rsidRPr="00BC1A65">
        <w:rPr>
          <w:b/>
          <w:color w:val="000000"/>
        </w:rPr>
        <w:t xml:space="preserve">. </w:t>
      </w:r>
      <w:r w:rsidRPr="00492818">
        <w:rPr>
          <w:color w:val="000000"/>
        </w:rPr>
        <w:t xml:space="preserve">Plus largement, cette FISONG financera des projets qui lutteront durablement contre les facteurs favorisant la survenue de ces violences. </w:t>
      </w:r>
    </w:p>
    <w:p w14:paraId="1A2C44CF" w14:textId="77777777" w:rsidR="005B1FF3" w:rsidRDefault="005B1FF3" w:rsidP="00C257A6">
      <w:pPr>
        <w:spacing w:after="120"/>
        <w:jc w:val="both"/>
      </w:pPr>
      <w:r>
        <w:t xml:space="preserve">A travers cette FISONG, l’AFD cherche à investir un champ thématique jusqu’alors peu exploré et à tirer des leçons des approches développées par les ONG pour pouvoir mieux intégrer cette problématique dans ses interventions futures. </w:t>
      </w:r>
    </w:p>
    <w:p w14:paraId="2F587033" w14:textId="77777777" w:rsidR="00C740CC" w:rsidRDefault="00C740CC" w:rsidP="00C257A6">
      <w:pPr>
        <w:spacing w:after="120"/>
        <w:jc w:val="both"/>
      </w:pPr>
    </w:p>
    <w:p w14:paraId="6ED51470" w14:textId="77777777" w:rsidR="005B1FF3" w:rsidRPr="00C740CC" w:rsidRDefault="005B1FF3" w:rsidP="00C740CC">
      <w:pPr>
        <w:pStyle w:val="Soustitre1"/>
        <w:numPr>
          <w:ilvl w:val="1"/>
          <w:numId w:val="27"/>
        </w:numPr>
        <w:rPr>
          <w:rFonts w:ascii="Times New Roman" w:hAnsi="Times New Roman" w:cs="Times New Roman"/>
        </w:rPr>
      </w:pPr>
      <w:bookmarkStart w:id="40" w:name="_Toc63245153"/>
      <w:r w:rsidRPr="00C740CC">
        <w:rPr>
          <w:rFonts w:ascii="Times New Roman" w:hAnsi="Times New Roman" w:cs="Times New Roman"/>
        </w:rPr>
        <w:t>Lignes directrices générales</w:t>
      </w:r>
      <w:bookmarkEnd w:id="40"/>
    </w:p>
    <w:p w14:paraId="7F7E0A90" w14:textId="77777777" w:rsidR="005B1FF3" w:rsidRPr="00DE53A7" w:rsidRDefault="005B1FF3" w:rsidP="00DE53A7">
      <w:pPr>
        <w:pStyle w:val="Soussoustitre"/>
        <w:numPr>
          <w:ilvl w:val="1"/>
          <w:numId w:val="1"/>
        </w:numPr>
        <w:rPr>
          <w:rFonts w:ascii="Times New Roman" w:hAnsi="Times New Roman" w:cs="Times New Roman"/>
          <w:sz w:val="24"/>
          <w:szCs w:val="24"/>
        </w:rPr>
      </w:pPr>
      <w:bookmarkStart w:id="41" w:name="_Toc63245154"/>
      <w:r w:rsidRPr="00DE53A7">
        <w:rPr>
          <w:rFonts w:ascii="Times New Roman" w:hAnsi="Times New Roman" w:cs="Times New Roman"/>
          <w:sz w:val="24"/>
          <w:szCs w:val="24"/>
        </w:rPr>
        <w:t>Périmètre thématique</w:t>
      </w:r>
      <w:bookmarkEnd w:id="41"/>
    </w:p>
    <w:p w14:paraId="21683C83" w14:textId="77777777" w:rsidR="005B1FF3" w:rsidRPr="00591062" w:rsidRDefault="005B1FF3" w:rsidP="005B1FF3">
      <w:pPr>
        <w:jc w:val="both"/>
        <w:rPr>
          <w:b/>
          <w:bCs/>
          <w:u w:val="single"/>
        </w:rPr>
      </w:pPr>
      <w:r w:rsidRPr="00F87C1C">
        <w:t xml:space="preserve">Les propositions présentées par les ONG </w:t>
      </w:r>
      <w:r>
        <w:t>devront reposer sur les principes suivants : </w:t>
      </w:r>
    </w:p>
    <w:p w14:paraId="36E62D5B" w14:textId="77777777" w:rsidR="005B1FF3" w:rsidRDefault="005B1FF3" w:rsidP="00C740CC">
      <w:pPr>
        <w:pStyle w:val="Paragraphedeliste"/>
        <w:numPr>
          <w:ilvl w:val="0"/>
          <w:numId w:val="23"/>
        </w:numPr>
        <w:spacing w:before="120" w:after="240"/>
        <w:contextualSpacing/>
        <w:jc w:val="both"/>
        <w:rPr>
          <w:b/>
          <w:bCs/>
        </w:rPr>
      </w:pPr>
      <w:r w:rsidRPr="004E3F9D">
        <w:rPr>
          <w:b/>
          <w:bCs/>
        </w:rPr>
        <w:t>Considérer la spécificité des violences gynécologiques et obstétricales comme des violences de genre</w:t>
      </w:r>
    </w:p>
    <w:p w14:paraId="3766C5A4" w14:textId="77777777" w:rsidR="005B1FF3" w:rsidRDefault="005B1FF3" w:rsidP="00C257A6">
      <w:pPr>
        <w:spacing w:after="120"/>
        <w:jc w:val="both"/>
      </w:pPr>
      <w:r>
        <w:t>Cette FISONG adopte la définition du HCE des VGO</w:t>
      </w:r>
      <w:r>
        <w:rPr>
          <w:rStyle w:val="Appelnotedebasdep"/>
        </w:rPr>
        <w:footnoteReference w:id="25"/>
      </w:r>
      <w:r>
        <w:t xml:space="preserve"> ce qui implique que les projets appréhendent la dimension sexiste des VGO et les considèrent dans l’historicité de l’appropriation du corps des femmes par l’institution médicale. Les rapports sociaux inégalitaires qui caractérisent les difficiles relations entre soignant.es et soigné.es sont documentés dans la majorité des régions du monde. Ces relations ont été particulièrement décrites depuis une trentaine d’années en Afrique de l’Ouest et spécifiquement dans le domaine de la santé maternelle</w:t>
      </w:r>
      <w:r>
        <w:rPr>
          <w:rStyle w:val="Appelnotedebasdep"/>
        </w:rPr>
        <w:footnoteReference w:id="26"/>
      </w:r>
      <w:r>
        <w:t>. Ces recherches ont ainsi rendu visibles les violences psychologiques, verbales et physiques subies par les femmes</w:t>
      </w:r>
      <w:r>
        <w:rPr>
          <w:rStyle w:val="Appelnotedebasdep"/>
        </w:rPr>
        <w:footnoteReference w:id="27"/>
      </w:r>
      <w:r>
        <w:t>, ainsi que la souffrance des soignant.es</w:t>
      </w:r>
      <w:r>
        <w:rPr>
          <w:rStyle w:val="Appelnotedebasdep"/>
        </w:rPr>
        <w:footnoteReference w:id="28"/>
      </w:r>
      <w:r>
        <w:t xml:space="preserve">. Loin de nier cette réalité et la nécessité d’agir pour pallier ces souffrances, y compris dans les projets qui seront proposés, </w:t>
      </w:r>
      <w:r w:rsidRPr="00585635">
        <w:rPr>
          <w:b/>
        </w:rPr>
        <w:t>cette FISONG souhaite dépasser ce cadre analytique pour aborder la problématique très spécifique des violences obstétricales comme des violences de genre</w:t>
      </w:r>
      <w:r>
        <w:t xml:space="preserve">. </w:t>
      </w:r>
    </w:p>
    <w:p w14:paraId="7CB8E649" w14:textId="77777777" w:rsidR="005B1FF3" w:rsidRDefault="005B1FF3" w:rsidP="00C257A6">
      <w:pPr>
        <w:spacing w:after="120"/>
        <w:jc w:val="both"/>
      </w:pPr>
      <w:r w:rsidRPr="007259DC">
        <w:t xml:space="preserve">A ce titre, au-delà des rapports de pouvoir entre soignant.es et soigné.es, cette FISONG intègrera les rapports sociaux inégaux qui s’exercent sur le corps des femmes et qui guident ces pratiques. </w:t>
      </w:r>
      <w:r w:rsidRPr="007259DC">
        <w:rPr>
          <w:b/>
        </w:rPr>
        <w:t xml:space="preserve">Les </w:t>
      </w:r>
      <w:r w:rsidRPr="000E6C70">
        <w:rPr>
          <w:b/>
        </w:rPr>
        <w:t xml:space="preserve">violences de genre constituent une manifestation des rapports sociaux de domination des </w:t>
      </w:r>
      <w:r w:rsidRPr="000E6C70">
        <w:rPr>
          <w:b/>
        </w:rPr>
        <w:lastRenderedPageBreak/>
        <w:t xml:space="preserve">hommes sur les femmes. Ces violences de genre peuvent être exercées à la fois par des hommes mais aussi par des femmes, notamment les sages-femmes. </w:t>
      </w:r>
      <w:r w:rsidRPr="000E6C70">
        <w:rPr>
          <w:bCs/>
        </w:rPr>
        <w:t>Elles devront être entendues comme</w:t>
      </w:r>
      <w:r w:rsidRPr="000E6C70">
        <w:t xml:space="preserve"> la conséquence</w:t>
      </w:r>
      <w:r w:rsidRPr="007259DC">
        <w:t xml:space="preserve"> des rapports de pouvoir qui s’exercent sur le corps des femmes, et le contrôle du corps des femmes par la </w:t>
      </w:r>
      <w:r w:rsidRPr="00A0776A">
        <w:t xml:space="preserve">société. Les projets devront ainsi </w:t>
      </w:r>
      <w:r>
        <w:t xml:space="preserve">prévenir et </w:t>
      </w:r>
      <w:r w:rsidRPr="00A0776A">
        <w:t>répondre durablement à ces violences structurelles. Ils devront dépasser les seules actions ponctuelles dans le fonctionnement et l’organisation des structures de soins pour travailler plus en profondeur sur les normes sociales et juridiques.</w:t>
      </w:r>
      <w:r>
        <w:t xml:space="preserve"> </w:t>
      </w:r>
    </w:p>
    <w:p w14:paraId="5C678A2F" w14:textId="0C86881C" w:rsidR="005B1FF3" w:rsidRDefault="005B1FF3" w:rsidP="00C257A6">
      <w:pPr>
        <w:spacing w:after="120"/>
        <w:jc w:val="both"/>
      </w:pPr>
      <w:r w:rsidRPr="00A356C6">
        <w:t>Une attention particulière devra être portée aux femmes qui se situent à l’intersection de plusieurs rapports sociaux de domination et qui sont particulièrement exposées à ces violences, telles que les adole</w:t>
      </w:r>
      <w:r w:rsidR="00C76BB1">
        <w:t xml:space="preserve">scentes, les femmes âgées, les femmes vivant avec le VIH, les femmes de différentes origines ou ethnies, en situation de handicap ou de migration, etc. </w:t>
      </w:r>
      <w:r>
        <w:t xml:space="preserve"> </w:t>
      </w:r>
    </w:p>
    <w:p w14:paraId="0B2D1D18" w14:textId="77777777" w:rsidR="005B1FF3" w:rsidRDefault="005B1FF3" w:rsidP="00C740CC">
      <w:pPr>
        <w:pStyle w:val="Paragraphedeliste"/>
        <w:numPr>
          <w:ilvl w:val="0"/>
          <w:numId w:val="23"/>
        </w:numPr>
        <w:spacing w:before="240" w:after="240"/>
        <w:contextualSpacing/>
        <w:jc w:val="both"/>
        <w:rPr>
          <w:b/>
          <w:bCs/>
        </w:rPr>
      </w:pPr>
      <w:r w:rsidRPr="00591062">
        <w:rPr>
          <w:b/>
          <w:bCs/>
        </w:rPr>
        <w:t>Dépasser les seules violences obstétricales</w:t>
      </w:r>
      <w:r>
        <w:rPr>
          <w:b/>
          <w:bCs/>
        </w:rPr>
        <w:t xml:space="preserve"> et prendre en compte également les </w:t>
      </w:r>
      <w:r w:rsidRPr="00591062">
        <w:rPr>
          <w:b/>
          <w:bCs/>
        </w:rPr>
        <w:t>violences gynécologiques</w:t>
      </w:r>
    </w:p>
    <w:p w14:paraId="5CC1EA66" w14:textId="77777777" w:rsidR="005B1FF3" w:rsidRDefault="005B1FF3" w:rsidP="005B1FF3">
      <w:pPr>
        <w:jc w:val="both"/>
      </w:pPr>
      <w:r>
        <w:t xml:space="preserve">Alors que les principales recherches académiques et interventions d’organisations de la société civile (OSC) portent aujourd’hui essentiellement sur les violences obstétricales, </w:t>
      </w:r>
      <w:r w:rsidRPr="004B0095">
        <w:rPr>
          <w:b/>
        </w:rPr>
        <w:t>cette FISONG souhaite étendre les actions aux violences gynécologiques</w:t>
      </w:r>
      <w:r>
        <w:t>. Les violences gynécologiques subies dans le cadre du suivi et de la surveillance du corps des femmes</w:t>
      </w:r>
      <w:r w:rsidRPr="00321F73">
        <w:t xml:space="preserve"> </w:t>
      </w:r>
      <w:r>
        <w:t>par l’institution médicale devront ainsi être considérées sur un même continuum de violences faites aux femmes</w:t>
      </w:r>
      <w:r w:rsidRPr="00A0776A">
        <w:t>. Les projets sont à ce titre fortement encouragés à intégrer les problématiques de la contraception</w:t>
      </w:r>
      <w:r>
        <w:t>, du dépistage des cancers dits « féminins » (cancers du col et cancers du sein)</w:t>
      </w:r>
      <w:r w:rsidRPr="00A0776A">
        <w:t xml:space="preserve"> et si possible, de l’avortement, dans leur rapport avec les violences de genre</w:t>
      </w:r>
      <w:r>
        <w:t xml:space="preserve">. Les projets pourront par exemple décrire les choix proposés (ou non) aux femmes, les jugements portés par les </w:t>
      </w:r>
      <w:proofErr w:type="spellStart"/>
      <w:r>
        <w:t>professionnel.les</w:t>
      </w:r>
      <w:proofErr w:type="spellEnd"/>
      <w:r>
        <w:t xml:space="preserve"> de santé concernant les demandes des femmes ainsi que les réponses apportées à ces demandes, l’espace d’autonomie laissé aux femmes, et la place du consentement.</w:t>
      </w:r>
    </w:p>
    <w:p w14:paraId="164A2C3D" w14:textId="77777777" w:rsidR="005B1FF3" w:rsidRPr="00591062" w:rsidRDefault="005B1FF3" w:rsidP="00C740CC">
      <w:pPr>
        <w:pStyle w:val="Paragraphedeliste"/>
        <w:numPr>
          <w:ilvl w:val="0"/>
          <w:numId w:val="23"/>
        </w:numPr>
        <w:spacing w:before="240" w:after="160" w:line="259" w:lineRule="auto"/>
        <w:contextualSpacing/>
        <w:jc w:val="both"/>
        <w:rPr>
          <w:b/>
        </w:rPr>
      </w:pPr>
      <w:r w:rsidRPr="00591062">
        <w:rPr>
          <w:b/>
        </w:rPr>
        <w:t>Intégrer une composante de recherche-action dans les projets</w:t>
      </w:r>
    </w:p>
    <w:p w14:paraId="368FEA31" w14:textId="77777777" w:rsidR="005B1FF3" w:rsidDel="004C1A80" w:rsidRDefault="005B1FF3" w:rsidP="00C257A6">
      <w:pPr>
        <w:spacing w:after="120"/>
        <w:jc w:val="both"/>
      </w:pPr>
      <w:r>
        <w:t xml:space="preserve">Les projets devront intégrer un volet de recherche afin de guider leurs différentes actions. </w:t>
      </w:r>
      <w:r w:rsidRPr="0014683B" w:rsidDel="004C1A80">
        <w:t xml:space="preserve"> </w:t>
      </w:r>
      <w:r w:rsidDel="004C1A80">
        <w:t xml:space="preserve">Le caractère innovant de la thématique des VGO et le peu de données disponibles sur ce sujet justifient la nécessité de fournir des données sur ce thème afin de guider les actions par la recherche. </w:t>
      </w:r>
      <w:r>
        <w:t>Les ONG devront dans cette optique travailler en partenariat avec des acteurs/actrices du monde de la recherche en menant</w:t>
      </w:r>
      <w:r w:rsidDel="004C1A80">
        <w:t xml:space="preserve"> des enquêtes et terrains de recherche tournés vers l’action</w:t>
      </w:r>
      <w:r>
        <w:t xml:space="preserve">. </w:t>
      </w:r>
    </w:p>
    <w:p w14:paraId="4A181EF6" w14:textId="77777777" w:rsidR="005B1FF3" w:rsidRDefault="005B1FF3" w:rsidP="00C257A6">
      <w:pPr>
        <w:spacing w:after="120"/>
        <w:jc w:val="both"/>
      </w:pPr>
      <w:r>
        <w:t>Afin de guider les alternatives possibles et les actions du projet, les activités de recherche-action pourront approfondir et documenter certaines thématiques telles que les conditions concrètes dans lesquelles les femmes accouchent (salles de naissances communes, absence d’</w:t>
      </w:r>
      <w:proofErr w:type="spellStart"/>
      <w:r>
        <w:t>accompagnant.e</w:t>
      </w:r>
      <w:proofErr w:type="spellEnd"/>
      <w:r>
        <w:t xml:space="preserve"> et absence de prise en charge de la douleur par exemple), l</w:t>
      </w:r>
      <w:r w:rsidDel="004C1A80">
        <w:t xml:space="preserve">es violences psychologiques, verbales et physiques subies par les femmes, le ressenti des femmes et des soignant.es sur ces violences, </w:t>
      </w:r>
      <w:r>
        <w:t xml:space="preserve">les pratiques dites « abusives », </w:t>
      </w:r>
      <w:r w:rsidDel="004C1A80">
        <w:t>l’absence d’information et de recueil de consentement auprès des femmes</w:t>
      </w:r>
      <w:r>
        <w:t xml:space="preserve">, ou encore le rapport des femmes à la </w:t>
      </w:r>
      <w:proofErr w:type="spellStart"/>
      <w:r>
        <w:t>biomédicalisation</w:t>
      </w:r>
      <w:proofErr w:type="spellEnd"/>
      <w:r>
        <w:t xml:space="preserve"> et aux biotechnologies.</w:t>
      </w:r>
    </w:p>
    <w:p w14:paraId="1A688FF2" w14:textId="77777777" w:rsidR="005B1FF3" w:rsidRPr="00C257A6" w:rsidRDefault="005B1FF3" w:rsidP="00C257A6">
      <w:pPr>
        <w:spacing w:after="120"/>
        <w:jc w:val="both"/>
      </w:pPr>
      <w:r>
        <w:t xml:space="preserve">Ces données permettront aux actions mises en place d’être au plus proche du terrain, de répondre de façon adaptée au contexte local et aux besoins des actrices et acteurs locaux. Cette démarche </w:t>
      </w:r>
      <w:r w:rsidRPr="00C257A6">
        <w:t>permettra également de limiter les résistances au changement et d’identifier les différents obstacles possibles. Les projets devront insister sur les aspects éthiques de cette recherche-action (</w:t>
      </w:r>
      <w:proofErr w:type="spellStart"/>
      <w:r w:rsidRPr="00C257A6">
        <w:t>co</w:t>
      </w:r>
      <w:proofErr w:type="spellEnd"/>
      <w:r w:rsidRPr="00C257A6">
        <w:t>-construction de la recherche, implication des bénéficiaires, restitution aux actrices et aux auteurs).</w:t>
      </w:r>
    </w:p>
    <w:p w14:paraId="386702D1" w14:textId="77777777" w:rsidR="005B1FF3" w:rsidRPr="00C257A6" w:rsidRDefault="005B1FF3" w:rsidP="005B1FF3">
      <w:pPr>
        <w:autoSpaceDE w:val="0"/>
        <w:autoSpaceDN w:val="0"/>
        <w:jc w:val="both"/>
        <w:rPr>
          <w:color w:val="1F497D"/>
        </w:rPr>
      </w:pPr>
      <w:r w:rsidRPr="00C257A6">
        <w:t xml:space="preserve">Les ONG devront s’associer avec </w:t>
      </w:r>
      <w:proofErr w:type="spellStart"/>
      <w:proofErr w:type="gramStart"/>
      <w:r w:rsidRPr="00C257A6">
        <w:t>un.e</w:t>
      </w:r>
      <w:proofErr w:type="spellEnd"/>
      <w:proofErr w:type="gramEnd"/>
      <w:r w:rsidRPr="00C257A6">
        <w:t xml:space="preserve"> </w:t>
      </w:r>
      <w:proofErr w:type="spellStart"/>
      <w:r w:rsidRPr="00C257A6">
        <w:t>chercheur.e</w:t>
      </w:r>
      <w:proofErr w:type="spellEnd"/>
      <w:r w:rsidRPr="00C257A6">
        <w:t xml:space="preserve"> ou une équipe de recherche spécialiste des inégalités de genre et ayant des compétences en sociologie-anthropologie.</w:t>
      </w:r>
      <w:r w:rsidRPr="00C257A6">
        <w:rPr>
          <w:color w:val="1F497D"/>
        </w:rPr>
        <w:t xml:space="preserve"> </w:t>
      </w:r>
    </w:p>
    <w:p w14:paraId="62E3E5D7" w14:textId="77777777" w:rsidR="005B1FF3" w:rsidRDefault="005B1FF3" w:rsidP="005B1FF3">
      <w:pPr>
        <w:autoSpaceDE w:val="0"/>
        <w:autoSpaceDN w:val="0"/>
        <w:jc w:val="both"/>
        <w:rPr>
          <w:rFonts w:ascii="Calibri" w:hAnsi="Calibri"/>
        </w:rPr>
      </w:pPr>
    </w:p>
    <w:p w14:paraId="5BF541BF" w14:textId="77777777" w:rsidR="005B1FF3" w:rsidRPr="00AC1D40" w:rsidRDefault="005B1FF3" w:rsidP="00C740CC">
      <w:pPr>
        <w:pStyle w:val="Paragraphedeliste"/>
        <w:numPr>
          <w:ilvl w:val="0"/>
          <w:numId w:val="23"/>
        </w:numPr>
        <w:spacing w:after="160" w:line="259" w:lineRule="auto"/>
        <w:contextualSpacing/>
        <w:jc w:val="both"/>
        <w:rPr>
          <w:b/>
        </w:rPr>
      </w:pPr>
      <w:r w:rsidRPr="00AC1D40">
        <w:rPr>
          <w:b/>
        </w:rPr>
        <w:t>Promouvoir une approche systémique et pérenne</w:t>
      </w:r>
    </w:p>
    <w:p w14:paraId="6AE811A7" w14:textId="77777777" w:rsidR="005B1FF3" w:rsidRDefault="005B1FF3" w:rsidP="00C257A6">
      <w:pPr>
        <w:spacing w:after="120"/>
        <w:jc w:val="both"/>
      </w:pPr>
      <w:r>
        <w:lastRenderedPageBreak/>
        <w:t xml:space="preserve">Les projets pourront cibler un ou plusieurs niveaux de soins (hôpitaux universitaires, hôpitaux de référence, centres de santé communautaires). A l’intérieur de ces structures de santé, différents services pourront être identifiés comme prioritaires pour mettre en place des actions telles que des consultations de planification familiale, des consultations prénatales, les services d’urgence gynécologiques et obstétricales, des cours de préparation à l’accouchement, les salles de « pré-travail » ou de « dilatation », les salles de naissances, les services d’hospitalisation (grossesses à haut risques, postpartum, chirurgie gynécologique). </w:t>
      </w:r>
    </w:p>
    <w:p w14:paraId="63FA28A1" w14:textId="77777777" w:rsidR="005B1FF3" w:rsidRDefault="005B1FF3" w:rsidP="00C257A6">
      <w:pPr>
        <w:spacing w:after="120"/>
        <w:jc w:val="both"/>
      </w:pPr>
      <w:r>
        <w:t xml:space="preserve">Les projets pourront adopter une approche systémique en agissant à plusieurs niveaux : au niveau individuel, communautaire et dans la mesure du possible, au niveau institutionnel. A titre d’exemple, les projets pourraient ainsi cibler les </w:t>
      </w:r>
      <w:proofErr w:type="spellStart"/>
      <w:r>
        <w:t>professionnel.les</w:t>
      </w:r>
      <w:proofErr w:type="spellEnd"/>
      <w:r>
        <w:t xml:space="preserve"> de santé à travers la formation (initiale ou continue), l’amélioration des conditions d’exercice, la mise en place d’espaces de paroles (soutien psychologique, groupes de </w:t>
      </w:r>
      <w:r w:rsidRPr="00A356C6">
        <w:t>paroles entre soignant.es) mais ils</w:t>
      </w:r>
      <w:r>
        <w:t xml:space="preserve"> pourront aussi cibler les femmes, leurs accompagnant.es et leurs familles (stratégies d’</w:t>
      </w:r>
      <w:proofErr w:type="spellStart"/>
      <w:r w:rsidRPr="001930E9">
        <w:rPr>
          <w:i/>
        </w:rPr>
        <w:t>empowerment</w:t>
      </w:r>
      <w:proofErr w:type="spellEnd"/>
      <w:r>
        <w:t xml:space="preserve">, approche par les droits), ainsi que les communautés à travers des programmes de sensibilisation et d’informations, changement des comportements, </w:t>
      </w:r>
      <w:proofErr w:type="spellStart"/>
      <w:r w:rsidRPr="001930E9">
        <w:rPr>
          <w:i/>
        </w:rPr>
        <w:t>community</w:t>
      </w:r>
      <w:proofErr w:type="spellEnd"/>
      <w:r w:rsidRPr="001930E9">
        <w:rPr>
          <w:i/>
        </w:rPr>
        <w:t xml:space="preserve"> </w:t>
      </w:r>
      <w:proofErr w:type="spellStart"/>
      <w:r w:rsidRPr="001930E9">
        <w:rPr>
          <w:i/>
        </w:rPr>
        <w:t>based</w:t>
      </w:r>
      <w:proofErr w:type="spellEnd"/>
      <w:r w:rsidRPr="001930E9">
        <w:rPr>
          <w:i/>
        </w:rPr>
        <w:t xml:space="preserve"> dialogue</w:t>
      </w:r>
      <w:r>
        <w:rPr>
          <w:i/>
        </w:rPr>
        <w:t xml:space="preserve"> </w:t>
      </w:r>
      <w:r w:rsidRPr="001D6599">
        <w:rPr>
          <w:iCs/>
        </w:rPr>
        <w:t xml:space="preserve">impliquant des </w:t>
      </w:r>
      <w:proofErr w:type="spellStart"/>
      <w:r w:rsidRPr="001D6599">
        <w:rPr>
          <w:iCs/>
        </w:rPr>
        <w:t>professionnel</w:t>
      </w:r>
      <w:r>
        <w:rPr>
          <w:iCs/>
        </w:rPr>
        <w:t>.le</w:t>
      </w:r>
      <w:r w:rsidRPr="001D6599">
        <w:rPr>
          <w:iCs/>
        </w:rPr>
        <w:t>s</w:t>
      </w:r>
      <w:proofErr w:type="spellEnd"/>
      <w:r w:rsidRPr="001D6599">
        <w:rPr>
          <w:iCs/>
        </w:rPr>
        <w:t xml:space="preserve"> de santé, </w:t>
      </w:r>
      <w:r>
        <w:rPr>
          <w:iCs/>
        </w:rPr>
        <w:t xml:space="preserve">et </w:t>
      </w:r>
      <w:r w:rsidRPr="001D6599">
        <w:rPr>
          <w:iCs/>
        </w:rPr>
        <w:t>diffusion d’expériences positives.</w:t>
      </w:r>
      <w:r>
        <w:t xml:space="preserve"> Les projets pourront également appuyer </w:t>
      </w:r>
      <w:r w:rsidRPr="00727312">
        <w:t xml:space="preserve">des activités </w:t>
      </w:r>
      <w:r>
        <w:t xml:space="preserve">au niveau plus institutionnel, au travers par exemple de stratégies de plaidoyer ou encore d’activités </w:t>
      </w:r>
      <w:r w:rsidRPr="00727312">
        <w:t>de soutien aux organisations féministes</w:t>
      </w:r>
      <w:r>
        <w:t xml:space="preserve"> via notamment du renforcement de capacités. </w:t>
      </w:r>
    </w:p>
    <w:p w14:paraId="0EF59729" w14:textId="77777777" w:rsidR="005B1FF3" w:rsidRPr="0061258E" w:rsidRDefault="005B1FF3" w:rsidP="00C257A6">
      <w:pPr>
        <w:spacing w:after="120"/>
        <w:jc w:val="both"/>
      </w:pPr>
      <w:r>
        <w:t xml:space="preserve">Une attention particulière devra être portée pour que les projets proposés puissent s’inscrire dans la pérennité avec des approches basées sur le changement des attitudes et des comportements à long terme, ou en investissant dans la formation des sages-femmes sur les rapports sociaux de sexe afin de promouvoir une attitude </w:t>
      </w:r>
      <w:proofErr w:type="spellStart"/>
      <w:r w:rsidRPr="00765A70">
        <w:t>bientraitante</w:t>
      </w:r>
      <w:proofErr w:type="spellEnd"/>
      <w:r>
        <w:t xml:space="preserve"> dès le début de la formation et pour les futures générations. </w:t>
      </w:r>
    </w:p>
    <w:p w14:paraId="7EB4BE3B" w14:textId="77777777" w:rsidR="005B1FF3" w:rsidRPr="00DE53A7" w:rsidRDefault="005B1FF3" w:rsidP="00DE53A7">
      <w:pPr>
        <w:pStyle w:val="Soussoustitre"/>
        <w:numPr>
          <w:ilvl w:val="1"/>
          <w:numId w:val="1"/>
        </w:numPr>
        <w:rPr>
          <w:rFonts w:ascii="Times New Roman" w:hAnsi="Times New Roman" w:cs="Times New Roman"/>
          <w:sz w:val="24"/>
          <w:szCs w:val="24"/>
        </w:rPr>
      </w:pPr>
      <w:bookmarkStart w:id="42" w:name="_Toc63245155"/>
      <w:r w:rsidRPr="00DE53A7">
        <w:rPr>
          <w:rFonts w:ascii="Times New Roman" w:hAnsi="Times New Roman" w:cs="Times New Roman"/>
          <w:sz w:val="24"/>
          <w:szCs w:val="24"/>
        </w:rPr>
        <w:t>Périmètre géographique</w:t>
      </w:r>
      <w:bookmarkEnd w:id="42"/>
      <w:r w:rsidRPr="00DE53A7">
        <w:rPr>
          <w:rFonts w:ascii="Times New Roman" w:hAnsi="Times New Roman" w:cs="Times New Roman"/>
          <w:sz w:val="24"/>
          <w:szCs w:val="24"/>
        </w:rPr>
        <w:t xml:space="preserve"> </w:t>
      </w:r>
    </w:p>
    <w:p w14:paraId="76F2E26E" w14:textId="77777777" w:rsidR="005B1FF3" w:rsidRDefault="005B1FF3" w:rsidP="005B1FF3">
      <w:pPr>
        <w:jc w:val="both"/>
        <w:rPr>
          <w:bCs/>
          <w:color w:val="000000"/>
        </w:rPr>
      </w:pPr>
      <w:r>
        <w:rPr>
          <w:bCs/>
          <w:color w:val="000000"/>
        </w:rPr>
        <w:t>Pour cette FISONG, l’AFD a décidé de cibler certains pays prioritaires de l’aide</w:t>
      </w:r>
      <w:r w:rsidRPr="00CB0FE9">
        <w:rPr>
          <w:bCs/>
          <w:color w:val="000000"/>
        </w:rPr>
        <w:t xml:space="preserve"> </w:t>
      </w:r>
      <w:r>
        <w:rPr>
          <w:bCs/>
          <w:color w:val="000000"/>
        </w:rPr>
        <w:t xml:space="preserve">publique </w:t>
      </w:r>
      <w:r w:rsidRPr="00CB0FE9">
        <w:rPr>
          <w:bCs/>
          <w:color w:val="000000"/>
        </w:rPr>
        <w:t>française</w:t>
      </w:r>
      <w:r>
        <w:rPr>
          <w:bCs/>
          <w:color w:val="000000"/>
        </w:rPr>
        <w:t xml:space="preserve"> au développement : </w:t>
      </w:r>
      <w:r>
        <w:t>Bénin, Burkina Faso, Comores, Guinée, Haïti, Madagascar, Mali, Mauritanie, Niger, République centrafricaine, République démocratique du Congo, Sénégal, Tchad, Togo</w:t>
      </w:r>
      <w:r>
        <w:rPr>
          <w:bCs/>
          <w:color w:val="000000"/>
        </w:rPr>
        <w:t>, Djibouti, Liberia, Burundi.</w:t>
      </w:r>
    </w:p>
    <w:p w14:paraId="5EE57FAF" w14:textId="77777777" w:rsidR="005B1FF3" w:rsidRPr="00026233" w:rsidRDefault="005B1FF3" w:rsidP="005B1FF3">
      <w:pPr>
        <w:jc w:val="both"/>
      </w:pPr>
      <w:r w:rsidRPr="00026233">
        <w:t>Dans une logique de concentration des financements disponibles, les projets mono-pays seront privilégiés. Des projets multi-pays pourront toutefois être envisagés si cela est justifié dans la proposition.</w:t>
      </w:r>
    </w:p>
    <w:p w14:paraId="256041CE" w14:textId="77777777" w:rsidR="005B1FF3" w:rsidRPr="00DE53A7" w:rsidRDefault="005B1FF3" w:rsidP="00DE53A7">
      <w:pPr>
        <w:pStyle w:val="Soussoustitre"/>
        <w:numPr>
          <w:ilvl w:val="1"/>
          <w:numId w:val="1"/>
        </w:numPr>
        <w:rPr>
          <w:rFonts w:ascii="Times New Roman" w:hAnsi="Times New Roman" w:cs="Times New Roman"/>
          <w:sz w:val="24"/>
          <w:szCs w:val="24"/>
        </w:rPr>
      </w:pPr>
      <w:bookmarkStart w:id="43" w:name="_Toc63245156"/>
      <w:r w:rsidRPr="00DE53A7">
        <w:rPr>
          <w:rFonts w:ascii="Times New Roman" w:hAnsi="Times New Roman" w:cs="Times New Roman"/>
          <w:sz w:val="24"/>
          <w:szCs w:val="24"/>
        </w:rPr>
        <w:t>Durée des projets</w:t>
      </w:r>
      <w:bookmarkEnd w:id="43"/>
      <w:r w:rsidRPr="00DE53A7">
        <w:rPr>
          <w:rFonts w:ascii="Times New Roman" w:hAnsi="Times New Roman" w:cs="Times New Roman"/>
          <w:sz w:val="24"/>
          <w:szCs w:val="24"/>
        </w:rPr>
        <w:t xml:space="preserve"> </w:t>
      </w:r>
    </w:p>
    <w:p w14:paraId="78C93E85" w14:textId="77777777" w:rsidR="005B1FF3" w:rsidRDefault="005B1FF3" w:rsidP="005B1FF3">
      <w:pPr>
        <w:jc w:val="both"/>
        <w:rPr>
          <w:color w:val="000000"/>
        </w:rPr>
      </w:pPr>
      <w:r w:rsidRPr="00D13019">
        <w:rPr>
          <w:b/>
          <w:color w:val="000000"/>
        </w:rPr>
        <w:t xml:space="preserve">La durée </w:t>
      </w:r>
      <w:r>
        <w:rPr>
          <w:b/>
          <w:color w:val="000000"/>
        </w:rPr>
        <w:t>classique</w:t>
      </w:r>
      <w:r w:rsidRPr="00D13019">
        <w:rPr>
          <w:b/>
          <w:color w:val="000000"/>
        </w:rPr>
        <w:t xml:space="preserve"> d’un projet FISONG est de trois ans, </w:t>
      </w:r>
      <w:r w:rsidRPr="00D13019">
        <w:rPr>
          <w:bCs/>
          <w:color w:val="000000"/>
        </w:rPr>
        <w:t>d’autres durées peuvent être proposées sans t</w:t>
      </w:r>
      <w:r w:rsidRPr="00D13019">
        <w:rPr>
          <w:color w:val="000000"/>
        </w:rPr>
        <w:t>outefois pouvoir</w:t>
      </w:r>
      <w:r w:rsidRPr="00D13019">
        <w:rPr>
          <w:b/>
          <w:color w:val="000000"/>
        </w:rPr>
        <w:t xml:space="preserve"> excéder cinq ans. </w:t>
      </w:r>
      <w:r w:rsidRPr="00D13019">
        <w:rPr>
          <w:color w:val="000000"/>
        </w:rPr>
        <w:t>De plus</w:t>
      </w:r>
      <w:r>
        <w:rPr>
          <w:color w:val="000000"/>
        </w:rPr>
        <w:t>,</w:t>
      </w:r>
      <w:r w:rsidRPr="00D13019">
        <w:rPr>
          <w:color w:val="000000"/>
        </w:rPr>
        <w:t xml:space="preserve"> </w:t>
      </w:r>
      <w:r w:rsidRPr="00D13019">
        <w:rPr>
          <w:b/>
          <w:color w:val="000000"/>
        </w:rPr>
        <w:t>une évaluation à mi-parcours sera nécessaire dès lors que le projet dépasse une durée de trois ans</w:t>
      </w:r>
      <w:r w:rsidRPr="00D13019">
        <w:rPr>
          <w:color w:val="000000"/>
        </w:rPr>
        <w:t>. Cette évaluation devra être intégrée au plan de financement et au pilotage du projet.</w:t>
      </w:r>
    </w:p>
    <w:p w14:paraId="5B70677B" w14:textId="77777777" w:rsidR="005B1FF3" w:rsidRPr="00DE53A7" w:rsidRDefault="005B1FF3" w:rsidP="00DE53A7">
      <w:pPr>
        <w:pStyle w:val="Soussoustitre"/>
        <w:numPr>
          <w:ilvl w:val="1"/>
          <w:numId w:val="1"/>
        </w:numPr>
        <w:rPr>
          <w:rFonts w:ascii="Times New Roman" w:hAnsi="Times New Roman" w:cs="Times New Roman"/>
          <w:sz w:val="24"/>
          <w:szCs w:val="24"/>
        </w:rPr>
      </w:pPr>
      <w:bookmarkStart w:id="44" w:name="_Toc63245157"/>
      <w:r w:rsidRPr="00DE53A7">
        <w:rPr>
          <w:rFonts w:ascii="Times New Roman" w:hAnsi="Times New Roman" w:cs="Times New Roman"/>
          <w:sz w:val="24"/>
          <w:szCs w:val="24"/>
        </w:rPr>
        <w:t>Bénéficiaires</w:t>
      </w:r>
      <w:bookmarkEnd w:id="44"/>
      <w:r w:rsidRPr="00DE53A7">
        <w:rPr>
          <w:rFonts w:ascii="Times New Roman" w:hAnsi="Times New Roman" w:cs="Times New Roman"/>
          <w:sz w:val="24"/>
          <w:szCs w:val="24"/>
        </w:rPr>
        <w:t xml:space="preserve"> </w:t>
      </w:r>
    </w:p>
    <w:p w14:paraId="023EBA92" w14:textId="77777777" w:rsidR="005B1FF3" w:rsidRDefault="005B1FF3" w:rsidP="005B1FF3">
      <w:pPr>
        <w:jc w:val="both"/>
        <w:rPr>
          <w:color w:val="000000"/>
        </w:rPr>
      </w:pPr>
      <w:r>
        <w:rPr>
          <w:color w:val="000000"/>
        </w:rPr>
        <w:t>Afin de proposer une réponse adaptée à la problématique des VGO, plusieurs catégories de</w:t>
      </w:r>
      <w:r w:rsidRPr="00ED2BE8">
        <w:rPr>
          <w:color w:val="000000"/>
        </w:rPr>
        <w:t xml:space="preserve"> </w:t>
      </w:r>
      <w:r w:rsidRPr="00A356C6">
        <w:rPr>
          <w:color w:val="000000"/>
        </w:rPr>
        <w:t xml:space="preserve">bénéficiaires, d’acteurs et d’actrices </w:t>
      </w:r>
      <w:r>
        <w:rPr>
          <w:color w:val="000000"/>
        </w:rPr>
        <w:t>pourront</w:t>
      </w:r>
      <w:r w:rsidRPr="00A356C6">
        <w:rPr>
          <w:color w:val="000000"/>
        </w:rPr>
        <w:t xml:space="preserve"> être ciblées</w:t>
      </w:r>
      <w:r w:rsidRPr="00ED2BE8">
        <w:rPr>
          <w:color w:val="000000"/>
        </w:rPr>
        <w:t xml:space="preserve"> </w:t>
      </w:r>
      <w:r>
        <w:rPr>
          <w:color w:val="000000"/>
        </w:rPr>
        <w:t xml:space="preserve">dans cet appel à propositions : </w:t>
      </w:r>
    </w:p>
    <w:p w14:paraId="3B882132" w14:textId="77777777" w:rsidR="005B1FF3" w:rsidRDefault="005B1FF3" w:rsidP="00C740CC">
      <w:pPr>
        <w:pStyle w:val="Paragraphedeliste"/>
        <w:numPr>
          <w:ilvl w:val="0"/>
          <w:numId w:val="19"/>
        </w:numPr>
        <w:spacing w:after="160" w:line="259" w:lineRule="auto"/>
        <w:contextualSpacing/>
        <w:rPr>
          <w:color w:val="000000"/>
        </w:rPr>
      </w:pPr>
      <w:r>
        <w:rPr>
          <w:color w:val="000000"/>
        </w:rPr>
        <w:t>Les femmes, leurs accompagnant.es et leur famille (</w:t>
      </w:r>
      <w:proofErr w:type="spellStart"/>
      <w:proofErr w:type="gramStart"/>
      <w:r>
        <w:rPr>
          <w:color w:val="000000"/>
        </w:rPr>
        <w:t>conjoint.e</w:t>
      </w:r>
      <w:proofErr w:type="spellEnd"/>
      <w:proofErr w:type="gramEnd"/>
      <w:r>
        <w:rPr>
          <w:color w:val="000000"/>
        </w:rPr>
        <w:t xml:space="preserve"> et enfants)</w:t>
      </w:r>
    </w:p>
    <w:p w14:paraId="706E50CF" w14:textId="77777777" w:rsidR="005B1FF3" w:rsidRDefault="005B1FF3" w:rsidP="00C740CC">
      <w:pPr>
        <w:pStyle w:val="Paragraphedeliste"/>
        <w:numPr>
          <w:ilvl w:val="0"/>
          <w:numId w:val="19"/>
        </w:numPr>
        <w:spacing w:after="160" w:line="259" w:lineRule="auto"/>
        <w:contextualSpacing/>
        <w:rPr>
          <w:color w:val="000000"/>
        </w:rPr>
      </w:pPr>
      <w:r>
        <w:rPr>
          <w:color w:val="000000"/>
        </w:rPr>
        <w:t xml:space="preserve">Le personnel soignant intervenant directement ou indirectement lors de la réalisation de soins gynécologiques ou obstétricaux </w:t>
      </w:r>
    </w:p>
    <w:p w14:paraId="531EF748" w14:textId="77777777" w:rsidR="005B1FF3" w:rsidRDefault="005B1FF3" w:rsidP="00C740CC">
      <w:pPr>
        <w:pStyle w:val="Paragraphedeliste"/>
        <w:numPr>
          <w:ilvl w:val="0"/>
          <w:numId w:val="19"/>
        </w:numPr>
        <w:spacing w:after="160" w:line="259" w:lineRule="auto"/>
        <w:contextualSpacing/>
        <w:rPr>
          <w:color w:val="000000"/>
        </w:rPr>
      </w:pPr>
      <w:r>
        <w:rPr>
          <w:color w:val="000000"/>
        </w:rPr>
        <w:t>Les communautés</w:t>
      </w:r>
    </w:p>
    <w:p w14:paraId="66015627" w14:textId="77777777" w:rsidR="005B1FF3" w:rsidRDefault="005B1FF3" w:rsidP="00C740CC">
      <w:pPr>
        <w:pStyle w:val="Paragraphedeliste"/>
        <w:numPr>
          <w:ilvl w:val="0"/>
          <w:numId w:val="19"/>
        </w:numPr>
        <w:spacing w:after="160" w:line="259" w:lineRule="auto"/>
        <w:contextualSpacing/>
        <w:rPr>
          <w:color w:val="000000"/>
        </w:rPr>
      </w:pPr>
      <w:r>
        <w:rPr>
          <w:color w:val="000000"/>
        </w:rPr>
        <w:t xml:space="preserve">La société civile </w:t>
      </w:r>
    </w:p>
    <w:p w14:paraId="5C52FD91" w14:textId="77777777" w:rsidR="005B1FF3" w:rsidRPr="00CB0FE9" w:rsidRDefault="005B1FF3" w:rsidP="00C740CC">
      <w:pPr>
        <w:pStyle w:val="Paragraphedeliste"/>
        <w:numPr>
          <w:ilvl w:val="0"/>
          <w:numId w:val="19"/>
        </w:numPr>
        <w:spacing w:after="160" w:line="259" w:lineRule="auto"/>
        <w:contextualSpacing/>
        <w:rPr>
          <w:color w:val="000000"/>
        </w:rPr>
      </w:pPr>
      <w:r>
        <w:rPr>
          <w:color w:val="000000"/>
        </w:rPr>
        <w:t>Les autorités nationales et locales/traditionnelles</w:t>
      </w:r>
    </w:p>
    <w:p w14:paraId="76D696FD" w14:textId="77777777" w:rsidR="005B1FF3" w:rsidRPr="00DE53A7" w:rsidRDefault="005B1FF3" w:rsidP="00DE53A7">
      <w:pPr>
        <w:pStyle w:val="Soussoustitre"/>
        <w:numPr>
          <w:ilvl w:val="1"/>
          <w:numId w:val="1"/>
        </w:numPr>
        <w:rPr>
          <w:rFonts w:ascii="Times New Roman" w:hAnsi="Times New Roman" w:cs="Times New Roman"/>
          <w:sz w:val="24"/>
          <w:szCs w:val="24"/>
        </w:rPr>
      </w:pPr>
      <w:bookmarkStart w:id="45" w:name="_Toc63245158"/>
      <w:r w:rsidRPr="00DE53A7">
        <w:rPr>
          <w:rFonts w:ascii="Times New Roman" w:hAnsi="Times New Roman" w:cs="Times New Roman"/>
          <w:sz w:val="24"/>
          <w:szCs w:val="24"/>
        </w:rPr>
        <w:lastRenderedPageBreak/>
        <w:t>Modes d’intervention transversaux</w:t>
      </w:r>
      <w:bookmarkEnd w:id="45"/>
    </w:p>
    <w:p w14:paraId="216B56A8" w14:textId="77777777" w:rsidR="005B1FF3" w:rsidRPr="00D13019" w:rsidRDefault="005B1FF3" w:rsidP="005B1FF3">
      <w:r w:rsidRPr="00D13019">
        <w:t>Les ONG devront respecter les principes d’action suivants :</w:t>
      </w:r>
    </w:p>
    <w:p w14:paraId="2DE8307E" w14:textId="77777777" w:rsidR="005B1FF3" w:rsidRDefault="005B1FF3" w:rsidP="00C740CC">
      <w:pPr>
        <w:pStyle w:val="Paragraphedeliste"/>
        <w:numPr>
          <w:ilvl w:val="0"/>
          <w:numId w:val="20"/>
        </w:numPr>
        <w:jc w:val="both"/>
      </w:pPr>
      <w:r>
        <w:rPr>
          <w:b/>
        </w:rPr>
        <w:t xml:space="preserve">Concertation au démarrage du projet et </w:t>
      </w:r>
      <w:r w:rsidRPr="00D13019">
        <w:rPr>
          <w:b/>
        </w:rPr>
        <w:t xml:space="preserve">au cours de </w:t>
      </w:r>
      <w:r>
        <w:rPr>
          <w:b/>
        </w:rPr>
        <w:t>s</w:t>
      </w:r>
      <w:r w:rsidRPr="00D13019">
        <w:rPr>
          <w:b/>
        </w:rPr>
        <w:t>a mise en œuvre</w:t>
      </w:r>
      <w:r w:rsidRPr="00D13019">
        <w:t>, pour veiller à l’appropriation</w:t>
      </w:r>
      <w:r>
        <w:t xml:space="preserve"> du projet</w:t>
      </w:r>
      <w:r w:rsidRPr="00D13019">
        <w:t xml:space="preserve"> par les populations d’une part et les acteurs locaux</w:t>
      </w:r>
      <w:r>
        <w:t xml:space="preserve"> et actrices locales</w:t>
      </w:r>
      <w:r w:rsidRPr="00D13019">
        <w:t>, d’autre part</w:t>
      </w:r>
      <w:r>
        <w:t xml:space="preserve">. La population, la société civile, le personnel soignant et a fortiori les femmes concernées par les soins obstétricaux et gynécologiques </w:t>
      </w:r>
      <w:r w:rsidRPr="00D13019">
        <w:t xml:space="preserve">devront être considérés comme des acteurs </w:t>
      </w:r>
      <w:r>
        <w:t xml:space="preserve">et actrices </w:t>
      </w:r>
      <w:r w:rsidRPr="00D13019">
        <w:t>à part entière du projet ;</w:t>
      </w:r>
    </w:p>
    <w:p w14:paraId="3F9913DC" w14:textId="401E2EE9" w:rsidR="005B1FF3" w:rsidRPr="007B2458" w:rsidRDefault="005B1FF3" w:rsidP="00C740CC">
      <w:pPr>
        <w:pStyle w:val="Paragraphedeliste"/>
        <w:numPr>
          <w:ilvl w:val="0"/>
          <w:numId w:val="20"/>
        </w:numPr>
        <w:jc w:val="both"/>
      </w:pPr>
      <w:r>
        <w:rPr>
          <w:b/>
        </w:rPr>
        <w:t>Susciter et contribuer à un dialogue pluri-acteurs/actrices sur la thématique des VOG, y compris auprès des acteurs/actrices institutionnels</w:t>
      </w:r>
      <w:r w:rsidR="00DB1583">
        <w:rPr>
          <w:b/>
        </w:rPr>
        <w:t>, dans une approche féministe</w:t>
      </w:r>
      <w:r>
        <w:rPr>
          <w:b/>
        </w:rPr>
        <w:t xml:space="preserve"> ; </w:t>
      </w:r>
    </w:p>
    <w:p w14:paraId="6E9BC0B3" w14:textId="77777777" w:rsidR="005B1FF3" w:rsidRPr="007B2458" w:rsidRDefault="005B1FF3" w:rsidP="00C740CC">
      <w:pPr>
        <w:pStyle w:val="Paragraphedeliste"/>
        <w:numPr>
          <w:ilvl w:val="0"/>
          <w:numId w:val="20"/>
        </w:numPr>
        <w:jc w:val="both"/>
      </w:pPr>
      <w:r>
        <w:rPr>
          <w:b/>
        </w:rPr>
        <w:t xml:space="preserve">Approche partenariale avec une ou plusieurs OSC locales ; </w:t>
      </w:r>
    </w:p>
    <w:p w14:paraId="683C94CD" w14:textId="77777777" w:rsidR="005B1FF3" w:rsidRPr="007B2458" w:rsidRDefault="005B1FF3" w:rsidP="00C740CC">
      <w:pPr>
        <w:pStyle w:val="Paragraphedeliste"/>
        <w:numPr>
          <w:ilvl w:val="0"/>
          <w:numId w:val="20"/>
        </w:numPr>
        <w:jc w:val="both"/>
      </w:pPr>
      <w:r>
        <w:rPr>
          <w:b/>
        </w:rPr>
        <w:t xml:space="preserve">Approche partenariale avec une institution de recherche ou un/plusieurs chercheurs.  </w:t>
      </w:r>
    </w:p>
    <w:p w14:paraId="77256D63" w14:textId="77777777" w:rsidR="005B1FF3" w:rsidRPr="00D13019" w:rsidRDefault="005B1FF3" w:rsidP="005B1FF3">
      <w:pPr>
        <w:jc w:val="both"/>
      </w:pPr>
    </w:p>
    <w:p w14:paraId="71E264E6" w14:textId="77777777" w:rsidR="005B1FF3" w:rsidRDefault="005B1FF3" w:rsidP="00C257A6">
      <w:pPr>
        <w:spacing w:after="120"/>
        <w:jc w:val="both"/>
      </w:pPr>
      <w:r>
        <w:t>Pour cette FISONG, l’AFD a décidé de prendre en considération l’innovation thématique plutôt que l’innovation par l’approche. Toutefois, l</w:t>
      </w:r>
      <w:r w:rsidRPr="00D13019">
        <w:t xml:space="preserve">es </w:t>
      </w:r>
      <w:r w:rsidRPr="0083287B">
        <w:t>autres types d’innovation dans le cadre de la mise en œuvre du projet sont également encouragées</w:t>
      </w:r>
      <w:r>
        <w:t xml:space="preserve">. </w:t>
      </w:r>
    </w:p>
    <w:p w14:paraId="1545C82A" w14:textId="77777777" w:rsidR="005B1FF3" w:rsidRPr="00BF1AA2" w:rsidRDefault="005B1FF3" w:rsidP="00C257A6">
      <w:pPr>
        <w:spacing w:after="120"/>
        <w:jc w:val="both"/>
      </w:pPr>
      <w:r w:rsidRPr="00D13019">
        <w:t xml:space="preserve">Les projets doivent être conçus sur la base de </w:t>
      </w:r>
      <w:r w:rsidRPr="00BF1AA2">
        <w:t>diagnostics initiaux (issus en partie de la connaissance antérieure du contexte et qui seront complétés tout au long du projet) et participatifs</w:t>
      </w:r>
      <w:r w:rsidRPr="00D13019">
        <w:t xml:space="preserve"> incluant </w:t>
      </w:r>
      <w:proofErr w:type="gramStart"/>
      <w:r w:rsidRPr="00D13019">
        <w:t>a</w:t>
      </w:r>
      <w:proofErr w:type="gramEnd"/>
      <w:r w:rsidRPr="00D13019">
        <w:t xml:space="preserve"> minima </w:t>
      </w:r>
      <w:r>
        <w:t xml:space="preserve">un dialogue avec le personnel soignant, les femmes ciblées par le projet, la société civile et les </w:t>
      </w:r>
      <w:r w:rsidRPr="00BF1AA2">
        <w:t xml:space="preserve">autorités locales. </w:t>
      </w:r>
    </w:p>
    <w:p w14:paraId="311CA96F" w14:textId="77777777" w:rsidR="005B1FF3" w:rsidRDefault="005B1FF3" w:rsidP="005B1FF3">
      <w:r w:rsidRPr="00BF1AA2">
        <w:t>Les consortiums entre ONG internationales sont autorisés.</w:t>
      </w:r>
    </w:p>
    <w:p w14:paraId="339CC750" w14:textId="77777777" w:rsidR="00C740CC" w:rsidRPr="00E74965" w:rsidRDefault="00C740CC" w:rsidP="005B1FF3"/>
    <w:p w14:paraId="2097268D" w14:textId="77777777" w:rsidR="005B1FF3" w:rsidRPr="00C257A6" w:rsidRDefault="005B1FF3" w:rsidP="00C740CC">
      <w:pPr>
        <w:pStyle w:val="Soustitre1"/>
        <w:numPr>
          <w:ilvl w:val="1"/>
          <w:numId w:val="27"/>
        </w:numPr>
        <w:rPr>
          <w:rFonts w:ascii="Times New Roman" w:hAnsi="Times New Roman" w:cs="Times New Roman"/>
        </w:rPr>
      </w:pPr>
      <w:bookmarkStart w:id="46" w:name="_Toc63245159"/>
      <w:r w:rsidRPr="00C257A6">
        <w:rPr>
          <w:rFonts w:ascii="Times New Roman" w:hAnsi="Times New Roman" w:cs="Times New Roman"/>
        </w:rPr>
        <w:t>Lignes directrices détaillées</w:t>
      </w:r>
      <w:bookmarkEnd w:id="46"/>
      <w:r w:rsidRPr="00C257A6">
        <w:rPr>
          <w:rFonts w:ascii="Times New Roman" w:hAnsi="Times New Roman" w:cs="Times New Roman"/>
        </w:rPr>
        <w:t xml:space="preserve"> </w:t>
      </w:r>
      <w:bookmarkStart w:id="47" w:name="_Toc59093177"/>
      <w:bookmarkStart w:id="48" w:name="_Toc59093768"/>
      <w:bookmarkStart w:id="49" w:name="_Toc59094192"/>
      <w:bookmarkStart w:id="50" w:name="_Toc59094249"/>
      <w:bookmarkStart w:id="51" w:name="_Toc59095226"/>
      <w:bookmarkStart w:id="52" w:name="_Toc59107521"/>
      <w:bookmarkStart w:id="53" w:name="_Toc59118480"/>
      <w:bookmarkStart w:id="54" w:name="_Toc59119019"/>
      <w:bookmarkStart w:id="55" w:name="_Toc59119144"/>
      <w:bookmarkStart w:id="56" w:name="_Toc59119280"/>
      <w:bookmarkStart w:id="57" w:name="_Toc59094193"/>
      <w:bookmarkStart w:id="58" w:name="_Toc59094250"/>
      <w:bookmarkStart w:id="59" w:name="_Toc59095227"/>
      <w:bookmarkStart w:id="60" w:name="_Toc59107522"/>
      <w:bookmarkStart w:id="61" w:name="_Toc59118481"/>
      <w:bookmarkStart w:id="62" w:name="_Toc59119020"/>
      <w:bookmarkStart w:id="63" w:name="_Toc59119145"/>
      <w:bookmarkStart w:id="64" w:name="_Toc59119281"/>
      <w:bookmarkStart w:id="65" w:name="_Toc59094194"/>
      <w:bookmarkStart w:id="66" w:name="_Toc59094251"/>
      <w:bookmarkStart w:id="67" w:name="_Toc59095228"/>
      <w:bookmarkStart w:id="68" w:name="_Toc59107523"/>
      <w:bookmarkStart w:id="69" w:name="_Toc59118482"/>
      <w:bookmarkStart w:id="70" w:name="_Toc59119021"/>
      <w:bookmarkStart w:id="71" w:name="_Toc59119146"/>
      <w:bookmarkStart w:id="72" w:name="_Toc59119282"/>
      <w:bookmarkStart w:id="73" w:name="_Toc59094195"/>
      <w:bookmarkStart w:id="74" w:name="_Toc59094252"/>
      <w:bookmarkStart w:id="75" w:name="_Toc59095229"/>
      <w:bookmarkStart w:id="76" w:name="_Toc59107524"/>
      <w:bookmarkStart w:id="77" w:name="_Toc59118483"/>
      <w:bookmarkStart w:id="78" w:name="_Toc59119022"/>
      <w:bookmarkStart w:id="79" w:name="_Toc59119147"/>
      <w:bookmarkStart w:id="80" w:name="_Toc59119283"/>
      <w:bookmarkStart w:id="81" w:name="_Toc59094196"/>
      <w:bookmarkStart w:id="82" w:name="_Toc59094253"/>
      <w:bookmarkStart w:id="83" w:name="_Toc59095230"/>
      <w:bookmarkStart w:id="84" w:name="_Toc59107525"/>
      <w:bookmarkStart w:id="85" w:name="_Toc59118484"/>
      <w:bookmarkStart w:id="86" w:name="_Toc59119023"/>
      <w:bookmarkStart w:id="87" w:name="_Toc59119148"/>
      <w:bookmarkStart w:id="88" w:name="_Toc59119284"/>
      <w:bookmarkStart w:id="89" w:name="_Toc59094197"/>
      <w:bookmarkStart w:id="90" w:name="_Toc59094254"/>
      <w:bookmarkStart w:id="91" w:name="_Toc59095231"/>
      <w:bookmarkStart w:id="92" w:name="_Toc59107526"/>
      <w:bookmarkStart w:id="93" w:name="_Toc59118485"/>
      <w:bookmarkStart w:id="94" w:name="_Toc59119024"/>
      <w:bookmarkStart w:id="95" w:name="_Toc59119149"/>
      <w:bookmarkStart w:id="96" w:name="_Toc59119285"/>
      <w:bookmarkStart w:id="97" w:name="_Toc59094198"/>
      <w:bookmarkStart w:id="98" w:name="_Toc59094255"/>
      <w:bookmarkStart w:id="99" w:name="_Toc59095232"/>
      <w:bookmarkStart w:id="100" w:name="_Toc59107527"/>
      <w:bookmarkStart w:id="101" w:name="_Toc59118486"/>
      <w:bookmarkStart w:id="102" w:name="_Toc59119025"/>
      <w:bookmarkStart w:id="103" w:name="_Toc59119150"/>
      <w:bookmarkStart w:id="104" w:name="_Toc5911928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p w14:paraId="61AEA492" w14:textId="77777777" w:rsidR="005B1FF3" w:rsidRPr="00DE53A7" w:rsidRDefault="005B1FF3" w:rsidP="00C740CC">
      <w:pPr>
        <w:pStyle w:val="Soussoustitre"/>
        <w:numPr>
          <w:ilvl w:val="0"/>
          <w:numId w:val="28"/>
        </w:numPr>
        <w:rPr>
          <w:rFonts w:ascii="Times New Roman" w:hAnsi="Times New Roman" w:cs="Times New Roman"/>
          <w:bCs/>
          <w:smallCaps/>
          <w:sz w:val="24"/>
          <w:szCs w:val="24"/>
        </w:rPr>
      </w:pPr>
      <w:bookmarkStart w:id="105" w:name="_Toc59094199"/>
      <w:bookmarkStart w:id="106" w:name="_Toc59094256"/>
      <w:bookmarkStart w:id="107" w:name="_Toc63245160"/>
      <w:r w:rsidRPr="00DE53A7">
        <w:rPr>
          <w:rFonts w:ascii="Times New Roman" w:hAnsi="Times New Roman" w:cs="Times New Roman"/>
          <w:sz w:val="24"/>
          <w:szCs w:val="24"/>
        </w:rPr>
        <w:t>Cadre d’intervention</w:t>
      </w:r>
      <w:bookmarkEnd w:id="105"/>
      <w:bookmarkEnd w:id="106"/>
      <w:bookmarkEnd w:id="107"/>
    </w:p>
    <w:p w14:paraId="03EC5B78" w14:textId="77777777" w:rsidR="005B1FF3" w:rsidRPr="00D13019" w:rsidRDefault="005B1FF3" w:rsidP="005B1FF3">
      <w:r w:rsidRPr="00D13019">
        <w:t xml:space="preserve">Les porteurs et porteuses de projets sont invités à clairement préciser : </w:t>
      </w:r>
    </w:p>
    <w:p w14:paraId="1D7DC9B0" w14:textId="77777777" w:rsidR="005B1FF3" w:rsidRPr="00D13019" w:rsidRDefault="005B1FF3" w:rsidP="00C740CC">
      <w:pPr>
        <w:pStyle w:val="Paragraphedeliste"/>
        <w:numPr>
          <w:ilvl w:val="0"/>
          <w:numId w:val="17"/>
        </w:numPr>
        <w:jc w:val="both"/>
      </w:pPr>
      <w:r w:rsidRPr="00D13019">
        <w:t xml:space="preserve">Les objectifs, en termes de </w:t>
      </w:r>
      <w:r>
        <w:t>réduction des VGO</w:t>
      </w:r>
      <w:r w:rsidRPr="00D13019">
        <w:t>, ciblés par le projet ;</w:t>
      </w:r>
    </w:p>
    <w:p w14:paraId="7DAF1629" w14:textId="77777777" w:rsidR="005B1FF3" w:rsidRPr="00D13019" w:rsidRDefault="005B1FF3" w:rsidP="00C740CC">
      <w:pPr>
        <w:pStyle w:val="Paragraphedeliste"/>
        <w:numPr>
          <w:ilvl w:val="0"/>
          <w:numId w:val="17"/>
        </w:numPr>
        <w:jc w:val="both"/>
      </w:pPr>
      <w:r w:rsidRPr="00D13019">
        <w:t>Les types de participation envisagés ;</w:t>
      </w:r>
    </w:p>
    <w:p w14:paraId="40F2300F" w14:textId="77777777" w:rsidR="005B1FF3" w:rsidRPr="00D13019" w:rsidRDefault="005B1FF3" w:rsidP="00C740CC">
      <w:pPr>
        <w:pStyle w:val="Paragraphedeliste"/>
        <w:numPr>
          <w:ilvl w:val="0"/>
          <w:numId w:val="17"/>
        </w:numPr>
        <w:jc w:val="both"/>
      </w:pPr>
      <w:r w:rsidRPr="00D13019">
        <w:t>La ou les échelle(s) d’intervention du projet ;</w:t>
      </w:r>
    </w:p>
    <w:p w14:paraId="262A9162" w14:textId="77777777" w:rsidR="005B1FF3" w:rsidRPr="00D13019" w:rsidRDefault="005B1FF3" w:rsidP="00C740CC">
      <w:pPr>
        <w:pStyle w:val="Paragraphedeliste"/>
        <w:numPr>
          <w:ilvl w:val="0"/>
          <w:numId w:val="17"/>
        </w:numPr>
        <w:jc w:val="both"/>
      </w:pPr>
      <w:r w:rsidRPr="00D13019">
        <w:t>Les différentes parties prenantes du projet, en v</w:t>
      </w:r>
      <w:r>
        <w:t>eillant à inclure l’ensemble des acteurs et actrices concerné.es par la problématique.</w:t>
      </w:r>
    </w:p>
    <w:p w14:paraId="4A181F96" w14:textId="77777777" w:rsidR="005B1FF3" w:rsidRPr="00DE53A7" w:rsidRDefault="005B1FF3" w:rsidP="00C740CC">
      <w:pPr>
        <w:pStyle w:val="Soussoustitre"/>
        <w:numPr>
          <w:ilvl w:val="0"/>
          <w:numId w:val="28"/>
        </w:numPr>
        <w:rPr>
          <w:rFonts w:ascii="Times New Roman" w:hAnsi="Times New Roman" w:cs="Times New Roman"/>
          <w:sz w:val="24"/>
          <w:szCs w:val="24"/>
        </w:rPr>
      </w:pPr>
      <w:bookmarkStart w:id="108" w:name="_Toc59094200"/>
      <w:bookmarkStart w:id="109" w:name="_Toc59094257"/>
      <w:bookmarkStart w:id="110" w:name="_Toc63245161"/>
      <w:r w:rsidRPr="00DE53A7">
        <w:rPr>
          <w:rFonts w:ascii="Times New Roman" w:hAnsi="Times New Roman" w:cs="Times New Roman"/>
          <w:sz w:val="24"/>
          <w:szCs w:val="24"/>
        </w:rPr>
        <w:t>Analyse des risques : les obstacles à la réduction des VGO</w:t>
      </w:r>
      <w:bookmarkEnd w:id="108"/>
      <w:bookmarkEnd w:id="109"/>
      <w:bookmarkEnd w:id="110"/>
      <w:r w:rsidRPr="00DE53A7">
        <w:rPr>
          <w:rFonts w:ascii="Times New Roman" w:hAnsi="Times New Roman" w:cs="Times New Roman"/>
          <w:sz w:val="24"/>
          <w:szCs w:val="24"/>
        </w:rPr>
        <w:t xml:space="preserve"> </w:t>
      </w:r>
    </w:p>
    <w:p w14:paraId="1A80A62B" w14:textId="77777777" w:rsidR="005B1FF3" w:rsidRDefault="005B1FF3" w:rsidP="005B1FF3">
      <w:r>
        <w:t xml:space="preserve">Les </w:t>
      </w:r>
      <w:r w:rsidRPr="000F3254">
        <w:t xml:space="preserve">obstacles à la </w:t>
      </w:r>
      <w:r>
        <w:t>réduction des VGO</w:t>
      </w:r>
      <w:r w:rsidRPr="000F3254">
        <w:t xml:space="preserve"> </w:t>
      </w:r>
      <w:r>
        <w:t xml:space="preserve">sont nombreux. </w:t>
      </w:r>
    </w:p>
    <w:p w14:paraId="54738FF1" w14:textId="77777777" w:rsidR="005B1FF3" w:rsidRDefault="005B1FF3" w:rsidP="005B1FF3">
      <w:r>
        <w:t xml:space="preserve">Les risques possibles identifiés du côté des institutions sont les suivants </w:t>
      </w:r>
      <w:r w:rsidRPr="000F3254">
        <w:t>:</w:t>
      </w:r>
      <w:r>
        <w:t xml:space="preserve"> </w:t>
      </w:r>
    </w:p>
    <w:p w14:paraId="706605F6" w14:textId="77777777" w:rsidR="005B1FF3" w:rsidRDefault="005B1FF3" w:rsidP="00C740CC">
      <w:pPr>
        <w:pStyle w:val="Paragraphedeliste"/>
        <w:numPr>
          <w:ilvl w:val="0"/>
          <w:numId w:val="21"/>
        </w:numPr>
        <w:jc w:val="both"/>
      </w:pPr>
      <w:r>
        <w:t>Manque d’implication politique ;</w:t>
      </w:r>
    </w:p>
    <w:p w14:paraId="14FFA069" w14:textId="77777777" w:rsidR="005B1FF3" w:rsidRPr="009924BE" w:rsidRDefault="005B1FF3" w:rsidP="00C740CC">
      <w:pPr>
        <w:pStyle w:val="Paragraphedeliste"/>
        <w:numPr>
          <w:ilvl w:val="0"/>
          <w:numId w:val="21"/>
        </w:numPr>
        <w:jc w:val="both"/>
      </w:pPr>
      <w:r>
        <w:t>C</w:t>
      </w:r>
      <w:r w:rsidRPr="009924BE">
        <w:t>adre institutionnel insuffisant</w:t>
      </w:r>
      <w:r>
        <w:t> ;</w:t>
      </w:r>
    </w:p>
    <w:p w14:paraId="2DB9A14E" w14:textId="77777777" w:rsidR="005B1FF3" w:rsidRPr="009924BE" w:rsidRDefault="005B1FF3" w:rsidP="00C740CC">
      <w:pPr>
        <w:pStyle w:val="Paragraphedeliste"/>
        <w:numPr>
          <w:ilvl w:val="0"/>
          <w:numId w:val="21"/>
        </w:numPr>
        <w:jc w:val="both"/>
      </w:pPr>
      <w:r>
        <w:t>Ab</w:t>
      </w:r>
      <w:r w:rsidRPr="009924BE">
        <w:t xml:space="preserve">sence ou </w:t>
      </w:r>
      <w:r>
        <w:t xml:space="preserve">dysfonctionnement </w:t>
      </w:r>
      <w:r w:rsidRPr="009924BE">
        <w:t>des cadres de dialogue</w:t>
      </w:r>
      <w:r>
        <w:t> ;</w:t>
      </w:r>
    </w:p>
    <w:p w14:paraId="456DF9EA" w14:textId="77777777" w:rsidR="005B1FF3" w:rsidRPr="009924BE" w:rsidRDefault="005B1FF3" w:rsidP="00C740CC">
      <w:pPr>
        <w:pStyle w:val="Paragraphedeliste"/>
        <w:numPr>
          <w:ilvl w:val="0"/>
          <w:numId w:val="21"/>
        </w:numPr>
        <w:jc w:val="both"/>
      </w:pPr>
      <w:r>
        <w:t>M</w:t>
      </w:r>
      <w:r w:rsidRPr="009924BE">
        <w:t>anque de diffusion de l’information</w:t>
      </w:r>
      <w:r>
        <w:t> ;</w:t>
      </w:r>
    </w:p>
    <w:p w14:paraId="271951E9" w14:textId="77777777" w:rsidR="005B1FF3" w:rsidRPr="00372AFB" w:rsidRDefault="005B1FF3" w:rsidP="00C740CC">
      <w:pPr>
        <w:pStyle w:val="Paragraphedeliste"/>
        <w:numPr>
          <w:ilvl w:val="0"/>
          <w:numId w:val="21"/>
        </w:numPr>
        <w:jc w:val="both"/>
      </w:pPr>
      <w:r>
        <w:t>N</w:t>
      </w:r>
      <w:r w:rsidRPr="00372AFB">
        <w:t>on</w:t>
      </w:r>
      <w:r>
        <w:t>-</w:t>
      </w:r>
      <w:r w:rsidRPr="00372AFB">
        <w:t>pérennisation des démarches engagées ;</w:t>
      </w:r>
    </w:p>
    <w:p w14:paraId="11683190" w14:textId="77777777" w:rsidR="005B1FF3" w:rsidRDefault="005B1FF3" w:rsidP="00C740CC">
      <w:pPr>
        <w:pStyle w:val="Paragraphedeliste"/>
        <w:numPr>
          <w:ilvl w:val="0"/>
          <w:numId w:val="21"/>
        </w:numPr>
        <w:jc w:val="both"/>
      </w:pPr>
      <w:r>
        <w:t>Manque</w:t>
      </w:r>
      <w:r w:rsidRPr="009924BE">
        <w:t xml:space="preserve"> de données fiables et complètes sur les </w:t>
      </w:r>
      <w:r>
        <w:t>VGO ;</w:t>
      </w:r>
    </w:p>
    <w:p w14:paraId="65421396" w14:textId="77777777" w:rsidR="005B1FF3" w:rsidRDefault="005B1FF3" w:rsidP="00C740CC">
      <w:pPr>
        <w:pStyle w:val="Paragraphedeliste"/>
        <w:numPr>
          <w:ilvl w:val="0"/>
          <w:numId w:val="21"/>
        </w:numPr>
        <w:jc w:val="both"/>
      </w:pPr>
      <w:r>
        <w:t xml:space="preserve">Absence de formation sur les VGO dans les cycles de formation des études médicales et </w:t>
      </w:r>
      <w:proofErr w:type="spellStart"/>
      <w:r>
        <w:t>para-médicales</w:t>
      </w:r>
      <w:proofErr w:type="spellEnd"/>
      <w:r>
        <w:t xml:space="preserve"> (voire des études juridiques) ;</w:t>
      </w:r>
    </w:p>
    <w:p w14:paraId="32F65D20" w14:textId="77777777" w:rsidR="005B1FF3" w:rsidRDefault="005B1FF3" w:rsidP="00C740CC">
      <w:pPr>
        <w:pStyle w:val="Paragraphedeliste"/>
        <w:numPr>
          <w:ilvl w:val="0"/>
          <w:numId w:val="21"/>
        </w:numPr>
        <w:jc w:val="both"/>
      </w:pPr>
      <w:r>
        <w:t>Absence de parité dans les étages supérieurs de la pyramide sanitaire (</w:t>
      </w:r>
      <w:proofErr w:type="spellStart"/>
      <w:proofErr w:type="gramStart"/>
      <w:r>
        <w:t>professeur.e</w:t>
      </w:r>
      <w:proofErr w:type="spellEnd"/>
      <w:proofErr w:type="gramEnd"/>
      <w:r>
        <w:t xml:space="preserve">, </w:t>
      </w:r>
      <w:proofErr w:type="spellStart"/>
      <w:r>
        <w:t>chef.fe</w:t>
      </w:r>
      <w:proofErr w:type="spellEnd"/>
      <w:r>
        <w:t xml:space="preserve"> de clinique et de service, </w:t>
      </w:r>
      <w:proofErr w:type="spellStart"/>
      <w:r>
        <w:t>directeur.trice</w:t>
      </w:r>
      <w:proofErr w:type="spellEnd"/>
      <w:r>
        <w:t xml:space="preserve"> d’établissement hospitalier).</w:t>
      </w:r>
    </w:p>
    <w:p w14:paraId="305F633A" w14:textId="77777777" w:rsidR="005B1FF3" w:rsidRPr="00CB0FE9" w:rsidRDefault="005B1FF3" w:rsidP="005B1FF3">
      <w:pPr>
        <w:pStyle w:val="Paragraphedeliste"/>
        <w:jc w:val="both"/>
      </w:pPr>
    </w:p>
    <w:p w14:paraId="566E704D" w14:textId="77777777" w:rsidR="005B1FF3" w:rsidRPr="00651E2E" w:rsidRDefault="005B1FF3" w:rsidP="005B1FF3">
      <w:r w:rsidRPr="00651E2E">
        <w:t xml:space="preserve">Les risques possibles du côté </w:t>
      </w:r>
      <w:r>
        <w:t>des soignant.es et des soignées</w:t>
      </w:r>
      <w:r w:rsidRPr="00651E2E">
        <w:t xml:space="preserve"> :  </w:t>
      </w:r>
    </w:p>
    <w:p w14:paraId="65D717B5" w14:textId="77777777" w:rsidR="005B1FF3" w:rsidRDefault="005B1FF3" w:rsidP="00C740CC">
      <w:pPr>
        <w:pStyle w:val="Paragraphedeliste"/>
        <w:numPr>
          <w:ilvl w:val="0"/>
          <w:numId w:val="21"/>
        </w:numPr>
        <w:spacing w:after="160" w:line="259" w:lineRule="auto"/>
        <w:ind w:left="714" w:hanging="357"/>
        <w:contextualSpacing/>
        <w:jc w:val="both"/>
      </w:pPr>
      <w:r>
        <w:t>Manque d’adhésion de la communauté et du personnel soignant ;</w:t>
      </w:r>
    </w:p>
    <w:p w14:paraId="07B55D83" w14:textId="77777777" w:rsidR="005B1FF3" w:rsidRDefault="005B1FF3" w:rsidP="00C740CC">
      <w:pPr>
        <w:pStyle w:val="Paragraphedeliste"/>
        <w:numPr>
          <w:ilvl w:val="0"/>
          <w:numId w:val="21"/>
        </w:numPr>
        <w:spacing w:before="240" w:after="160" w:line="259" w:lineRule="auto"/>
        <w:contextualSpacing/>
        <w:jc w:val="both"/>
      </w:pPr>
      <w:r>
        <w:lastRenderedPageBreak/>
        <w:t>Echec à la création d’un cadre de confiance indispensable au projet ;</w:t>
      </w:r>
    </w:p>
    <w:p w14:paraId="53D12D80" w14:textId="77777777" w:rsidR="005B1FF3" w:rsidRDefault="005B1FF3" w:rsidP="00C740CC">
      <w:pPr>
        <w:pStyle w:val="Paragraphedeliste"/>
        <w:numPr>
          <w:ilvl w:val="0"/>
          <w:numId w:val="21"/>
        </w:numPr>
        <w:spacing w:before="240" w:after="160" w:line="259" w:lineRule="auto"/>
        <w:contextualSpacing/>
        <w:jc w:val="both"/>
      </w:pPr>
      <w:r>
        <w:t>Absence de « </w:t>
      </w:r>
      <w:proofErr w:type="spellStart"/>
      <w:r>
        <w:t>champion.nes</w:t>
      </w:r>
      <w:proofErr w:type="spellEnd"/>
      <w:r>
        <w:t> » et de rôle modèle sur ces sujets au sein des institutions/organisations de santé.</w:t>
      </w:r>
    </w:p>
    <w:p w14:paraId="1ACB6936" w14:textId="77777777" w:rsidR="005B1FF3" w:rsidRDefault="005B1FF3" w:rsidP="005B1FF3">
      <w:pPr>
        <w:spacing w:before="240"/>
        <w:jc w:val="both"/>
      </w:pPr>
      <w:r>
        <w:t xml:space="preserve">Les risques opérationnels : </w:t>
      </w:r>
    </w:p>
    <w:p w14:paraId="088FEAB4" w14:textId="77777777" w:rsidR="005B1FF3" w:rsidRDefault="005B1FF3" w:rsidP="00C740CC">
      <w:pPr>
        <w:pStyle w:val="Paragraphedeliste"/>
        <w:numPr>
          <w:ilvl w:val="0"/>
          <w:numId w:val="21"/>
        </w:numPr>
        <w:spacing w:after="160" w:line="259" w:lineRule="auto"/>
        <w:ind w:left="714" w:hanging="357"/>
        <w:contextualSpacing/>
        <w:jc w:val="both"/>
      </w:pPr>
      <w:r>
        <w:t xml:space="preserve">Se concentrer sur le suivi obstétrical sans intégrer i) le suivi gynécologique et ii) les violences qui peuvent en découler ; </w:t>
      </w:r>
    </w:p>
    <w:p w14:paraId="142BA3B4" w14:textId="77777777" w:rsidR="005B1FF3" w:rsidRDefault="005B1FF3" w:rsidP="00C740CC">
      <w:pPr>
        <w:pStyle w:val="Paragraphedeliste"/>
        <w:numPr>
          <w:ilvl w:val="0"/>
          <w:numId w:val="21"/>
        </w:numPr>
        <w:spacing w:after="160" w:line="259" w:lineRule="auto"/>
        <w:contextualSpacing/>
        <w:jc w:val="both"/>
      </w:pPr>
      <w:r>
        <w:t>Se concentrer uniquement sur la formation du personnel soignant et l’équipement des structures. S</w:t>
      </w:r>
      <w:r w:rsidRPr="00651E2E">
        <w:t>ans remettre en cause la pert</w:t>
      </w:r>
      <w:r>
        <w:t>inence de ces investissements, i</w:t>
      </w:r>
      <w:r w:rsidRPr="00651E2E">
        <w:t xml:space="preserve">ls ne permettent pas </w:t>
      </w:r>
      <w:r>
        <w:t xml:space="preserve">à eux seuls </w:t>
      </w:r>
      <w:r w:rsidRPr="00651E2E">
        <w:t>l’amélioration du ressenti et de l’ex</w:t>
      </w:r>
      <w:r>
        <w:t>périence du soin par les femmes. La proposition de projet qualifiera et analysera ces différents obstacles potentiels dans le contexte spécifique de l’intervention. A noter que les risques ou éventuels obstacles liés à la crise sanitaire actuelle devront être intégrés dans la proposition. Des mesures de prise en compte de ces obstacles, qui constituent autant de risques pour le bon déroulement du projet, seront également proposées.</w:t>
      </w:r>
    </w:p>
    <w:p w14:paraId="6933FF96" w14:textId="77777777" w:rsidR="00DE53A7" w:rsidRDefault="00DE53A7" w:rsidP="00DE53A7">
      <w:pPr>
        <w:pStyle w:val="Paragraphedeliste"/>
        <w:spacing w:after="160" w:line="259" w:lineRule="auto"/>
        <w:ind w:left="720"/>
        <w:contextualSpacing/>
        <w:jc w:val="both"/>
      </w:pPr>
    </w:p>
    <w:p w14:paraId="0AE11D79" w14:textId="77777777" w:rsidR="005B1FF3" w:rsidRPr="00C257A6" w:rsidRDefault="005B1FF3" w:rsidP="00C740CC">
      <w:pPr>
        <w:pStyle w:val="Soustitre1"/>
        <w:numPr>
          <w:ilvl w:val="1"/>
          <w:numId w:val="27"/>
        </w:numPr>
        <w:rPr>
          <w:rFonts w:ascii="Times New Roman" w:hAnsi="Times New Roman" w:cs="Times New Roman"/>
        </w:rPr>
      </w:pPr>
      <w:bookmarkStart w:id="111" w:name="_Toc63245162"/>
      <w:r w:rsidRPr="00C257A6">
        <w:rPr>
          <w:rFonts w:ascii="Times New Roman" w:hAnsi="Times New Roman" w:cs="Times New Roman"/>
        </w:rPr>
        <w:t>Evaluation et capitalisation</w:t>
      </w:r>
      <w:bookmarkEnd w:id="111"/>
    </w:p>
    <w:p w14:paraId="793467B9" w14:textId="77777777" w:rsidR="005B1FF3" w:rsidRPr="00DE53A7" w:rsidRDefault="005B1FF3" w:rsidP="00C740CC">
      <w:pPr>
        <w:pStyle w:val="Soussoustitre"/>
        <w:numPr>
          <w:ilvl w:val="0"/>
          <w:numId w:val="29"/>
        </w:numPr>
        <w:rPr>
          <w:rFonts w:ascii="Times New Roman" w:hAnsi="Times New Roman" w:cs="Times New Roman"/>
          <w:sz w:val="24"/>
          <w:szCs w:val="24"/>
        </w:rPr>
      </w:pPr>
      <w:bookmarkStart w:id="112" w:name="_Toc59119981"/>
      <w:bookmarkStart w:id="113" w:name="_Toc59120179"/>
      <w:bookmarkStart w:id="114" w:name="_Toc60907024"/>
      <w:bookmarkStart w:id="115" w:name="_Toc62552965"/>
      <w:bookmarkStart w:id="116" w:name="_Toc62555498"/>
      <w:bookmarkStart w:id="117" w:name="_Toc63150475"/>
      <w:bookmarkStart w:id="118" w:name="_Toc63150562"/>
      <w:bookmarkStart w:id="119" w:name="_Toc63152785"/>
      <w:bookmarkStart w:id="120" w:name="_Toc63245163"/>
      <w:bookmarkStart w:id="121" w:name="_Toc59119982"/>
      <w:bookmarkStart w:id="122" w:name="_Toc59120180"/>
      <w:bookmarkStart w:id="123" w:name="_Toc60907025"/>
      <w:bookmarkStart w:id="124" w:name="_Toc62552966"/>
      <w:bookmarkStart w:id="125" w:name="_Toc62555499"/>
      <w:bookmarkStart w:id="126" w:name="_Toc63150476"/>
      <w:bookmarkStart w:id="127" w:name="_Toc63150563"/>
      <w:bookmarkStart w:id="128" w:name="_Toc63152786"/>
      <w:bookmarkStart w:id="129" w:name="_Toc63245164"/>
      <w:bookmarkStart w:id="130" w:name="_Toc59119983"/>
      <w:bookmarkStart w:id="131" w:name="_Toc59120181"/>
      <w:bookmarkStart w:id="132" w:name="_Toc60907026"/>
      <w:bookmarkStart w:id="133" w:name="_Toc62552967"/>
      <w:bookmarkStart w:id="134" w:name="_Toc62555500"/>
      <w:bookmarkStart w:id="135" w:name="_Toc63150477"/>
      <w:bookmarkStart w:id="136" w:name="_Toc63150564"/>
      <w:bookmarkStart w:id="137" w:name="_Toc63152787"/>
      <w:bookmarkStart w:id="138" w:name="_Toc63245165"/>
      <w:bookmarkStart w:id="139" w:name="_Toc63245166"/>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r w:rsidRPr="00DE53A7">
        <w:rPr>
          <w:rFonts w:ascii="Times New Roman" w:hAnsi="Times New Roman" w:cs="Times New Roman"/>
          <w:sz w:val="24"/>
          <w:szCs w:val="24"/>
        </w:rPr>
        <w:t>Suivi-évaluation</w:t>
      </w:r>
      <w:bookmarkEnd w:id="139"/>
    </w:p>
    <w:p w14:paraId="6A7C09F5" w14:textId="77777777" w:rsidR="005B1FF3" w:rsidRDefault="005B1FF3" w:rsidP="00C740CC">
      <w:pPr>
        <w:spacing w:after="120"/>
        <w:jc w:val="both"/>
      </w:pPr>
      <w:r>
        <w:t xml:space="preserve">Les ONG proposeront un dispositif de suivi-évaluation des activités qu’elles entendent mettre en œuvre. Ce dispositif s’appuiera sur des données quantitatives mais pourra aussi éventuellement s’appuyer sur des données qualitatives. Les ONG sont invitées tout d’abord à prévoir d’établir de façon participative </w:t>
      </w:r>
      <w:r w:rsidRPr="00E74965">
        <w:rPr>
          <w:b/>
          <w:bCs/>
        </w:rPr>
        <w:t>une situation de référence</w:t>
      </w:r>
      <w:r>
        <w:t xml:space="preserve"> au démarrage du projet (en s’appuyant par exemple sur des données collectées concernant les violences subies par les femmes, l’absence de consentement, ou certaines pratiques médicales dites « abusives » (cf. </w:t>
      </w:r>
      <w:r w:rsidRPr="00E74965">
        <w:t>2.1</w:t>
      </w:r>
      <w:r>
        <w:t>). La situation de référence devra ensuite nourrir le dispositif de suivi mis en place par les ONG.</w:t>
      </w:r>
    </w:p>
    <w:p w14:paraId="3396EF9F" w14:textId="77777777" w:rsidR="005B1FF3" w:rsidRDefault="005B1FF3" w:rsidP="00C740CC">
      <w:pPr>
        <w:spacing w:after="120"/>
        <w:jc w:val="both"/>
      </w:pPr>
      <w:r>
        <w:t xml:space="preserve">Pour cela, les ONG définiront avec les parties prenantes les </w:t>
      </w:r>
      <w:r w:rsidRPr="00E74965">
        <w:rPr>
          <w:b/>
          <w:bCs/>
        </w:rPr>
        <w:t>indicateurs de suivi des actions</w:t>
      </w:r>
      <w:r>
        <w:t xml:space="preserve"> ainsi que les </w:t>
      </w:r>
      <w:r w:rsidRPr="00E74965">
        <w:rPr>
          <w:b/>
          <w:bCs/>
        </w:rPr>
        <w:t>résultats finaux attendus</w:t>
      </w:r>
      <w:r>
        <w:t xml:space="preserve">. </w:t>
      </w:r>
      <w:r w:rsidRPr="009D7322">
        <w:t xml:space="preserve">Seront encouragés les dispositifs adaptatifs permettant de saisir ce qui est réellement en jeu en cours d’intervention et </w:t>
      </w:r>
      <w:r>
        <w:t xml:space="preserve">de révéler </w:t>
      </w:r>
      <w:r w:rsidRPr="009D7322">
        <w:t>la nécessité d’aménagements et de réorientations. Cela suppose d</w:t>
      </w:r>
      <w:r>
        <w:t xml:space="preserve">’impliquer fortement les </w:t>
      </w:r>
      <w:r w:rsidRPr="009D7322">
        <w:t>acteurs</w:t>
      </w:r>
      <w:r>
        <w:t>/actrices</w:t>
      </w:r>
      <w:r w:rsidRPr="009D7322">
        <w:t xml:space="preserve"> concerné</w:t>
      </w:r>
      <w:r>
        <w:t>.e</w:t>
      </w:r>
      <w:r w:rsidRPr="009D7322">
        <w:t xml:space="preserve">s, et ce sur un mode aussi flexible et peu normatif </w:t>
      </w:r>
      <w:r>
        <w:t xml:space="preserve">que possible. </w:t>
      </w:r>
    </w:p>
    <w:p w14:paraId="407364A7" w14:textId="77777777" w:rsidR="005B1FF3" w:rsidRDefault="005B1FF3" w:rsidP="00C740CC">
      <w:pPr>
        <w:spacing w:after="120"/>
        <w:jc w:val="both"/>
      </w:pPr>
      <w:r w:rsidRPr="007E2B22">
        <w:t>Une évaluation finale devra être proposée ainsi qu’une évaluation à mi-parcours si le projet dépasse une durée de trois ans. Ces évaluations devront être intégrées au plan de financement et au pilotage du projet.</w:t>
      </w:r>
    </w:p>
    <w:p w14:paraId="25E935DC" w14:textId="77777777" w:rsidR="005B1FF3" w:rsidRPr="007E2B22" w:rsidRDefault="005B1FF3" w:rsidP="00C740CC">
      <w:pPr>
        <w:spacing w:after="120"/>
        <w:jc w:val="both"/>
      </w:pPr>
      <w:r>
        <w:t>Des</w:t>
      </w:r>
      <w:r w:rsidRPr="007E2B22">
        <w:t xml:space="preserve"> ligne</w:t>
      </w:r>
      <w:r>
        <w:t>s</w:t>
      </w:r>
      <w:r w:rsidRPr="007E2B22">
        <w:t xml:space="preserve"> budgétaire</w:t>
      </w:r>
      <w:r>
        <w:t>s</w:t>
      </w:r>
      <w:r w:rsidRPr="007E2B22">
        <w:t xml:space="preserve"> devr</w:t>
      </w:r>
      <w:r>
        <w:t>ont</w:t>
      </w:r>
      <w:r w:rsidRPr="007E2B22">
        <w:t xml:space="preserve"> être dédiée</w:t>
      </w:r>
      <w:r>
        <w:t>s</w:t>
      </w:r>
      <w:r w:rsidRPr="007E2B22">
        <w:t xml:space="preserve"> dans le budget du projet à ces activités de suivi-évaluation</w:t>
      </w:r>
      <w:r>
        <w:t xml:space="preserve"> et d’évaluation</w:t>
      </w:r>
      <w:r w:rsidRPr="007E2B22">
        <w:t xml:space="preserve">. </w:t>
      </w:r>
    </w:p>
    <w:p w14:paraId="7EC3EE91" w14:textId="77777777" w:rsidR="005B1FF3" w:rsidRDefault="005B1FF3" w:rsidP="005B1FF3">
      <w:pPr>
        <w:jc w:val="both"/>
      </w:pPr>
    </w:p>
    <w:p w14:paraId="3DA432FA" w14:textId="77777777" w:rsidR="005B1FF3" w:rsidRPr="00DE53A7" w:rsidRDefault="005B1FF3" w:rsidP="00C740CC">
      <w:pPr>
        <w:pStyle w:val="Soussoustitre"/>
        <w:numPr>
          <w:ilvl w:val="0"/>
          <w:numId w:val="29"/>
        </w:numPr>
        <w:rPr>
          <w:rFonts w:ascii="Times New Roman" w:hAnsi="Times New Roman" w:cs="Times New Roman"/>
          <w:sz w:val="24"/>
          <w:szCs w:val="24"/>
        </w:rPr>
      </w:pPr>
      <w:bookmarkStart w:id="140" w:name="_Toc30419909"/>
      <w:bookmarkStart w:id="141" w:name="_Toc31292456"/>
      <w:bookmarkStart w:id="142" w:name="_Toc32844233"/>
      <w:bookmarkStart w:id="143" w:name="_Toc63245167"/>
      <w:r w:rsidRPr="00DE53A7">
        <w:rPr>
          <w:rFonts w:ascii="Times New Roman" w:hAnsi="Times New Roman" w:cs="Times New Roman"/>
          <w:sz w:val="24"/>
          <w:szCs w:val="24"/>
        </w:rPr>
        <w:t>Capitalisation</w:t>
      </w:r>
      <w:bookmarkEnd w:id="140"/>
      <w:bookmarkEnd w:id="141"/>
      <w:bookmarkEnd w:id="142"/>
      <w:bookmarkEnd w:id="143"/>
    </w:p>
    <w:p w14:paraId="5F4475DD" w14:textId="77777777" w:rsidR="005B1FF3" w:rsidRPr="0022786C" w:rsidRDefault="005B1FF3" w:rsidP="00C740CC">
      <w:pPr>
        <w:spacing w:after="120"/>
        <w:jc w:val="both"/>
      </w:pPr>
      <w:r w:rsidRPr="00F87C1C">
        <w:t xml:space="preserve">La capitalisation est </w:t>
      </w:r>
      <w:r>
        <w:t>un objectif important d</w:t>
      </w:r>
      <w:r w:rsidRPr="00F87C1C">
        <w:t xml:space="preserve">es projets </w:t>
      </w:r>
      <w:r>
        <w:t xml:space="preserve">financés </w:t>
      </w:r>
      <w:r w:rsidRPr="00AC1D40">
        <w:t>par la FISONG. Dans ce cadre, chaque ONG est invitée à expliciter les modalités de capitalisation spécifiques au projet financé. En particulier, les ONG sont invitées à documenter la recherche-action menée dans le cadre du projet (cf</w:t>
      </w:r>
      <w:r w:rsidRPr="00E74965">
        <w:t>. 3.2</w:t>
      </w:r>
      <w:r w:rsidRPr="00AC1D40">
        <w:t>.1) : la capitalisation pourra permettre de suivre la réalisation des hypothèses formulées, en cherchant à identifier et comprendre les conditions qui ont permis ou pas d'atteindre les objectifs définis ex ante. Ainsi, la capitalisation ne ciblera pas ici les résultats, mais les conditions qui ont permis de les atteindre, quels qu'ils soient par ailleurs.</w:t>
      </w:r>
    </w:p>
    <w:p w14:paraId="606A7F57" w14:textId="77777777" w:rsidR="005B1FF3" w:rsidRDefault="005B1FF3" w:rsidP="00C740CC">
      <w:pPr>
        <w:spacing w:after="120"/>
        <w:jc w:val="both"/>
      </w:pPr>
      <w:r>
        <w:lastRenderedPageBreak/>
        <w:t xml:space="preserve">En parallèle, </w:t>
      </w:r>
      <w:r>
        <w:rPr>
          <w:color w:val="000000"/>
        </w:rPr>
        <w:t xml:space="preserve">un ou une prestataire sera </w:t>
      </w:r>
      <w:proofErr w:type="spellStart"/>
      <w:proofErr w:type="gramStart"/>
      <w:r w:rsidRPr="00E74965">
        <w:t>recruté</w:t>
      </w:r>
      <w:r>
        <w:t>.</w:t>
      </w:r>
      <w:r w:rsidRPr="00E74965">
        <w:t>e</w:t>
      </w:r>
      <w:proofErr w:type="spellEnd"/>
      <w:proofErr w:type="gramEnd"/>
      <w:r w:rsidRPr="00E74965">
        <w:t xml:space="preserve"> sur appel d’offres par l’AFD. </w:t>
      </w:r>
      <w:r>
        <w:t>L’objectif principal sera de c</w:t>
      </w:r>
      <w:r w:rsidRPr="00D03943">
        <w:t>apitaliser sur les expériences financées afin d</w:t>
      </w:r>
      <w:r>
        <w:t>’</w:t>
      </w:r>
      <w:r w:rsidRPr="00D03943">
        <w:t>e</w:t>
      </w:r>
      <w:r>
        <w:t>n</w:t>
      </w:r>
      <w:r w:rsidRPr="00D03943">
        <w:t xml:space="preserve"> faire bénéficier l’ensemble des acteurs </w:t>
      </w:r>
      <w:r>
        <w:t xml:space="preserve">et actrices </w:t>
      </w:r>
      <w:proofErr w:type="spellStart"/>
      <w:r w:rsidRPr="00D03943">
        <w:t>concerné</w:t>
      </w:r>
      <w:r>
        <w:t>.</w:t>
      </w:r>
      <w:proofErr w:type="gramStart"/>
      <w:r>
        <w:t>e.</w:t>
      </w:r>
      <w:r w:rsidRPr="00D03943">
        <w:t>s</w:t>
      </w:r>
      <w:proofErr w:type="spellEnd"/>
      <w:proofErr w:type="gramEnd"/>
      <w:r w:rsidRPr="00D03943">
        <w:t xml:space="preserve"> </w:t>
      </w:r>
      <w:r>
        <w:t>et ainsi de</w:t>
      </w:r>
      <w:r w:rsidRPr="00D03943">
        <w:t xml:space="preserve"> porter les innovations mises en œuvre au-delà de l’échelle des projets.</w:t>
      </w:r>
      <w:r>
        <w:t xml:space="preserve"> </w:t>
      </w:r>
    </w:p>
    <w:p w14:paraId="70A4278F" w14:textId="77777777" w:rsidR="005B1FF3" w:rsidRPr="00A519DD" w:rsidRDefault="005B1FF3" w:rsidP="005B1FF3">
      <w:r w:rsidRPr="00A519DD">
        <w:t>Mis en place dans une logique participative, ce dispositif aura pour objectifs de :</w:t>
      </w:r>
    </w:p>
    <w:p w14:paraId="648E9BEC" w14:textId="77777777" w:rsidR="005B1FF3" w:rsidRPr="00A519DD" w:rsidRDefault="005B1FF3" w:rsidP="00C740CC">
      <w:pPr>
        <w:numPr>
          <w:ilvl w:val="0"/>
          <w:numId w:val="24"/>
        </w:numPr>
        <w:tabs>
          <w:tab w:val="left" w:pos="0"/>
        </w:tabs>
        <w:jc w:val="both"/>
      </w:pPr>
      <w:r w:rsidRPr="00A519DD">
        <w:t>Identifier, stimuler et apprécier les innovations portées par les projets ;</w:t>
      </w:r>
    </w:p>
    <w:p w14:paraId="4E009A0E" w14:textId="77777777" w:rsidR="005B1FF3" w:rsidRPr="00A519DD" w:rsidRDefault="005B1FF3" w:rsidP="00C740CC">
      <w:pPr>
        <w:numPr>
          <w:ilvl w:val="0"/>
          <w:numId w:val="24"/>
        </w:numPr>
        <w:tabs>
          <w:tab w:val="left" w:pos="0"/>
        </w:tabs>
        <w:jc w:val="both"/>
      </w:pPr>
      <w:r w:rsidRPr="00A519DD">
        <w:t>Apprécier la qualité et les effets liés à chacun des projets financés ;</w:t>
      </w:r>
    </w:p>
    <w:p w14:paraId="0822E574" w14:textId="77777777" w:rsidR="005B1FF3" w:rsidRPr="00A519DD" w:rsidRDefault="005B1FF3" w:rsidP="00C740CC">
      <w:pPr>
        <w:numPr>
          <w:ilvl w:val="0"/>
          <w:numId w:val="24"/>
        </w:numPr>
        <w:tabs>
          <w:tab w:val="left" w:pos="0"/>
        </w:tabs>
        <w:jc w:val="both"/>
      </w:pPr>
      <w:r w:rsidRPr="00A519DD">
        <w:t>Formuler des recommandations à destination des ONG en charge de l’exécution des projets, en termes de méthodologie, de mise en œuvre, de capitalisation interne à chaque projet et le cas échéant d’enrichissement de certaines composantes ou activités du projet.</w:t>
      </w:r>
    </w:p>
    <w:p w14:paraId="3DC948DD" w14:textId="77777777" w:rsidR="005B1FF3" w:rsidRPr="00A519DD" w:rsidRDefault="005B1FF3" w:rsidP="00C740CC">
      <w:pPr>
        <w:numPr>
          <w:ilvl w:val="0"/>
          <w:numId w:val="24"/>
        </w:numPr>
        <w:tabs>
          <w:tab w:val="left" w:pos="0"/>
        </w:tabs>
        <w:jc w:val="both"/>
      </w:pPr>
      <w:r w:rsidRPr="00A519DD">
        <w:t>Accompagner l’identification des destinataires des produits de capitalisation et élaborer des livrables en cohérence avec ceux-ci.</w:t>
      </w:r>
    </w:p>
    <w:p w14:paraId="6DFD2930" w14:textId="77777777" w:rsidR="005B1FF3" w:rsidRPr="00A519DD" w:rsidRDefault="005B1FF3" w:rsidP="00C740CC">
      <w:pPr>
        <w:numPr>
          <w:ilvl w:val="0"/>
          <w:numId w:val="24"/>
        </w:numPr>
        <w:tabs>
          <w:tab w:val="left" w:pos="0"/>
        </w:tabs>
        <w:jc w:val="both"/>
      </w:pPr>
      <w:r w:rsidRPr="00A519DD">
        <w:t>Nourrir une réflexion multi-acteurs et actrices sur la pertinence de l’approche proposée par le projet en fonction des territoires, des acteurs et actrices, des contextes sanitaires, etc.</w:t>
      </w:r>
    </w:p>
    <w:p w14:paraId="24220DA7" w14:textId="77777777" w:rsidR="005B1FF3" w:rsidRDefault="005B1FF3" w:rsidP="00C740CC">
      <w:pPr>
        <w:numPr>
          <w:ilvl w:val="0"/>
          <w:numId w:val="24"/>
        </w:numPr>
        <w:tabs>
          <w:tab w:val="left" w:pos="0"/>
        </w:tabs>
        <w:jc w:val="both"/>
      </w:pPr>
      <w:r w:rsidRPr="00A519DD">
        <w:t>Mettre en perspective et enrichir les enseignements sur la FISONG en échangeant avec d’autres projets en dehors du cadre de cette FISONG.</w:t>
      </w:r>
    </w:p>
    <w:p w14:paraId="497272D8" w14:textId="77777777" w:rsidR="005B1FF3" w:rsidRPr="00A519DD" w:rsidRDefault="005B1FF3" w:rsidP="005B1FF3">
      <w:pPr>
        <w:tabs>
          <w:tab w:val="left" w:pos="0"/>
        </w:tabs>
        <w:ind w:left="720"/>
        <w:jc w:val="both"/>
      </w:pPr>
    </w:p>
    <w:p w14:paraId="46ACA4A1" w14:textId="77777777" w:rsidR="005B1FF3" w:rsidRPr="00A519DD" w:rsidRDefault="005B1FF3" w:rsidP="00C740CC">
      <w:pPr>
        <w:spacing w:after="120"/>
        <w:jc w:val="both"/>
      </w:pPr>
      <w:r w:rsidRPr="00A519DD">
        <w:t xml:space="preserve">Ce dispositif sera appuyé par un prestataire externe dont la mission aura une durée concomitante avec celle des projets financés. </w:t>
      </w:r>
    </w:p>
    <w:p w14:paraId="68349E5C" w14:textId="77777777" w:rsidR="005B1FF3" w:rsidRDefault="005B1FF3" w:rsidP="005B1FF3">
      <w:pPr>
        <w:jc w:val="both"/>
      </w:pPr>
      <w:r w:rsidRPr="00A519DD">
        <w:t xml:space="preserve">Aussi, la mise en œuvre de ce dispositif nécessitera que les </w:t>
      </w:r>
      <w:r w:rsidRPr="00E74965">
        <w:t>ONG</w:t>
      </w:r>
      <w:r w:rsidRPr="00A519DD">
        <w:t xml:space="preserve"> bénéficiaires des financements prévoient, a minima, un regroupement par an dans l’un des pays d’intervention ou à Paris. Les budgets dédiés à ces regroupements devront être pris en charge par les </w:t>
      </w:r>
      <w:r>
        <w:t>ONG</w:t>
      </w:r>
      <w:r w:rsidRPr="00A519DD">
        <w:t xml:space="preserve"> bénéficiaires. </w:t>
      </w:r>
    </w:p>
    <w:p w14:paraId="45AC2283" w14:textId="77777777" w:rsidR="00DE53A7" w:rsidRDefault="00DE53A7" w:rsidP="005B1FF3">
      <w:pPr>
        <w:jc w:val="both"/>
      </w:pPr>
    </w:p>
    <w:p w14:paraId="77B4D56D" w14:textId="77777777" w:rsidR="005B1FF3" w:rsidRPr="00DE53A7" w:rsidRDefault="00DE53A7" w:rsidP="00DE53A7">
      <w:pPr>
        <w:pStyle w:val="Soustitre1"/>
        <w:numPr>
          <w:ilvl w:val="0"/>
          <w:numId w:val="0"/>
        </w:numPr>
        <w:rPr>
          <w:rFonts w:ascii="Times New Roman" w:hAnsi="Times New Roman" w:cs="Times New Roman"/>
          <w:sz w:val="28"/>
          <w:szCs w:val="28"/>
        </w:rPr>
      </w:pPr>
      <w:bookmarkStart w:id="144" w:name="_Toc59094201"/>
      <w:bookmarkStart w:id="145" w:name="_Toc59094258"/>
      <w:bookmarkStart w:id="146" w:name="_Toc63245168"/>
      <w:r>
        <w:rPr>
          <w:rFonts w:ascii="Times New Roman" w:hAnsi="Times New Roman" w:cs="Times New Roman"/>
          <w:sz w:val="28"/>
          <w:szCs w:val="28"/>
        </w:rPr>
        <w:t xml:space="preserve">4. </w:t>
      </w:r>
      <w:r w:rsidR="005B1FF3" w:rsidRPr="00DE53A7">
        <w:rPr>
          <w:rFonts w:ascii="Times New Roman" w:hAnsi="Times New Roman" w:cs="Times New Roman"/>
          <w:sz w:val="28"/>
          <w:szCs w:val="28"/>
        </w:rPr>
        <w:t>Qualification et expérience des ONG</w:t>
      </w:r>
      <w:bookmarkEnd w:id="144"/>
      <w:bookmarkEnd w:id="145"/>
      <w:bookmarkEnd w:id="146"/>
      <w:r w:rsidR="005B1FF3" w:rsidRPr="00DE53A7">
        <w:rPr>
          <w:rFonts w:ascii="Times New Roman" w:hAnsi="Times New Roman" w:cs="Times New Roman"/>
          <w:sz w:val="28"/>
          <w:szCs w:val="28"/>
        </w:rPr>
        <w:t xml:space="preserve"> </w:t>
      </w:r>
    </w:p>
    <w:p w14:paraId="6F6CAEA1" w14:textId="77777777" w:rsidR="005B1FF3" w:rsidRDefault="005B1FF3" w:rsidP="005B1FF3">
      <w:pPr>
        <w:spacing w:after="120"/>
        <w:jc w:val="both"/>
      </w:pPr>
      <w:r>
        <w:t xml:space="preserve">Toute </w:t>
      </w:r>
      <w:r w:rsidRPr="00F87C1C">
        <w:t>ONG</w:t>
      </w:r>
      <w:r>
        <w:t>, quelle que soit sa nationalité,</w:t>
      </w:r>
      <w:r w:rsidRPr="00F87C1C">
        <w:t xml:space="preserve"> </w:t>
      </w:r>
      <w:r>
        <w:t xml:space="preserve">est éligible à la FISONG. Une ONG souhaitant soumettre un projet pourra </w:t>
      </w:r>
      <w:r w:rsidRPr="00F87C1C">
        <w:t>s’appuyer sur des partenaires des pays d’intervention.</w:t>
      </w:r>
      <w:r>
        <w:t xml:space="preserve"> </w:t>
      </w:r>
      <w:r w:rsidRPr="00F87C1C">
        <w:t>Cel</w:t>
      </w:r>
      <w:r>
        <w:t>a facilitera le travail de recherche essentiel dans le cadre de ce projet et par la suite la</w:t>
      </w:r>
      <w:r w:rsidRPr="00F87C1C">
        <w:t xml:space="preserve"> capitalisation </w:t>
      </w:r>
      <w:r>
        <w:t xml:space="preserve">sous l’angle de l’innovation </w:t>
      </w:r>
      <w:r w:rsidRPr="00F87C1C">
        <w:t>et les possibilités de passage ultérieur à une plus grande échelle.</w:t>
      </w:r>
    </w:p>
    <w:p w14:paraId="37745664" w14:textId="77777777" w:rsidR="005B1FF3" w:rsidRDefault="005B1FF3" w:rsidP="005B1FF3">
      <w:pPr>
        <w:spacing w:after="120"/>
        <w:jc w:val="both"/>
      </w:pPr>
      <w:r w:rsidRPr="00F87C1C">
        <w:t xml:space="preserve">Il est demandé aux ONG de justifier d’une présence de </w:t>
      </w:r>
      <w:r>
        <w:t xml:space="preserve">trois </w:t>
      </w:r>
      <w:r w:rsidRPr="00F87C1C">
        <w:t xml:space="preserve">années </w:t>
      </w:r>
      <w:r>
        <w:t xml:space="preserve">minimum d’intervention </w:t>
      </w:r>
      <w:r w:rsidRPr="00F87C1C">
        <w:t xml:space="preserve">dans le </w:t>
      </w:r>
      <w:r>
        <w:t xml:space="preserve">ou les </w:t>
      </w:r>
      <w:r w:rsidRPr="00F87C1C">
        <w:t>pays du projet afin d’assurer leur connaissance d</w:t>
      </w:r>
      <w:r>
        <w:t xml:space="preserve">u contexte local, notamment sur les plans politique, institutionnel et socio-politique. La compréhension du contexte local doit permettre aux ONG de comprendre et s’insérer dans les jeux d’acteurs et d’actrices. </w:t>
      </w:r>
    </w:p>
    <w:p w14:paraId="05231692" w14:textId="77E5661D" w:rsidR="005B1FF3" w:rsidRDefault="005B1FF3" w:rsidP="005B1FF3">
      <w:pPr>
        <w:spacing w:after="120"/>
        <w:jc w:val="both"/>
      </w:pPr>
      <w:r>
        <w:t>Les ONG doivent avoir une grande expérience dans les domaines des violences basées sur le genre, de la santé maternelle et infantile et des droits à la santé sexuelle et reproductive</w:t>
      </w:r>
      <w:r w:rsidR="00DB1583">
        <w:t>, et notamment dans une approche féministe</w:t>
      </w:r>
      <w:r>
        <w:t xml:space="preserve">. Elles devront également appréhender de façon claire les enjeux liés aux VGO. </w:t>
      </w:r>
    </w:p>
    <w:p w14:paraId="2E258328" w14:textId="77777777" w:rsidR="005B1FF3" w:rsidRDefault="005B1FF3" w:rsidP="005B1FF3">
      <w:pPr>
        <w:spacing w:after="120"/>
        <w:jc w:val="both"/>
      </w:pPr>
      <w:r>
        <w:t xml:space="preserve">Les ONG doivent démontrer une expérience dans la conception et mise en œuvre de démarche spécifique visant à </w:t>
      </w:r>
      <w:r w:rsidRPr="0021553B">
        <w:t>réduire les inégalités de genre</w:t>
      </w:r>
      <w:r>
        <w:t>.</w:t>
      </w:r>
    </w:p>
    <w:p w14:paraId="70255E22" w14:textId="77777777" w:rsidR="005B1FF3" w:rsidRPr="00F87C1C" w:rsidRDefault="005B1FF3" w:rsidP="005B1FF3">
      <w:pPr>
        <w:spacing w:after="120"/>
        <w:jc w:val="both"/>
      </w:pPr>
      <w:r w:rsidRPr="00F87C1C">
        <w:t xml:space="preserve">Le dispositif FISONG est destiné à des ONG dotées des capacités et outils nécessaires à la conduite de processus d’innovation et de concertation avec les responsables sectoriels de l’AFD (problématisation, conception, expérimentation, évaluation, capitalisation, diffusion, passage à l’échelle…) dans des domaines de compétences spécialisés. </w:t>
      </w:r>
    </w:p>
    <w:p w14:paraId="64993EED" w14:textId="77777777" w:rsidR="005B1FF3" w:rsidRDefault="005B1FF3" w:rsidP="005B1FF3">
      <w:pPr>
        <w:jc w:val="both"/>
      </w:pPr>
      <w:r>
        <w:t>Les ONG mobiliseront des équipes adaptées aux méthodologies qu’elles proposent. Ces équipes seront placées sous la responsabilité de responsables de mission installés localement.</w:t>
      </w:r>
    </w:p>
    <w:p w14:paraId="660FFE9C" w14:textId="77777777" w:rsidR="00DE53A7" w:rsidRDefault="00DE53A7" w:rsidP="005B1FF3">
      <w:pPr>
        <w:jc w:val="both"/>
      </w:pPr>
    </w:p>
    <w:p w14:paraId="0EA791D3" w14:textId="77777777" w:rsidR="00DE53A7" w:rsidRDefault="00DE53A7" w:rsidP="005B1FF3">
      <w:pPr>
        <w:jc w:val="both"/>
      </w:pPr>
    </w:p>
    <w:p w14:paraId="4D91F563" w14:textId="77777777" w:rsidR="005B1FF3" w:rsidRPr="00DE53A7" w:rsidRDefault="00DE53A7" w:rsidP="00DE53A7">
      <w:pPr>
        <w:pStyle w:val="Soustitre1"/>
        <w:numPr>
          <w:ilvl w:val="0"/>
          <w:numId w:val="0"/>
        </w:numPr>
        <w:rPr>
          <w:rFonts w:ascii="Times New Roman" w:hAnsi="Times New Roman" w:cs="Times New Roman"/>
          <w:sz w:val="28"/>
          <w:szCs w:val="28"/>
        </w:rPr>
      </w:pPr>
      <w:bookmarkStart w:id="147" w:name="_Toc63245169"/>
      <w:r>
        <w:rPr>
          <w:rFonts w:ascii="Times New Roman" w:hAnsi="Times New Roman" w:cs="Times New Roman"/>
          <w:sz w:val="28"/>
          <w:szCs w:val="28"/>
        </w:rPr>
        <w:lastRenderedPageBreak/>
        <w:t xml:space="preserve">5. </w:t>
      </w:r>
      <w:r w:rsidR="005B1FF3" w:rsidRPr="00DE53A7">
        <w:rPr>
          <w:rFonts w:ascii="Times New Roman" w:hAnsi="Times New Roman" w:cs="Times New Roman"/>
          <w:sz w:val="28"/>
          <w:szCs w:val="28"/>
        </w:rPr>
        <w:t>Cadrage</w:t>
      </w:r>
      <w:bookmarkStart w:id="148" w:name="_Toc59094202"/>
      <w:bookmarkStart w:id="149" w:name="_Toc59094259"/>
      <w:r w:rsidR="005B1FF3" w:rsidRPr="00DE53A7">
        <w:rPr>
          <w:rFonts w:ascii="Times New Roman" w:hAnsi="Times New Roman" w:cs="Times New Roman"/>
          <w:sz w:val="28"/>
          <w:szCs w:val="28"/>
        </w:rPr>
        <w:t xml:space="preserve"> budgétaire</w:t>
      </w:r>
      <w:bookmarkEnd w:id="148"/>
      <w:bookmarkEnd w:id="149"/>
      <w:bookmarkEnd w:id="147"/>
    </w:p>
    <w:p w14:paraId="737FB778" w14:textId="77777777" w:rsidR="005B1FF3" w:rsidRDefault="005B1FF3" w:rsidP="00825F25">
      <w:pPr>
        <w:tabs>
          <w:tab w:val="num" w:pos="180"/>
        </w:tabs>
        <w:jc w:val="both"/>
        <w:rPr>
          <w:color w:val="000000"/>
        </w:rPr>
      </w:pPr>
      <w:r w:rsidRPr="0061534D">
        <w:rPr>
          <w:color w:val="000000"/>
        </w:rPr>
        <w:t xml:space="preserve">Cette FISONG </w:t>
      </w:r>
      <w:r>
        <w:rPr>
          <w:color w:val="000000"/>
        </w:rPr>
        <w:t xml:space="preserve">est </w:t>
      </w:r>
      <w:r w:rsidRPr="0061534D">
        <w:rPr>
          <w:color w:val="000000"/>
        </w:rPr>
        <w:t>doté</w:t>
      </w:r>
      <w:r>
        <w:rPr>
          <w:color w:val="000000"/>
        </w:rPr>
        <w:t>e</w:t>
      </w:r>
      <w:r w:rsidRPr="0061534D">
        <w:rPr>
          <w:color w:val="000000"/>
        </w:rPr>
        <w:t xml:space="preserve"> d’un </w:t>
      </w:r>
      <w:r w:rsidRPr="00147E0F">
        <w:rPr>
          <w:color w:val="000000"/>
        </w:rPr>
        <w:t>montant de 2,5 millions d’euros, répartis – à</w:t>
      </w:r>
      <w:r w:rsidRPr="00CB0FE9">
        <w:rPr>
          <w:color w:val="000000"/>
        </w:rPr>
        <w:t xml:space="preserve"> titre indicatif à ce stade – comme suit :</w:t>
      </w:r>
    </w:p>
    <w:p w14:paraId="05AE7500" w14:textId="77777777" w:rsidR="005B1FF3" w:rsidRDefault="005B1FF3" w:rsidP="00C740CC">
      <w:pPr>
        <w:pStyle w:val="Paragraphedeliste"/>
        <w:numPr>
          <w:ilvl w:val="0"/>
          <w:numId w:val="17"/>
        </w:numPr>
        <w:tabs>
          <w:tab w:val="num" w:pos="180"/>
        </w:tabs>
        <w:jc w:val="both"/>
        <w:rPr>
          <w:color w:val="000000"/>
        </w:rPr>
      </w:pPr>
      <w:r>
        <w:rPr>
          <w:color w:val="000000"/>
        </w:rPr>
        <w:t>2,2 millions d’euros pour financer des projets de terrain ;</w:t>
      </w:r>
    </w:p>
    <w:p w14:paraId="10CB44F7" w14:textId="77777777" w:rsidR="005B1FF3" w:rsidRDefault="005B1FF3" w:rsidP="00C740CC">
      <w:pPr>
        <w:pStyle w:val="Paragraphedeliste"/>
        <w:numPr>
          <w:ilvl w:val="0"/>
          <w:numId w:val="17"/>
        </w:numPr>
        <w:tabs>
          <w:tab w:val="num" w:pos="180"/>
        </w:tabs>
        <w:jc w:val="both"/>
        <w:rPr>
          <w:color w:val="000000"/>
        </w:rPr>
      </w:pPr>
      <w:r>
        <w:rPr>
          <w:color w:val="000000"/>
        </w:rPr>
        <w:t xml:space="preserve">0,3 million d’euros pour financer le dispositif transversal de capitalisation qui sera assuré par un ou une prestataire </w:t>
      </w:r>
      <w:proofErr w:type="spellStart"/>
      <w:proofErr w:type="gramStart"/>
      <w:r>
        <w:rPr>
          <w:color w:val="000000"/>
        </w:rPr>
        <w:t>recruté.e</w:t>
      </w:r>
      <w:proofErr w:type="spellEnd"/>
      <w:proofErr w:type="gramEnd"/>
      <w:r>
        <w:rPr>
          <w:color w:val="000000"/>
        </w:rPr>
        <w:t xml:space="preserve"> sur appel d’offres.</w:t>
      </w:r>
    </w:p>
    <w:p w14:paraId="6121618A" w14:textId="77777777" w:rsidR="005B1FF3" w:rsidRDefault="005B1FF3" w:rsidP="005B1FF3">
      <w:pPr>
        <w:pStyle w:val="Paragraphedeliste"/>
        <w:jc w:val="both"/>
        <w:rPr>
          <w:color w:val="000000"/>
        </w:rPr>
      </w:pPr>
    </w:p>
    <w:p w14:paraId="58A7D29C" w14:textId="77777777" w:rsidR="005B1FF3" w:rsidRDefault="005B1FF3" w:rsidP="005B1FF3">
      <w:pPr>
        <w:tabs>
          <w:tab w:val="num" w:pos="180"/>
        </w:tabs>
        <w:jc w:val="both"/>
      </w:pPr>
      <w:r>
        <w:rPr>
          <w:color w:val="000000"/>
        </w:rPr>
        <w:t xml:space="preserve">Cette FISONG vise à financer 2-3 projet(s) d’un </w:t>
      </w:r>
      <w:r w:rsidRPr="00147E0F">
        <w:rPr>
          <w:color w:val="000000"/>
        </w:rPr>
        <w:t>montant minimum de 700 000 €, sachant</w:t>
      </w:r>
      <w:r>
        <w:rPr>
          <w:color w:val="000000"/>
        </w:rPr>
        <w:t xml:space="preserve"> que la contribution financière de la FISONG ne </w:t>
      </w:r>
      <w:r w:rsidRPr="00A129DD">
        <w:rPr>
          <w:color w:val="000000"/>
        </w:rPr>
        <w:t xml:space="preserve">pourra excéder </w:t>
      </w:r>
      <w:r>
        <w:t>90% du coût total du projet.</w:t>
      </w:r>
    </w:p>
    <w:p w14:paraId="39477E98" w14:textId="77777777" w:rsidR="005B1FF3" w:rsidRPr="00886CC2" w:rsidRDefault="005B1FF3" w:rsidP="005B1FF3">
      <w:pPr>
        <w:tabs>
          <w:tab w:val="num" w:pos="180"/>
        </w:tabs>
        <w:jc w:val="both"/>
        <w:rPr>
          <w:color w:val="000000"/>
        </w:rPr>
      </w:pPr>
      <w:r>
        <w:t>A noter que les financements devront être prioritairement fléchés sur les activités répondant aux enjeux présentés au paragraphe 3.2.1 de la présente note. Des petits travaux d’aménagements et/ou de réhabilitation ainsi que l’achat de petits équipements pourront</w:t>
      </w:r>
      <w:r w:rsidRPr="0083287B">
        <w:t xml:space="preserve"> être inclus dans les propositions</w:t>
      </w:r>
      <w:r>
        <w:t xml:space="preserve"> dans une moindre mesure, voire financés sur la partie du projet financée par le porteur du projet. </w:t>
      </w:r>
    </w:p>
    <w:p w14:paraId="00D2A15F" w14:textId="77777777" w:rsidR="00C257A6" w:rsidRDefault="00C257A6" w:rsidP="00DE53A7">
      <w:pPr>
        <w:pStyle w:val="Soustitre1"/>
        <w:numPr>
          <w:ilvl w:val="0"/>
          <w:numId w:val="0"/>
        </w:numPr>
        <w:rPr>
          <w:rFonts w:ascii="Times New Roman" w:hAnsi="Times New Roman" w:cs="Times New Roman"/>
          <w:sz w:val="28"/>
          <w:szCs w:val="28"/>
        </w:rPr>
      </w:pPr>
    </w:p>
    <w:p w14:paraId="2B856A24" w14:textId="77777777" w:rsidR="005B1FF3" w:rsidRPr="00DE53A7" w:rsidRDefault="00DE53A7" w:rsidP="00DE53A7">
      <w:pPr>
        <w:pStyle w:val="Soustitre1"/>
        <w:numPr>
          <w:ilvl w:val="0"/>
          <w:numId w:val="0"/>
        </w:numPr>
        <w:rPr>
          <w:rFonts w:ascii="Times New Roman" w:hAnsi="Times New Roman" w:cs="Times New Roman"/>
          <w:sz w:val="28"/>
          <w:szCs w:val="28"/>
        </w:rPr>
      </w:pPr>
      <w:bookmarkStart w:id="150" w:name="_Toc63245170"/>
      <w:r>
        <w:rPr>
          <w:rFonts w:ascii="Times New Roman" w:hAnsi="Times New Roman" w:cs="Times New Roman"/>
          <w:sz w:val="28"/>
          <w:szCs w:val="28"/>
        </w:rPr>
        <w:t xml:space="preserve">6. </w:t>
      </w:r>
      <w:bookmarkStart w:id="151" w:name="_Toc59094204"/>
      <w:bookmarkStart w:id="152" w:name="_Toc59094261"/>
      <w:r w:rsidR="005B1FF3" w:rsidRPr="00DE53A7">
        <w:rPr>
          <w:rFonts w:ascii="Times New Roman" w:hAnsi="Times New Roman" w:cs="Times New Roman"/>
          <w:sz w:val="28"/>
          <w:szCs w:val="28"/>
        </w:rPr>
        <w:t>Calendrier prévisionnel</w:t>
      </w:r>
      <w:bookmarkEnd w:id="151"/>
      <w:bookmarkEnd w:id="152"/>
      <w:bookmarkEnd w:id="150"/>
      <w:r w:rsidR="005B1FF3" w:rsidRPr="00DE53A7">
        <w:rPr>
          <w:rFonts w:ascii="Times New Roman" w:hAnsi="Times New Roman" w:cs="Times New Roman"/>
          <w:sz w:val="28"/>
          <w:szCs w:val="28"/>
        </w:rPr>
        <w:t xml:space="preserve"> </w:t>
      </w:r>
    </w:p>
    <w:p w14:paraId="3845BC80" w14:textId="77777777" w:rsidR="005B1FF3" w:rsidRPr="005D6BD8" w:rsidRDefault="005B1FF3" w:rsidP="005B1FF3">
      <w:pPr>
        <w:keepNext/>
        <w:keepLines/>
      </w:pPr>
      <w:r w:rsidRPr="00D13019">
        <w:t xml:space="preserve">Le calendrier prévisionnel indicatif pour cette FISONG est le suivant : </w:t>
      </w:r>
    </w:p>
    <w:p w14:paraId="665D3C2C" w14:textId="77777777" w:rsidR="005B1FF3" w:rsidRPr="00D13019" w:rsidRDefault="005B1FF3" w:rsidP="005B1FF3">
      <w:pPr>
        <w:pStyle w:val="Lgende"/>
        <w:keepLines/>
        <w:jc w:val="left"/>
      </w:pPr>
    </w:p>
    <w:tbl>
      <w:tblPr>
        <w:tblStyle w:val="Grilledutableau"/>
        <w:tblW w:w="0" w:type="auto"/>
        <w:tblLook w:val="04A0" w:firstRow="1" w:lastRow="0" w:firstColumn="1" w:lastColumn="0" w:noHBand="0" w:noVBand="1"/>
      </w:tblPr>
      <w:tblGrid>
        <w:gridCol w:w="4815"/>
        <w:gridCol w:w="4247"/>
      </w:tblGrid>
      <w:tr w:rsidR="005B1FF3" w:rsidRPr="00D13019" w14:paraId="271904DB" w14:textId="77777777" w:rsidTr="00147E0F">
        <w:tc>
          <w:tcPr>
            <w:tcW w:w="4815" w:type="dxa"/>
            <w:shd w:val="clear" w:color="auto" w:fill="auto"/>
          </w:tcPr>
          <w:p w14:paraId="21DA5906" w14:textId="77777777" w:rsidR="005B1FF3" w:rsidRPr="00D13019" w:rsidRDefault="005B1FF3" w:rsidP="005B1FF3">
            <w:r w:rsidRPr="00D13019">
              <w:t>Réception des offres</w:t>
            </w:r>
          </w:p>
        </w:tc>
        <w:tc>
          <w:tcPr>
            <w:tcW w:w="4247" w:type="dxa"/>
            <w:shd w:val="clear" w:color="auto" w:fill="auto"/>
          </w:tcPr>
          <w:p w14:paraId="50960A61" w14:textId="77777777" w:rsidR="005B1FF3" w:rsidRPr="00D13019" w:rsidRDefault="005B1FF3" w:rsidP="005B1FF3">
            <w:r w:rsidRPr="00147E0F">
              <w:t>14 mai 2021</w:t>
            </w:r>
          </w:p>
        </w:tc>
      </w:tr>
      <w:tr w:rsidR="005B1FF3" w:rsidRPr="00D13019" w14:paraId="3B390462" w14:textId="77777777" w:rsidTr="005B1FF3">
        <w:tc>
          <w:tcPr>
            <w:tcW w:w="4815" w:type="dxa"/>
          </w:tcPr>
          <w:p w14:paraId="05DC0254" w14:textId="77777777" w:rsidR="005B1FF3" w:rsidRPr="00D13019" w:rsidRDefault="005B1FF3" w:rsidP="005B1FF3">
            <w:r>
              <w:t>Pré-s</w:t>
            </w:r>
            <w:r w:rsidRPr="00D13019">
              <w:t>élection</w:t>
            </w:r>
            <w:r>
              <w:t xml:space="preserve"> et demande d’avis ambassadeurs</w:t>
            </w:r>
            <w:r w:rsidRPr="00D13019">
              <w:t xml:space="preserve"> </w:t>
            </w:r>
          </w:p>
        </w:tc>
        <w:tc>
          <w:tcPr>
            <w:tcW w:w="4247" w:type="dxa"/>
          </w:tcPr>
          <w:p w14:paraId="64520FE7" w14:textId="77777777" w:rsidR="005B1FF3" w:rsidRPr="00D13019" w:rsidRDefault="005B1FF3" w:rsidP="005B1FF3">
            <w:pPr>
              <w:rPr>
                <w:highlight w:val="cyan"/>
              </w:rPr>
            </w:pPr>
            <w:r>
              <w:t>mi-juin</w:t>
            </w:r>
            <w:r w:rsidRPr="00CB0FE9">
              <w:t xml:space="preserve"> 2021</w:t>
            </w:r>
          </w:p>
        </w:tc>
      </w:tr>
      <w:tr w:rsidR="005B1FF3" w:rsidRPr="00D13019" w14:paraId="738A86BC" w14:textId="77777777" w:rsidTr="005B1FF3">
        <w:tc>
          <w:tcPr>
            <w:tcW w:w="4815" w:type="dxa"/>
          </w:tcPr>
          <w:p w14:paraId="1569F9EC" w14:textId="77777777" w:rsidR="005B1FF3" w:rsidRPr="00D13019" w:rsidRDefault="005B1FF3" w:rsidP="005B1FF3">
            <w:r>
              <w:t>Annonce des résultats aux ONG</w:t>
            </w:r>
          </w:p>
        </w:tc>
        <w:tc>
          <w:tcPr>
            <w:tcW w:w="4247" w:type="dxa"/>
          </w:tcPr>
          <w:p w14:paraId="1DA58FCE" w14:textId="77777777" w:rsidR="005B1FF3" w:rsidRDefault="005B1FF3" w:rsidP="005B1FF3">
            <w:r>
              <w:t>Août 2021</w:t>
            </w:r>
          </w:p>
        </w:tc>
      </w:tr>
      <w:tr w:rsidR="005B1FF3" w:rsidRPr="00D13019" w14:paraId="2FA529E3" w14:textId="77777777" w:rsidTr="005B1FF3">
        <w:tc>
          <w:tcPr>
            <w:tcW w:w="4815" w:type="dxa"/>
          </w:tcPr>
          <w:p w14:paraId="245FBD47" w14:textId="77777777" w:rsidR="005B1FF3" w:rsidRPr="00D13019" w:rsidRDefault="005B1FF3" w:rsidP="005B1FF3">
            <w:r w:rsidRPr="00D13019">
              <w:t>Réception des dossiers - instruction et octroi</w:t>
            </w:r>
          </w:p>
        </w:tc>
        <w:tc>
          <w:tcPr>
            <w:tcW w:w="4247" w:type="dxa"/>
          </w:tcPr>
          <w:p w14:paraId="07ED24B0" w14:textId="77777777" w:rsidR="005B1FF3" w:rsidRPr="00D13019" w:rsidRDefault="005B1FF3" w:rsidP="005B1FF3">
            <w:r>
              <w:t>Septembre-novembre 2021</w:t>
            </w:r>
          </w:p>
        </w:tc>
      </w:tr>
      <w:tr w:rsidR="005B1FF3" w:rsidRPr="00D13019" w14:paraId="2C662783" w14:textId="77777777" w:rsidTr="005B1FF3">
        <w:tc>
          <w:tcPr>
            <w:tcW w:w="4815" w:type="dxa"/>
          </w:tcPr>
          <w:p w14:paraId="6E44BAE9" w14:textId="77777777" w:rsidR="005B1FF3" w:rsidRPr="00D13019" w:rsidRDefault="005B1FF3" w:rsidP="005B1FF3">
            <w:r w:rsidRPr="00D13019">
              <w:t>Démarrage des projets</w:t>
            </w:r>
          </w:p>
        </w:tc>
        <w:tc>
          <w:tcPr>
            <w:tcW w:w="4247" w:type="dxa"/>
          </w:tcPr>
          <w:p w14:paraId="5DC3677E" w14:textId="77777777" w:rsidR="005B1FF3" w:rsidRPr="00D13019" w:rsidRDefault="005B1FF3" w:rsidP="005B1FF3">
            <w:r>
              <w:t>1</w:t>
            </w:r>
            <w:r w:rsidRPr="00CB0FE9">
              <w:rPr>
                <w:vertAlign w:val="superscript"/>
              </w:rPr>
              <w:t>er</w:t>
            </w:r>
            <w:r>
              <w:t xml:space="preserve"> trimestre 2022</w:t>
            </w:r>
          </w:p>
        </w:tc>
      </w:tr>
    </w:tbl>
    <w:p w14:paraId="6606A527" w14:textId="77777777" w:rsidR="00C257A6" w:rsidRDefault="00C257A6" w:rsidP="00C257A6">
      <w:pPr>
        <w:pStyle w:val="Soustitre1"/>
        <w:numPr>
          <w:ilvl w:val="0"/>
          <w:numId w:val="0"/>
        </w:numPr>
        <w:rPr>
          <w:rFonts w:ascii="Times New Roman" w:hAnsi="Times New Roman" w:cs="Times New Roman"/>
          <w:sz w:val="28"/>
          <w:szCs w:val="28"/>
        </w:rPr>
      </w:pPr>
      <w:bookmarkStart w:id="153" w:name="_Toc59094205"/>
      <w:bookmarkStart w:id="154" w:name="_Toc59094262"/>
    </w:p>
    <w:p w14:paraId="27FABDD5" w14:textId="77777777" w:rsidR="005B1FF3" w:rsidRPr="00C257A6" w:rsidRDefault="00C257A6" w:rsidP="00C257A6">
      <w:pPr>
        <w:pStyle w:val="Soustitre1"/>
        <w:numPr>
          <w:ilvl w:val="0"/>
          <w:numId w:val="0"/>
        </w:numPr>
        <w:rPr>
          <w:rFonts w:ascii="Times New Roman" w:hAnsi="Times New Roman" w:cs="Times New Roman"/>
          <w:sz w:val="28"/>
          <w:szCs w:val="28"/>
        </w:rPr>
      </w:pPr>
      <w:bookmarkStart w:id="155" w:name="_Toc63245171"/>
      <w:r>
        <w:rPr>
          <w:rFonts w:ascii="Times New Roman" w:hAnsi="Times New Roman" w:cs="Times New Roman"/>
          <w:sz w:val="28"/>
          <w:szCs w:val="28"/>
        </w:rPr>
        <w:t xml:space="preserve">7. </w:t>
      </w:r>
      <w:r w:rsidR="005B1FF3" w:rsidRPr="00C257A6">
        <w:rPr>
          <w:rFonts w:ascii="Times New Roman" w:hAnsi="Times New Roman" w:cs="Times New Roman"/>
          <w:sz w:val="28"/>
          <w:szCs w:val="28"/>
        </w:rPr>
        <w:t>Références</w:t>
      </w:r>
      <w:bookmarkEnd w:id="153"/>
      <w:bookmarkEnd w:id="154"/>
      <w:bookmarkEnd w:id="155"/>
    </w:p>
    <w:p w14:paraId="59516719" w14:textId="77777777" w:rsidR="005B1FF3" w:rsidRPr="007C4A54" w:rsidRDefault="005B1FF3" w:rsidP="007C4A54">
      <w:pPr>
        <w:pStyle w:val="Bibliographie"/>
        <w:jc w:val="both"/>
        <w:rPr>
          <w:rFonts w:ascii="Times New Roman" w:hAnsi="Times New Roman" w:cs="Times New Roman"/>
          <w:sz w:val="24"/>
          <w:szCs w:val="24"/>
          <w:lang w:val="en-GB"/>
        </w:rPr>
      </w:pPr>
      <w:r w:rsidRPr="007C4A54">
        <w:rPr>
          <w:rFonts w:ascii="Times New Roman" w:hAnsi="Times New Roman" w:cs="Times New Roman"/>
        </w:rPr>
        <w:fldChar w:fldCharType="begin"/>
      </w:r>
      <w:r w:rsidRPr="007C4A54">
        <w:instrText xml:space="preserve"> ADDIN ZOTERO_BIBL {"uncited":[],"omitted":[],"custom":[]} CSL_BIBLIOGRAPHY </w:instrText>
      </w:r>
      <w:r w:rsidRPr="007C4A54">
        <w:rPr>
          <w:rFonts w:ascii="Times New Roman" w:hAnsi="Times New Roman" w:cs="Times New Roman"/>
        </w:rPr>
        <w:fldChar w:fldCharType="separate"/>
      </w:r>
      <w:r w:rsidRPr="007C4A54">
        <w:rPr>
          <w:rFonts w:ascii="Times New Roman" w:hAnsi="Times New Roman" w:cs="Times New Roman"/>
        </w:rPr>
        <w:t xml:space="preserve">Bohren, M. A., Joshua P. Vogel, Bukola Fawole, Ernest T. Maya, Thae Maung Maung, Mamadou Diouldé Baldé, Agnes A. Oyeniran, et al. </w:t>
      </w:r>
      <w:r w:rsidRPr="007C4A54">
        <w:rPr>
          <w:rFonts w:ascii="Times New Roman" w:hAnsi="Times New Roman" w:cs="Times New Roman"/>
          <w:lang w:val="en-GB"/>
        </w:rPr>
        <w:t xml:space="preserve">« Methodological development of tools to measure how women are treated during facility-based childbirth in four countries: labor observation and community survey ». </w:t>
      </w:r>
      <w:r w:rsidRPr="007C4A54">
        <w:rPr>
          <w:rFonts w:ascii="Times New Roman" w:hAnsi="Times New Roman" w:cs="Times New Roman"/>
          <w:i/>
          <w:iCs/>
          <w:lang w:val="en-GB"/>
        </w:rPr>
        <w:t>BMC Medical Research Methodology</w:t>
      </w:r>
      <w:r w:rsidRPr="007C4A54">
        <w:rPr>
          <w:rFonts w:ascii="Times New Roman" w:hAnsi="Times New Roman" w:cs="Times New Roman"/>
          <w:lang w:val="en-GB"/>
        </w:rPr>
        <w:t xml:space="preserve"> 18, n</w:t>
      </w:r>
      <w:r w:rsidRPr="007C4A54">
        <w:rPr>
          <w:rFonts w:ascii="Times New Roman" w:hAnsi="Times New Roman" w:cs="Times New Roman"/>
          <w:vertAlign w:val="superscript"/>
          <w:lang w:val="en-GB"/>
        </w:rPr>
        <w:t>o</w:t>
      </w:r>
      <w:r w:rsidRPr="007C4A54">
        <w:rPr>
          <w:rFonts w:ascii="Times New Roman" w:hAnsi="Times New Roman" w:cs="Times New Roman"/>
          <w:lang w:val="en-GB"/>
        </w:rPr>
        <w:t xml:space="preserve"> 1 (15 novembre 2018): 132. https://doi.org/10.1186/s12874-018-0603-x.</w:t>
      </w:r>
    </w:p>
    <w:p w14:paraId="22ED184E" w14:textId="77777777" w:rsidR="005B1FF3" w:rsidRPr="007C4A54" w:rsidRDefault="005B1FF3" w:rsidP="007C4A54">
      <w:pPr>
        <w:pStyle w:val="Bibliographie"/>
        <w:jc w:val="both"/>
        <w:rPr>
          <w:rFonts w:ascii="Times New Roman" w:hAnsi="Times New Roman" w:cs="Times New Roman"/>
          <w:lang w:val="en-GB"/>
        </w:rPr>
      </w:pPr>
      <w:r w:rsidRPr="007C4A54">
        <w:rPr>
          <w:rFonts w:ascii="Times New Roman" w:hAnsi="Times New Roman" w:cs="Times New Roman"/>
          <w:lang w:val="en-GB"/>
        </w:rPr>
        <w:t xml:space="preserve">Bohren, Meghan A., Erin C. Hunter, Heather M. Munthe-Kaas, João Paulo Souza, Joshua P. Vogel, et A. Metin Gülmezoglu. « Facilitators and Barriers to Facility-Based Delivery in Low- and Middle-Income Countries: A Qualitative Evidence Synthesis ». </w:t>
      </w:r>
      <w:r w:rsidRPr="007C4A54">
        <w:rPr>
          <w:rFonts w:ascii="Times New Roman" w:hAnsi="Times New Roman" w:cs="Times New Roman"/>
          <w:i/>
          <w:iCs/>
          <w:lang w:val="en-GB"/>
        </w:rPr>
        <w:t>Reproductive Health</w:t>
      </w:r>
      <w:r w:rsidRPr="007C4A54">
        <w:rPr>
          <w:rFonts w:ascii="Times New Roman" w:hAnsi="Times New Roman" w:cs="Times New Roman"/>
          <w:lang w:val="en-GB"/>
        </w:rPr>
        <w:t xml:space="preserve"> 11, n</w:t>
      </w:r>
      <w:r w:rsidRPr="007C4A54">
        <w:rPr>
          <w:rFonts w:ascii="Times New Roman" w:hAnsi="Times New Roman" w:cs="Times New Roman"/>
          <w:vertAlign w:val="superscript"/>
          <w:lang w:val="en-GB"/>
        </w:rPr>
        <w:t>o</w:t>
      </w:r>
      <w:r w:rsidRPr="007C4A54">
        <w:rPr>
          <w:rFonts w:ascii="Times New Roman" w:hAnsi="Times New Roman" w:cs="Times New Roman"/>
          <w:lang w:val="en-GB"/>
        </w:rPr>
        <w:t xml:space="preserve"> 1 (19 septembre 2014): 71. https://doi.org/10.1186/1742-4755-11-71.</w:t>
      </w:r>
    </w:p>
    <w:p w14:paraId="7CCA233A" w14:textId="77777777" w:rsidR="005B1FF3" w:rsidRPr="007C4A54" w:rsidRDefault="005B1FF3" w:rsidP="007C4A54">
      <w:pPr>
        <w:pStyle w:val="Bibliographie"/>
        <w:jc w:val="both"/>
        <w:rPr>
          <w:rFonts w:ascii="Times New Roman" w:hAnsi="Times New Roman" w:cs="Times New Roman"/>
          <w:lang w:val="en-GB"/>
        </w:rPr>
      </w:pPr>
      <w:r w:rsidRPr="007C4A54">
        <w:rPr>
          <w:rFonts w:ascii="Times New Roman" w:hAnsi="Times New Roman" w:cs="Times New Roman"/>
          <w:lang w:val="en-GB"/>
        </w:rPr>
        <w:t>Bowser, Diana, et Kathleen Hill. « Exploring Evidence for Disrespect and Abuse in Facility-Based Childbirth ». Report of a Landscape Analysis. Harvard School of Public Health, 2010.</w:t>
      </w:r>
    </w:p>
    <w:p w14:paraId="71B65F6E" w14:textId="77777777" w:rsidR="005B1FF3" w:rsidRPr="007C4A54" w:rsidRDefault="005B1FF3" w:rsidP="007C4A54">
      <w:pPr>
        <w:pStyle w:val="Bibliographie"/>
        <w:jc w:val="both"/>
        <w:rPr>
          <w:rFonts w:ascii="Times New Roman" w:hAnsi="Times New Roman" w:cs="Times New Roman"/>
          <w:lang w:val="en-GB"/>
        </w:rPr>
      </w:pPr>
      <w:r w:rsidRPr="007C4A54">
        <w:rPr>
          <w:rFonts w:ascii="Times New Roman" w:hAnsi="Times New Roman" w:cs="Times New Roman"/>
          <w:lang w:val="en-GB"/>
        </w:rPr>
        <w:t xml:space="preserve">Davis, Dána-Ain. « Obstetric racism: the racial politics of pregnancy, labor, and birthing ». </w:t>
      </w:r>
      <w:r w:rsidRPr="007C4A54">
        <w:rPr>
          <w:rFonts w:ascii="Times New Roman" w:hAnsi="Times New Roman" w:cs="Times New Roman"/>
          <w:i/>
          <w:iCs/>
          <w:lang w:val="en-GB"/>
        </w:rPr>
        <w:t>Medical anthropology</w:t>
      </w:r>
      <w:r w:rsidRPr="007C4A54">
        <w:rPr>
          <w:rFonts w:ascii="Times New Roman" w:hAnsi="Times New Roman" w:cs="Times New Roman"/>
          <w:lang w:val="en-GB"/>
        </w:rPr>
        <w:t xml:space="preserve"> 38, n</w:t>
      </w:r>
      <w:r w:rsidRPr="007C4A54">
        <w:rPr>
          <w:rFonts w:ascii="Times New Roman" w:hAnsi="Times New Roman" w:cs="Times New Roman"/>
          <w:vertAlign w:val="superscript"/>
          <w:lang w:val="en-GB"/>
        </w:rPr>
        <w:t>o</w:t>
      </w:r>
      <w:r w:rsidRPr="007C4A54">
        <w:rPr>
          <w:rFonts w:ascii="Times New Roman" w:hAnsi="Times New Roman" w:cs="Times New Roman"/>
          <w:lang w:val="en-GB"/>
        </w:rPr>
        <w:t xml:space="preserve"> 7 (2019): 560–573.</w:t>
      </w:r>
    </w:p>
    <w:p w14:paraId="7C77E66F" w14:textId="77777777" w:rsidR="005B1FF3" w:rsidRPr="007C4A54" w:rsidRDefault="005B1FF3" w:rsidP="007C4A54">
      <w:pPr>
        <w:pStyle w:val="Bibliographie"/>
        <w:jc w:val="both"/>
        <w:rPr>
          <w:rFonts w:ascii="Times New Roman" w:hAnsi="Times New Roman" w:cs="Times New Roman"/>
        </w:rPr>
      </w:pPr>
      <w:r w:rsidRPr="007C4A54">
        <w:rPr>
          <w:rFonts w:ascii="Times New Roman" w:hAnsi="Times New Roman" w:cs="Times New Roman"/>
          <w:lang w:val="en-GB"/>
        </w:rPr>
        <w:t xml:space="preserve">Diniz, Simone G., et Alessandra S. Chacham. « “The cut above” and “the cut below”: the abuse of caesareans and episiotomy in São Paulo, Brazil ». </w:t>
      </w:r>
      <w:r w:rsidRPr="007C4A54">
        <w:rPr>
          <w:rFonts w:ascii="Times New Roman" w:hAnsi="Times New Roman" w:cs="Times New Roman"/>
          <w:i/>
          <w:iCs/>
        </w:rPr>
        <w:t>Reproductive Health Matters</w:t>
      </w:r>
      <w:r w:rsidRPr="007C4A54">
        <w:rPr>
          <w:rFonts w:ascii="Times New Roman" w:hAnsi="Times New Roman" w:cs="Times New Roman"/>
        </w:rPr>
        <w:t xml:space="preserve"> 12, n</w:t>
      </w:r>
      <w:r w:rsidRPr="007C4A54">
        <w:rPr>
          <w:rFonts w:ascii="Times New Roman" w:hAnsi="Times New Roman" w:cs="Times New Roman"/>
          <w:vertAlign w:val="superscript"/>
        </w:rPr>
        <w:t>o</w:t>
      </w:r>
      <w:r w:rsidRPr="007C4A54">
        <w:rPr>
          <w:rFonts w:ascii="Times New Roman" w:hAnsi="Times New Roman" w:cs="Times New Roman"/>
        </w:rPr>
        <w:t xml:space="preserve"> 23 (2004): 100–110.</w:t>
      </w:r>
    </w:p>
    <w:p w14:paraId="1ED02AAF" w14:textId="77777777" w:rsidR="005B1FF3" w:rsidRPr="007C4A54" w:rsidRDefault="005B1FF3" w:rsidP="007C4A54">
      <w:pPr>
        <w:pStyle w:val="Bibliographie"/>
        <w:jc w:val="both"/>
        <w:rPr>
          <w:rFonts w:ascii="Times New Roman" w:hAnsi="Times New Roman" w:cs="Times New Roman"/>
          <w:lang w:val="en-GB"/>
        </w:rPr>
      </w:pPr>
      <w:r w:rsidRPr="007C4A54">
        <w:rPr>
          <w:rFonts w:ascii="Times New Roman" w:hAnsi="Times New Roman" w:cs="Times New Roman"/>
        </w:rPr>
        <w:t xml:space="preserve">Dubravka Šimonović. « Adoption d’une démarche fondée sur les droits de la personne dans la lutte contre les mauvais traitements et les violences infligés aux femmes dans les services de santé procréative, en particulier les violences commises pendant l’accouchement et les violences obstétricales ». </w:t>
      </w:r>
      <w:r w:rsidRPr="007C4A54">
        <w:rPr>
          <w:rFonts w:ascii="Times New Roman" w:hAnsi="Times New Roman" w:cs="Times New Roman"/>
          <w:lang w:val="en-GB"/>
        </w:rPr>
        <w:t>Nations Unies, 11 juillet 2019.</w:t>
      </w:r>
    </w:p>
    <w:p w14:paraId="330246E1" w14:textId="77777777" w:rsidR="005B1FF3" w:rsidRPr="007C4A54" w:rsidRDefault="005B1FF3" w:rsidP="007C4A54">
      <w:pPr>
        <w:pStyle w:val="Bibliographie"/>
        <w:jc w:val="both"/>
        <w:rPr>
          <w:rFonts w:ascii="Times New Roman" w:hAnsi="Times New Roman" w:cs="Times New Roman"/>
        </w:rPr>
      </w:pPr>
      <w:r w:rsidRPr="007C4A54">
        <w:rPr>
          <w:rFonts w:ascii="Times New Roman" w:hAnsi="Times New Roman" w:cs="Times New Roman"/>
          <w:lang w:val="en-GB"/>
        </w:rPr>
        <w:t xml:space="preserve">Ehrenreich, Barbara, et English Deirdre. </w:t>
      </w:r>
      <w:r w:rsidRPr="007C4A54">
        <w:rPr>
          <w:rFonts w:ascii="Times New Roman" w:hAnsi="Times New Roman" w:cs="Times New Roman"/>
          <w:i/>
          <w:iCs/>
          <w:lang w:val="en-GB"/>
        </w:rPr>
        <w:t>Witches, Midwives, and Nurses: A History of Women Healers</w:t>
      </w:r>
      <w:r w:rsidRPr="007C4A54">
        <w:rPr>
          <w:rFonts w:ascii="Times New Roman" w:hAnsi="Times New Roman" w:cs="Times New Roman"/>
          <w:lang w:val="en-GB"/>
        </w:rPr>
        <w:t xml:space="preserve">. </w:t>
      </w:r>
      <w:r w:rsidRPr="007C4A54">
        <w:rPr>
          <w:rFonts w:ascii="Times New Roman" w:hAnsi="Times New Roman" w:cs="Times New Roman"/>
        </w:rPr>
        <w:t>Feminist Press., 1973.</w:t>
      </w:r>
    </w:p>
    <w:p w14:paraId="7965EE44" w14:textId="77777777" w:rsidR="005B1FF3" w:rsidRPr="007C4A54" w:rsidRDefault="005B1FF3" w:rsidP="007C4A54">
      <w:pPr>
        <w:pStyle w:val="Bibliographie"/>
        <w:jc w:val="both"/>
        <w:rPr>
          <w:rFonts w:ascii="Times New Roman" w:hAnsi="Times New Roman" w:cs="Times New Roman"/>
          <w:lang w:val="en-US"/>
        </w:rPr>
      </w:pPr>
      <w:r w:rsidRPr="007C4A54">
        <w:rPr>
          <w:rFonts w:ascii="Times New Roman" w:hAnsi="Times New Roman" w:cs="Times New Roman"/>
        </w:rPr>
        <w:t xml:space="preserve">El Kotni, Mounia. « La place du consentement dans les expériences de violences obstétricales au Mexique ». </w:t>
      </w:r>
      <w:r w:rsidRPr="007C4A54">
        <w:rPr>
          <w:rFonts w:ascii="Times New Roman" w:hAnsi="Times New Roman" w:cs="Times New Roman"/>
          <w:i/>
          <w:iCs/>
          <w:lang w:val="en-US"/>
        </w:rPr>
        <w:t>Autrepart</w:t>
      </w:r>
      <w:r w:rsidRPr="007C4A54">
        <w:rPr>
          <w:rFonts w:ascii="Times New Roman" w:hAnsi="Times New Roman" w:cs="Times New Roman"/>
          <w:lang w:val="en-US"/>
        </w:rPr>
        <w:t xml:space="preserve"> N°85, n</w:t>
      </w:r>
      <w:r w:rsidRPr="007C4A54">
        <w:rPr>
          <w:rFonts w:ascii="Times New Roman" w:hAnsi="Times New Roman" w:cs="Times New Roman"/>
          <w:vertAlign w:val="superscript"/>
          <w:lang w:val="en-US"/>
        </w:rPr>
        <w:t>o</w:t>
      </w:r>
      <w:r w:rsidRPr="007C4A54">
        <w:rPr>
          <w:rFonts w:ascii="Times New Roman" w:hAnsi="Times New Roman" w:cs="Times New Roman"/>
          <w:lang w:val="en-US"/>
        </w:rPr>
        <w:t xml:space="preserve"> 1 (2018): 39. https://doi.org/10.3917/autr.085.0039.</w:t>
      </w:r>
    </w:p>
    <w:p w14:paraId="5672A050" w14:textId="77777777" w:rsidR="005B1FF3" w:rsidRPr="007C4A54" w:rsidRDefault="005B1FF3" w:rsidP="007C4A54">
      <w:pPr>
        <w:pStyle w:val="Bibliographie"/>
        <w:jc w:val="both"/>
        <w:rPr>
          <w:rFonts w:ascii="Times New Roman" w:hAnsi="Times New Roman" w:cs="Times New Roman"/>
          <w:lang w:val="es-ES"/>
        </w:rPr>
      </w:pPr>
      <w:r w:rsidRPr="007C4A54">
        <w:rPr>
          <w:rFonts w:ascii="Times New Roman" w:hAnsi="Times New Roman" w:cs="Times New Roman"/>
          <w:lang w:val="en-US"/>
        </w:rPr>
        <w:t xml:space="preserve">Faye, Adama, Mariama Niane, et Ibrahim Ba. </w:t>
      </w:r>
      <w:r w:rsidRPr="007C4A54">
        <w:rPr>
          <w:rFonts w:ascii="Times New Roman" w:hAnsi="Times New Roman" w:cs="Times New Roman"/>
          <w:lang w:val="en-GB"/>
        </w:rPr>
        <w:t xml:space="preserve">« Home Birth in Women Who Have given Birth at Least Once in a Health Facility: Contributory Factors in a Developing Country ». </w:t>
      </w:r>
      <w:r w:rsidRPr="007C4A54">
        <w:rPr>
          <w:rFonts w:ascii="Times New Roman" w:hAnsi="Times New Roman" w:cs="Times New Roman"/>
          <w:i/>
          <w:iCs/>
          <w:lang w:val="es-ES"/>
        </w:rPr>
        <w:t xml:space="preserve">Acta Obstetricia et </w:t>
      </w:r>
      <w:r w:rsidRPr="007C4A54">
        <w:rPr>
          <w:rFonts w:ascii="Times New Roman" w:hAnsi="Times New Roman" w:cs="Times New Roman"/>
          <w:i/>
          <w:iCs/>
          <w:lang w:val="es-ES"/>
        </w:rPr>
        <w:lastRenderedPageBreak/>
        <w:t>Gynecologica Scandinavica</w:t>
      </w:r>
      <w:r w:rsidRPr="007C4A54">
        <w:rPr>
          <w:rFonts w:ascii="Times New Roman" w:hAnsi="Times New Roman" w:cs="Times New Roman"/>
          <w:lang w:val="es-ES"/>
        </w:rPr>
        <w:t xml:space="preserve"> 90, n</w:t>
      </w:r>
      <w:r w:rsidRPr="007C4A54">
        <w:rPr>
          <w:rFonts w:ascii="Times New Roman" w:hAnsi="Times New Roman" w:cs="Times New Roman"/>
          <w:vertAlign w:val="superscript"/>
          <w:lang w:val="es-ES"/>
        </w:rPr>
        <w:t>o</w:t>
      </w:r>
      <w:r w:rsidRPr="007C4A54">
        <w:rPr>
          <w:rFonts w:ascii="Times New Roman" w:hAnsi="Times New Roman" w:cs="Times New Roman"/>
          <w:lang w:val="es-ES"/>
        </w:rPr>
        <w:t xml:space="preserve"> 11 (2011): 1239‑43. https://doi.org/10.1111/j.1600-0412.2011.01163.x.</w:t>
      </w:r>
    </w:p>
    <w:p w14:paraId="067CEF6A" w14:textId="77777777" w:rsidR="005B1FF3" w:rsidRPr="007C4A54" w:rsidRDefault="005B1FF3" w:rsidP="007C4A54">
      <w:pPr>
        <w:pStyle w:val="Bibliographie"/>
        <w:jc w:val="both"/>
        <w:rPr>
          <w:rFonts w:ascii="Times New Roman" w:hAnsi="Times New Roman" w:cs="Times New Roman"/>
          <w:lang w:val="en-GB"/>
        </w:rPr>
      </w:pPr>
      <w:r w:rsidRPr="007C4A54">
        <w:rPr>
          <w:rFonts w:ascii="Times New Roman" w:hAnsi="Times New Roman" w:cs="Times New Roman"/>
          <w:lang w:val="es-ES"/>
        </w:rPr>
        <w:t xml:space="preserve">Freedman, Lynn P, Kate Ramsey, Timothy Abuya, Ben Bellows, Charity Ndwiga, Charlotte E Warren, Stephanie Kujawski, Wema Moyo, Margaret E Kruk, et Godfrey Mbaruku. </w:t>
      </w:r>
      <w:r w:rsidRPr="007C4A54">
        <w:rPr>
          <w:rFonts w:ascii="Times New Roman" w:hAnsi="Times New Roman" w:cs="Times New Roman"/>
          <w:lang w:val="en-GB"/>
        </w:rPr>
        <w:t xml:space="preserve">« Defining Disrespect and Abuse of Women in Childbirth: A Research, Policy and Rights Agenda ». </w:t>
      </w:r>
      <w:r w:rsidRPr="007C4A54">
        <w:rPr>
          <w:rFonts w:ascii="Times New Roman" w:hAnsi="Times New Roman" w:cs="Times New Roman"/>
          <w:i/>
          <w:iCs/>
          <w:lang w:val="en-GB"/>
        </w:rPr>
        <w:t>Bulletin of the World Health Organization</w:t>
      </w:r>
      <w:r w:rsidRPr="007C4A54">
        <w:rPr>
          <w:rFonts w:ascii="Times New Roman" w:hAnsi="Times New Roman" w:cs="Times New Roman"/>
          <w:lang w:val="en-GB"/>
        </w:rPr>
        <w:t xml:space="preserve"> 92, n</w:t>
      </w:r>
      <w:r w:rsidRPr="007C4A54">
        <w:rPr>
          <w:rFonts w:ascii="Times New Roman" w:hAnsi="Times New Roman" w:cs="Times New Roman"/>
          <w:vertAlign w:val="superscript"/>
          <w:lang w:val="en-GB"/>
        </w:rPr>
        <w:t>o</w:t>
      </w:r>
      <w:r w:rsidRPr="007C4A54">
        <w:rPr>
          <w:rFonts w:ascii="Times New Roman" w:hAnsi="Times New Roman" w:cs="Times New Roman"/>
          <w:lang w:val="en-GB"/>
        </w:rPr>
        <w:t xml:space="preserve"> 12 (1 décembre 2014): 915‑17. https://doi.org/10.2471/BLT.14.137869.</w:t>
      </w:r>
    </w:p>
    <w:p w14:paraId="01F95A87" w14:textId="77777777" w:rsidR="005B1FF3" w:rsidRPr="007C4A54" w:rsidRDefault="005B1FF3" w:rsidP="007C4A54">
      <w:pPr>
        <w:pStyle w:val="Bibliographie"/>
        <w:jc w:val="both"/>
        <w:rPr>
          <w:rFonts w:ascii="Times New Roman" w:hAnsi="Times New Roman" w:cs="Times New Roman"/>
        </w:rPr>
      </w:pPr>
      <w:r w:rsidRPr="007C4A54">
        <w:rPr>
          <w:rFonts w:ascii="Times New Roman" w:hAnsi="Times New Roman" w:cs="Times New Roman"/>
        </w:rPr>
        <w:t>HCE. « Les actes sexistes durant le suivi gynécologique et obstétrical. Des remarques aux violences, la nécessité de reconnaitre, prévenir et condamner le sexisme ». Paris, France, 26 juin 2018.</w:t>
      </w:r>
    </w:p>
    <w:p w14:paraId="5612962D" w14:textId="77777777" w:rsidR="005B1FF3" w:rsidRPr="007C4A54" w:rsidRDefault="005B1FF3" w:rsidP="007C4A54">
      <w:pPr>
        <w:pStyle w:val="Bibliographie"/>
        <w:jc w:val="both"/>
        <w:rPr>
          <w:rFonts w:ascii="Times New Roman" w:hAnsi="Times New Roman" w:cs="Times New Roman"/>
        </w:rPr>
      </w:pPr>
      <w:r w:rsidRPr="007C4A54">
        <w:rPr>
          <w:rFonts w:ascii="Times New Roman" w:hAnsi="Times New Roman" w:cs="Times New Roman"/>
        </w:rPr>
        <w:t xml:space="preserve">Jaffré, Yannick. « Ce que les sages-femmes disent de leurs vies, de leur métier et de leurs pratiques de soin ». </w:t>
      </w:r>
      <w:r w:rsidRPr="007C4A54">
        <w:rPr>
          <w:rFonts w:ascii="Times New Roman" w:hAnsi="Times New Roman" w:cs="Times New Roman"/>
          <w:i/>
          <w:iCs/>
        </w:rPr>
        <w:t>Santé Publique</w:t>
      </w:r>
      <w:r w:rsidRPr="007C4A54">
        <w:rPr>
          <w:rFonts w:ascii="Times New Roman" w:hAnsi="Times New Roman" w:cs="Times New Roman"/>
        </w:rPr>
        <w:t xml:space="preserve"> S1, n</w:t>
      </w:r>
      <w:r w:rsidRPr="007C4A54">
        <w:rPr>
          <w:rFonts w:ascii="Times New Roman" w:hAnsi="Times New Roman" w:cs="Times New Roman"/>
          <w:vertAlign w:val="superscript"/>
        </w:rPr>
        <w:t>o</w:t>
      </w:r>
      <w:r w:rsidRPr="007C4A54">
        <w:rPr>
          <w:rFonts w:ascii="Times New Roman" w:hAnsi="Times New Roman" w:cs="Times New Roman"/>
        </w:rPr>
        <w:t xml:space="preserve"> HS (30 juillet 2018): 151‑66. https://doi.org/10.3917/spub.180.0151.</w:t>
      </w:r>
    </w:p>
    <w:p w14:paraId="221831D7" w14:textId="77777777" w:rsidR="005B1FF3" w:rsidRPr="007C4A54" w:rsidRDefault="005B1FF3" w:rsidP="007C4A54">
      <w:pPr>
        <w:pStyle w:val="Bibliographie"/>
        <w:jc w:val="both"/>
        <w:rPr>
          <w:rFonts w:ascii="Times New Roman" w:hAnsi="Times New Roman" w:cs="Times New Roman"/>
        </w:rPr>
      </w:pPr>
      <w:r w:rsidRPr="007C4A54">
        <w:rPr>
          <w:rFonts w:ascii="Times New Roman" w:hAnsi="Times New Roman" w:cs="Times New Roman"/>
        </w:rPr>
        <w:t xml:space="preserve">Jaffré, Yannick, et Jean-Pierre Olivier de Sardan. </w:t>
      </w:r>
      <w:r w:rsidRPr="007C4A54">
        <w:rPr>
          <w:rFonts w:ascii="Times New Roman" w:hAnsi="Times New Roman" w:cs="Times New Roman"/>
          <w:i/>
          <w:iCs/>
        </w:rPr>
        <w:t>Une médecine inhospitalière: les difficiles relations entre soignants et soignés dans les cinq capitales d’Afrique de l’Ouest</w:t>
      </w:r>
      <w:r w:rsidRPr="007C4A54">
        <w:rPr>
          <w:rFonts w:ascii="Times New Roman" w:hAnsi="Times New Roman" w:cs="Times New Roman"/>
        </w:rPr>
        <w:t>. Paris; Marseille: Karthala ; APAD, 2003.</w:t>
      </w:r>
    </w:p>
    <w:p w14:paraId="153CC865" w14:textId="77777777" w:rsidR="005B1FF3" w:rsidRPr="007C4A54" w:rsidRDefault="005B1FF3" w:rsidP="007C4A54">
      <w:pPr>
        <w:pStyle w:val="Bibliographie"/>
        <w:jc w:val="both"/>
        <w:rPr>
          <w:rFonts w:ascii="Times New Roman" w:hAnsi="Times New Roman" w:cs="Times New Roman"/>
        </w:rPr>
      </w:pPr>
      <w:r w:rsidRPr="007C4A54">
        <w:rPr>
          <w:rFonts w:ascii="Times New Roman" w:hAnsi="Times New Roman" w:cs="Times New Roman"/>
        </w:rPr>
        <w:t xml:space="preserve">Jaffré, Yannick, et Alain Prual. « « Le corps des sages-femmes », entre identités professionnelle et sociale ». </w:t>
      </w:r>
      <w:r w:rsidRPr="007C4A54">
        <w:rPr>
          <w:rFonts w:ascii="Times New Roman" w:hAnsi="Times New Roman" w:cs="Times New Roman"/>
          <w:i/>
          <w:iCs/>
        </w:rPr>
        <w:t>Sciences sociales et santé</w:t>
      </w:r>
      <w:r w:rsidRPr="007C4A54">
        <w:rPr>
          <w:rFonts w:ascii="Times New Roman" w:hAnsi="Times New Roman" w:cs="Times New Roman"/>
        </w:rPr>
        <w:t xml:space="preserve"> 11, n</w:t>
      </w:r>
      <w:r w:rsidRPr="007C4A54">
        <w:rPr>
          <w:rFonts w:ascii="Times New Roman" w:hAnsi="Times New Roman" w:cs="Times New Roman"/>
          <w:vertAlign w:val="superscript"/>
        </w:rPr>
        <w:t>o</w:t>
      </w:r>
      <w:r w:rsidRPr="007C4A54">
        <w:rPr>
          <w:rFonts w:ascii="Times New Roman" w:hAnsi="Times New Roman" w:cs="Times New Roman"/>
        </w:rPr>
        <w:t xml:space="preserve"> 2 (1993): 63‑80. https://doi.org/10.3406/sosan.1993.1265.</w:t>
      </w:r>
    </w:p>
    <w:p w14:paraId="57E08283" w14:textId="77777777" w:rsidR="005B1FF3" w:rsidRPr="007C4A54" w:rsidRDefault="005B1FF3" w:rsidP="007C4A54">
      <w:pPr>
        <w:pStyle w:val="Bibliographie"/>
        <w:jc w:val="both"/>
        <w:rPr>
          <w:rFonts w:ascii="Times New Roman" w:hAnsi="Times New Roman" w:cs="Times New Roman"/>
        </w:rPr>
      </w:pPr>
      <w:r w:rsidRPr="007C4A54">
        <w:rPr>
          <w:rFonts w:ascii="Times New Roman" w:hAnsi="Times New Roman" w:cs="Times New Roman"/>
        </w:rPr>
        <w:t>Jhpiego. « Les soins de maternité respectueux », 2017, 4.</w:t>
      </w:r>
    </w:p>
    <w:p w14:paraId="5AFBC1CA" w14:textId="77777777" w:rsidR="005B1FF3" w:rsidRPr="007C4A54" w:rsidRDefault="005B1FF3" w:rsidP="007C4A54">
      <w:pPr>
        <w:pStyle w:val="Bibliographie"/>
        <w:jc w:val="both"/>
        <w:rPr>
          <w:rFonts w:ascii="Times New Roman" w:hAnsi="Times New Roman" w:cs="Times New Roman"/>
          <w:lang w:val="es-ES"/>
        </w:rPr>
      </w:pPr>
      <w:r w:rsidRPr="007C4A54">
        <w:rPr>
          <w:rFonts w:ascii="Times New Roman" w:hAnsi="Times New Roman" w:cs="Times New Roman"/>
        </w:rPr>
        <w:t xml:space="preserve">Nations Unies. « Objectifs du Millénaire pour le développement. </w:t>
      </w:r>
      <w:r w:rsidRPr="007C4A54">
        <w:rPr>
          <w:rFonts w:ascii="Times New Roman" w:hAnsi="Times New Roman" w:cs="Times New Roman"/>
          <w:lang w:val="es-ES"/>
        </w:rPr>
        <w:t>Rapport 2015 », 2015.</w:t>
      </w:r>
    </w:p>
    <w:p w14:paraId="0746594C" w14:textId="77777777" w:rsidR="005B1FF3" w:rsidRPr="007C4A54" w:rsidRDefault="005B1FF3" w:rsidP="007C4A54">
      <w:pPr>
        <w:pStyle w:val="Bibliographie"/>
        <w:jc w:val="both"/>
        <w:rPr>
          <w:rFonts w:ascii="Times New Roman" w:hAnsi="Times New Roman" w:cs="Times New Roman"/>
        </w:rPr>
      </w:pPr>
      <w:r w:rsidRPr="007C4A54">
        <w:rPr>
          <w:rFonts w:ascii="Times New Roman" w:hAnsi="Times New Roman" w:cs="Times New Roman"/>
          <w:lang w:val="es-ES"/>
        </w:rPr>
        <w:t xml:space="preserve">Oliveira, Ana Flávia Pires Lucas d’, Simone Grilo Diniz, et Lilia Blima Schraiber. </w:t>
      </w:r>
      <w:r w:rsidRPr="007C4A54">
        <w:rPr>
          <w:rFonts w:ascii="Times New Roman" w:hAnsi="Times New Roman" w:cs="Times New Roman"/>
          <w:lang w:val="en-GB"/>
        </w:rPr>
        <w:t xml:space="preserve">« Violence against Women in Health-Care Institutions: An Emerging Problem ». </w:t>
      </w:r>
      <w:r w:rsidRPr="007C4A54">
        <w:rPr>
          <w:rFonts w:ascii="Times New Roman" w:hAnsi="Times New Roman" w:cs="Times New Roman"/>
          <w:i/>
          <w:iCs/>
        </w:rPr>
        <w:t>The Lancet</w:t>
      </w:r>
      <w:r w:rsidRPr="007C4A54">
        <w:rPr>
          <w:rFonts w:ascii="Times New Roman" w:hAnsi="Times New Roman" w:cs="Times New Roman"/>
        </w:rPr>
        <w:t xml:space="preserve"> 359, n</w:t>
      </w:r>
      <w:r w:rsidRPr="007C4A54">
        <w:rPr>
          <w:rFonts w:ascii="Times New Roman" w:hAnsi="Times New Roman" w:cs="Times New Roman"/>
          <w:vertAlign w:val="superscript"/>
        </w:rPr>
        <w:t>o</w:t>
      </w:r>
      <w:r w:rsidRPr="007C4A54">
        <w:rPr>
          <w:rFonts w:ascii="Times New Roman" w:hAnsi="Times New Roman" w:cs="Times New Roman"/>
        </w:rPr>
        <w:t xml:space="preserve"> 9318 (mai 2002): 1681‑85. https://doi.org/10.1016/S0140-6736(02)08592-6.</w:t>
      </w:r>
    </w:p>
    <w:p w14:paraId="30DC7634" w14:textId="77777777" w:rsidR="005B1FF3" w:rsidRPr="007C4A54" w:rsidRDefault="005B1FF3" w:rsidP="007C4A54">
      <w:pPr>
        <w:pStyle w:val="Bibliographie"/>
        <w:jc w:val="both"/>
        <w:rPr>
          <w:rFonts w:ascii="Times New Roman" w:hAnsi="Times New Roman" w:cs="Times New Roman"/>
          <w:lang w:val="en-GB"/>
        </w:rPr>
      </w:pPr>
      <w:r w:rsidRPr="007C4A54">
        <w:rPr>
          <w:rFonts w:ascii="Times New Roman" w:hAnsi="Times New Roman" w:cs="Times New Roman"/>
        </w:rPr>
        <w:t xml:space="preserve">OMS. « La prévention et l’élimination du manque de respect et des mauvais traitements lors de l’accouchement dans des établissements de soins ». </w:t>
      </w:r>
      <w:r w:rsidRPr="007C4A54">
        <w:rPr>
          <w:rFonts w:ascii="Times New Roman" w:hAnsi="Times New Roman" w:cs="Times New Roman"/>
          <w:lang w:val="en-GB"/>
        </w:rPr>
        <w:t>Geneve: World Health Organization, 2014. https://www.who.int/reproductivehealth/topics/maternal_perinatal/statement-childbirth/fr/.</w:t>
      </w:r>
    </w:p>
    <w:p w14:paraId="14AF6835" w14:textId="77777777" w:rsidR="005B1FF3" w:rsidRPr="007C4A54" w:rsidRDefault="005B1FF3" w:rsidP="007C4A54">
      <w:pPr>
        <w:pStyle w:val="Bibliographie"/>
        <w:jc w:val="both"/>
        <w:rPr>
          <w:rFonts w:ascii="Times New Roman" w:hAnsi="Times New Roman" w:cs="Times New Roman"/>
          <w:lang w:val="en-GB"/>
        </w:rPr>
      </w:pPr>
      <w:r w:rsidRPr="007C4A54">
        <w:rPr>
          <w:rFonts w:ascii="Times New Roman" w:hAnsi="Times New Roman" w:cs="Times New Roman"/>
        </w:rPr>
        <w:t xml:space="preserve">———. « Recommandations de l’OMS sur les soins intrapartum pour une expérience positive de l’accouchement ». </w:t>
      </w:r>
      <w:r w:rsidRPr="007C4A54">
        <w:rPr>
          <w:rFonts w:ascii="Times New Roman" w:hAnsi="Times New Roman" w:cs="Times New Roman"/>
          <w:lang w:val="en-GB"/>
        </w:rPr>
        <w:t>World Health Organization, 2018. http://www.who.int/reproductivehealth/publications/intrapartum-care-guidelines/fr/.</w:t>
      </w:r>
    </w:p>
    <w:p w14:paraId="283D7F63" w14:textId="77777777" w:rsidR="005B1FF3" w:rsidRPr="007C4A54" w:rsidRDefault="005B1FF3" w:rsidP="007C4A54">
      <w:pPr>
        <w:pStyle w:val="Bibliographie"/>
        <w:jc w:val="both"/>
        <w:rPr>
          <w:rFonts w:ascii="Times New Roman" w:hAnsi="Times New Roman" w:cs="Times New Roman"/>
          <w:lang w:val="en-GB"/>
        </w:rPr>
      </w:pPr>
      <w:r w:rsidRPr="007C4A54">
        <w:rPr>
          <w:rFonts w:ascii="Times New Roman" w:hAnsi="Times New Roman" w:cs="Times New Roman"/>
        </w:rPr>
        <w:t xml:space="preserve">———. « Standards pour l’amélioration de la qualité des soins maternels et néonatals dans les établissements de santé ». </w:t>
      </w:r>
      <w:r w:rsidRPr="007C4A54">
        <w:rPr>
          <w:rFonts w:ascii="Times New Roman" w:hAnsi="Times New Roman" w:cs="Times New Roman"/>
          <w:lang w:val="en-GB"/>
        </w:rPr>
        <w:t>Genève, 2017.</w:t>
      </w:r>
    </w:p>
    <w:p w14:paraId="5A4CD367" w14:textId="77777777" w:rsidR="005B1FF3" w:rsidRPr="007C4A54" w:rsidRDefault="005B1FF3" w:rsidP="007C4A54">
      <w:pPr>
        <w:pStyle w:val="Bibliographie"/>
        <w:jc w:val="both"/>
        <w:rPr>
          <w:rFonts w:ascii="Times New Roman" w:hAnsi="Times New Roman" w:cs="Times New Roman"/>
          <w:lang w:val="es-ES"/>
        </w:rPr>
      </w:pPr>
      <w:r w:rsidRPr="007C4A54">
        <w:rPr>
          <w:rFonts w:ascii="Times New Roman" w:hAnsi="Times New Roman" w:cs="Times New Roman"/>
          <w:lang w:val="en-GB"/>
        </w:rPr>
        <w:t xml:space="preserve">Quattrocchi, Patrizia. « Obstetric Violence Observatory: Contributions of Argentina to the International Debate ». </w:t>
      </w:r>
      <w:r w:rsidRPr="007C4A54">
        <w:rPr>
          <w:rFonts w:ascii="Times New Roman" w:hAnsi="Times New Roman" w:cs="Times New Roman"/>
          <w:i/>
          <w:iCs/>
          <w:lang w:val="es-ES"/>
        </w:rPr>
        <w:t>Medical Anthropology</w:t>
      </w:r>
      <w:r w:rsidRPr="007C4A54">
        <w:rPr>
          <w:rFonts w:ascii="Times New Roman" w:hAnsi="Times New Roman" w:cs="Times New Roman"/>
          <w:lang w:val="es-ES"/>
        </w:rPr>
        <w:t>, 9 mai 2019. https://www.tandfonline.com/doi/abs/10.1080/01459740.2019.1609471.</w:t>
      </w:r>
    </w:p>
    <w:p w14:paraId="5056F979" w14:textId="77777777" w:rsidR="005B1FF3" w:rsidRPr="007C4A54" w:rsidRDefault="005B1FF3" w:rsidP="007C4A54">
      <w:pPr>
        <w:pStyle w:val="Bibliographie"/>
        <w:jc w:val="both"/>
        <w:rPr>
          <w:rFonts w:ascii="Times New Roman" w:hAnsi="Times New Roman" w:cs="Times New Roman"/>
          <w:lang w:val="es-ES"/>
        </w:rPr>
      </w:pPr>
      <w:r w:rsidRPr="007C4A54">
        <w:rPr>
          <w:rFonts w:ascii="Times New Roman" w:hAnsi="Times New Roman" w:cs="Times New Roman"/>
          <w:lang w:val="es-ES"/>
        </w:rPr>
        <w:t>República Bolivariana de Venezuela. « Ley Orgánica sobre el derecho de las mujeres a una vida libre de violencia ». Caracas, Venezuela, 2007.</w:t>
      </w:r>
    </w:p>
    <w:p w14:paraId="33AD75BE" w14:textId="77777777" w:rsidR="005B1FF3" w:rsidRPr="007C4A54" w:rsidRDefault="005B1FF3" w:rsidP="007C4A54">
      <w:pPr>
        <w:pStyle w:val="Bibliographie"/>
        <w:jc w:val="both"/>
        <w:rPr>
          <w:rFonts w:ascii="Times New Roman" w:hAnsi="Times New Roman" w:cs="Times New Roman"/>
          <w:lang w:val="en-GB"/>
        </w:rPr>
      </w:pPr>
      <w:r w:rsidRPr="007C4A54">
        <w:rPr>
          <w:rFonts w:ascii="Times New Roman" w:hAnsi="Times New Roman" w:cs="Times New Roman"/>
          <w:lang w:val="es-ES"/>
        </w:rPr>
        <w:t xml:space="preserve">Sadler, Michelle, Mário JDS Santos, Dolores Ruiz-Berdún, Gonzalo Leiva Rojas, Elena Skoko, Patricia Gillen, et Jette A Clausen. </w:t>
      </w:r>
      <w:r w:rsidRPr="007C4A54">
        <w:rPr>
          <w:rFonts w:ascii="Times New Roman" w:hAnsi="Times New Roman" w:cs="Times New Roman"/>
          <w:lang w:val="en-GB"/>
        </w:rPr>
        <w:t xml:space="preserve">« Moving beyond Disrespect and Abuse: Addressing the Structural Dimensions of Obstetric Violence ». </w:t>
      </w:r>
      <w:r w:rsidRPr="007C4A54">
        <w:rPr>
          <w:rFonts w:ascii="Times New Roman" w:hAnsi="Times New Roman" w:cs="Times New Roman"/>
          <w:i/>
          <w:iCs/>
          <w:lang w:val="en-GB"/>
        </w:rPr>
        <w:t>Reproductive Health Matters</w:t>
      </w:r>
      <w:r w:rsidRPr="007C4A54">
        <w:rPr>
          <w:rFonts w:ascii="Times New Roman" w:hAnsi="Times New Roman" w:cs="Times New Roman"/>
          <w:lang w:val="en-GB"/>
        </w:rPr>
        <w:t xml:space="preserve"> 24, n</w:t>
      </w:r>
      <w:r w:rsidRPr="007C4A54">
        <w:rPr>
          <w:rFonts w:ascii="Times New Roman" w:hAnsi="Times New Roman" w:cs="Times New Roman"/>
          <w:vertAlign w:val="superscript"/>
          <w:lang w:val="en-GB"/>
        </w:rPr>
        <w:t>o</w:t>
      </w:r>
      <w:r w:rsidRPr="007C4A54">
        <w:rPr>
          <w:rFonts w:ascii="Times New Roman" w:hAnsi="Times New Roman" w:cs="Times New Roman"/>
          <w:lang w:val="en-GB"/>
        </w:rPr>
        <w:t xml:space="preserve"> 47 (mai 2016): 47‑55. https://doi.org/10.1016/j.rhm.2016.04.002.</w:t>
      </w:r>
    </w:p>
    <w:p w14:paraId="208ACB3F" w14:textId="77777777" w:rsidR="005B1FF3" w:rsidRPr="007C4A54" w:rsidRDefault="005B1FF3" w:rsidP="007C4A54">
      <w:pPr>
        <w:pStyle w:val="Bibliographie"/>
        <w:jc w:val="both"/>
        <w:rPr>
          <w:rFonts w:ascii="Times New Roman" w:hAnsi="Times New Roman" w:cs="Times New Roman"/>
          <w:lang w:val="en-GB"/>
        </w:rPr>
      </w:pPr>
      <w:r w:rsidRPr="007C4A54">
        <w:rPr>
          <w:rFonts w:ascii="Times New Roman" w:hAnsi="Times New Roman" w:cs="Times New Roman"/>
        </w:rPr>
        <w:t xml:space="preserve">Schantz, Clémence, Moufalilou Aboubakar, Abou Bakary Traoré, Marion Ravit, Myriam de Loenzien, et Alexandre Dumont. </w:t>
      </w:r>
      <w:r w:rsidRPr="007C4A54">
        <w:rPr>
          <w:rFonts w:ascii="Times New Roman" w:hAnsi="Times New Roman" w:cs="Times New Roman"/>
          <w:lang w:val="en-GB"/>
        </w:rPr>
        <w:t xml:space="preserve">« Caesarean Section in Benin and Mali: Increased Recourse to Technology Due to Suffering and under-Resourced Facilities ». </w:t>
      </w:r>
      <w:r w:rsidRPr="007C4A54">
        <w:rPr>
          <w:rFonts w:ascii="Times New Roman" w:hAnsi="Times New Roman" w:cs="Times New Roman"/>
          <w:i/>
          <w:iCs/>
          <w:lang w:val="en-GB"/>
        </w:rPr>
        <w:t>Reproductive Biomedicine &amp; Society Online</w:t>
      </w:r>
      <w:r w:rsidRPr="007C4A54">
        <w:rPr>
          <w:rFonts w:ascii="Times New Roman" w:hAnsi="Times New Roman" w:cs="Times New Roman"/>
          <w:lang w:val="en-GB"/>
        </w:rPr>
        <w:t xml:space="preserve"> 10 (janvier 2020): 10‑18. https://doi.org/10.1016/j.rbms.2019.12.001.</w:t>
      </w:r>
    </w:p>
    <w:p w14:paraId="07A405D5" w14:textId="77777777" w:rsidR="005B1FF3" w:rsidRPr="007C4A54" w:rsidRDefault="005B1FF3" w:rsidP="007C4A54">
      <w:pPr>
        <w:pStyle w:val="Bibliographie"/>
        <w:jc w:val="both"/>
        <w:rPr>
          <w:rFonts w:ascii="Times New Roman" w:hAnsi="Times New Roman" w:cs="Times New Roman"/>
          <w:lang w:val="en-GB"/>
        </w:rPr>
      </w:pPr>
      <w:r w:rsidRPr="007C4A54">
        <w:rPr>
          <w:rFonts w:ascii="Times New Roman" w:hAnsi="Times New Roman" w:cs="Times New Roman"/>
          <w:lang w:val="en-GB"/>
        </w:rPr>
        <w:t xml:space="preserve">The Boston Women’s Health Book Collective. </w:t>
      </w:r>
      <w:r w:rsidRPr="007C4A54">
        <w:rPr>
          <w:rFonts w:ascii="Times New Roman" w:hAnsi="Times New Roman" w:cs="Times New Roman"/>
          <w:i/>
          <w:iCs/>
          <w:lang w:val="en-GB"/>
        </w:rPr>
        <w:t>Our bodies, ourselves: a new edition for a new area</w:t>
      </w:r>
      <w:r w:rsidRPr="007C4A54">
        <w:rPr>
          <w:rFonts w:ascii="Times New Roman" w:hAnsi="Times New Roman" w:cs="Times New Roman"/>
          <w:lang w:val="en-GB"/>
        </w:rPr>
        <w:t>, 1973.</w:t>
      </w:r>
    </w:p>
    <w:p w14:paraId="3A807CF8" w14:textId="77777777" w:rsidR="00C01CA6" w:rsidRPr="007C4A54" w:rsidRDefault="005B1FF3" w:rsidP="007C4A54">
      <w:pPr>
        <w:jc w:val="both"/>
        <w:rPr>
          <w:lang w:val="en-US"/>
        </w:rPr>
      </w:pPr>
      <w:r w:rsidRPr="007C4A54">
        <w:fldChar w:fldCharType="end"/>
      </w:r>
    </w:p>
    <w:p w14:paraId="6E46FF99" w14:textId="77777777" w:rsidR="00C01CA6" w:rsidRPr="007C4A54" w:rsidRDefault="00C01CA6" w:rsidP="00C01CA6">
      <w:pPr>
        <w:rPr>
          <w:lang w:val="en-US"/>
        </w:rPr>
      </w:pPr>
    </w:p>
    <w:p w14:paraId="34C871B1" w14:textId="77777777" w:rsidR="00C01CA6" w:rsidRPr="007C4A54" w:rsidRDefault="00C01CA6" w:rsidP="00C01CA6">
      <w:pPr>
        <w:rPr>
          <w:lang w:val="en-US"/>
        </w:rPr>
      </w:pPr>
    </w:p>
    <w:p w14:paraId="08BE565E" w14:textId="77777777" w:rsidR="00C257A6" w:rsidRPr="007C4A54" w:rsidRDefault="00C257A6">
      <w:pPr>
        <w:spacing w:after="160" w:line="259" w:lineRule="auto"/>
        <w:rPr>
          <w:lang w:val="en-US"/>
        </w:rPr>
      </w:pPr>
      <w:r w:rsidRPr="007C4A54">
        <w:rPr>
          <w:lang w:val="en-US"/>
        </w:rPr>
        <w:br w:type="page"/>
      </w:r>
    </w:p>
    <w:p w14:paraId="0903F712" w14:textId="77777777" w:rsidR="00381611" w:rsidRPr="00C01CA6" w:rsidRDefault="00C01CA6" w:rsidP="00C01CA6">
      <w:pPr>
        <w:pStyle w:val="Titre1"/>
        <w:tabs>
          <w:tab w:val="num" w:pos="360"/>
        </w:tabs>
        <w:ind w:left="340" w:hanging="340"/>
        <w:rPr>
          <w:rFonts w:ascii="Times New Roman" w:hAnsi="Times New Roman" w:cs="Times New Roman"/>
          <w:sz w:val="28"/>
          <w:szCs w:val="28"/>
        </w:rPr>
      </w:pPr>
      <w:bookmarkStart w:id="156" w:name="_Ref63246522"/>
      <w:r w:rsidRPr="00083D89">
        <w:rPr>
          <w:rFonts w:ascii="Times New Roman" w:hAnsi="Times New Roman" w:cs="Times New Roman"/>
          <w:sz w:val="28"/>
          <w:szCs w:val="28"/>
        </w:rPr>
        <w:lastRenderedPageBreak/>
        <w:t>Modèle de note projet</w:t>
      </w:r>
      <w:bookmarkEnd w:id="156"/>
    </w:p>
    <w:p w14:paraId="782A1360" w14:textId="77777777" w:rsidR="00381611" w:rsidRPr="004D52F4" w:rsidRDefault="00381611" w:rsidP="00381611">
      <w:pPr>
        <w:jc w:val="center"/>
        <w:rPr>
          <w:b/>
          <w:bCs/>
        </w:rPr>
      </w:pPr>
    </w:p>
    <w:p w14:paraId="01363FAB" w14:textId="77777777" w:rsidR="00381611" w:rsidRDefault="00381611" w:rsidP="00381611">
      <w:pPr>
        <w:rPr>
          <w:b/>
          <w:bCs/>
        </w:rPr>
      </w:pPr>
    </w:p>
    <w:p w14:paraId="193524EB" w14:textId="77777777" w:rsidR="00381611" w:rsidRDefault="00381611" w:rsidP="00381611">
      <w:pPr>
        <w:rPr>
          <w:b/>
          <w:bCs/>
        </w:rPr>
      </w:pPr>
    </w:p>
    <w:p w14:paraId="26D5FBC7" w14:textId="77777777" w:rsidR="00381611" w:rsidRDefault="00381611" w:rsidP="00381611">
      <w:pPr>
        <w:rPr>
          <w:b/>
          <w:bCs/>
        </w:rPr>
      </w:pPr>
    </w:p>
    <w:p w14:paraId="7A28CD4E" w14:textId="77777777" w:rsidR="00381611" w:rsidRDefault="00381611" w:rsidP="00381611">
      <w:pPr>
        <w:rPr>
          <w:b/>
          <w:bCs/>
        </w:rPr>
      </w:pPr>
    </w:p>
    <w:p w14:paraId="0A5920E3" w14:textId="77777777" w:rsidR="00381611" w:rsidRDefault="00381611" w:rsidP="00381611">
      <w:pPr>
        <w:rPr>
          <w:b/>
          <w:bCs/>
        </w:rPr>
      </w:pPr>
    </w:p>
    <w:p w14:paraId="184F63C8" w14:textId="77777777" w:rsidR="00381611" w:rsidRPr="00CE178F" w:rsidRDefault="00381611" w:rsidP="00381611">
      <w:pPr>
        <w:jc w:val="center"/>
        <w:rPr>
          <w:b/>
          <w:bCs/>
          <w:sz w:val="32"/>
          <w:szCs w:val="32"/>
        </w:rPr>
      </w:pPr>
      <w:r w:rsidRPr="00CE178F">
        <w:rPr>
          <w:b/>
          <w:bCs/>
          <w:sz w:val="32"/>
          <w:szCs w:val="32"/>
        </w:rPr>
        <w:t>Facilité d’innovation sectorielle – ONG</w:t>
      </w:r>
    </w:p>
    <w:p w14:paraId="38B3B5CA" w14:textId="77777777" w:rsidR="00381611" w:rsidRPr="00CE178F" w:rsidRDefault="00381611" w:rsidP="00381611">
      <w:pPr>
        <w:jc w:val="center"/>
        <w:rPr>
          <w:b/>
          <w:bCs/>
          <w:sz w:val="32"/>
          <w:szCs w:val="32"/>
        </w:rPr>
      </w:pPr>
      <w:r>
        <w:rPr>
          <w:b/>
          <w:bCs/>
          <w:sz w:val="32"/>
          <w:szCs w:val="32"/>
        </w:rPr>
        <w:t>Appel à propositions</w:t>
      </w:r>
    </w:p>
    <w:p w14:paraId="6151E0D2" w14:textId="77777777" w:rsidR="00381611" w:rsidRPr="00CE178F" w:rsidRDefault="00381611" w:rsidP="00381611">
      <w:pPr>
        <w:jc w:val="center"/>
        <w:rPr>
          <w:b/>
          <w:bCs/>
          <w:sz w:val="32"/>
          <w:szCs w:val="32"/>
        </w:rPr>
      </w:pPr>
      <w:r w:rsidRPr="00CE178F">
        <w:rPr>
          <w:b/>
          <w:bCs/>
          <w:sz w:val="32"/>
          <w:szCs w:val="32"/>
        </w:rPr>
        <w:t xml:space="preserve">Thème : </w:t>
      </w:r>
    </w:p>
    <w:p w14:paraId="1D2ABB59" w14:textId="77777777" w:rsidR="00381611" w:rsidRPr="00CE178F" w:rsidRDefault="00381611" w:rsidP="00381611">
      <w:pPr>
        <w:rPr>
          <w:b/>
          <w:bCs/>
          <w:sz w:val="28"/>
          <w:szCs w:val="28"/>
        </w:rPr>
      </w:pPr>
    </w:p>
    <w:p w14:paraId="0B61FDC2" w14:textId="77777777" w:rsidR="00381611" w:rsidRDefault="00381611" w:rsidP="00381611">
      <w:pPr>
        <w:rPr>
          <w:b/>
          <w:bCs/>
        </w:rPr>
      </w:pPr>
    </w:p>
    <w:p w14:paraId="4950A656" w14:textId="77777777" w:rsidR="00381611" w:rsidRDefault="00381611" w:rsidP="00381611">
      <w:pPr>
        <w:rPr>
          <w:b/>
          <w:bCs/>
        </w:rPr>
      </w:pPr>
    </w:p>
    <w:p w14:paraId="360A0730" w14:textId="77777777" w:rsidR="00381611" w:rsidRDefault="00381611" w:rsidP="00381611">
      <w:pPr>
        <w:rPr>
          <w:b/>
          <w:bCs/>
        </w:rPr>
      </w:pPr>
    </w:p>
    <w:p w14:paraId="39C27D07" w14:textId="77777777" w:rsidR="00381611" w:rsidRDefault="00381611" w:rsidP="00381611">
      <w:pPr>
        <w:rPr>
          <w:b/>
          <w:bCs/>
        </w:rPr>
      </w:pPr>
    </w:p>
    <w:p w14:paraId="75433F0B" w14:textId="77777777" w:rsidR="00381611" w:rsidRDefault="00381611" w:rsidP="00381611">
      <w:pPr>
        <w:rPr>
          <w:b/>
          <w:bCs/>
        </w:rPr>
      </w:pPr>
    </w:p>
    <w:p w14:paraId="2FD69078" w14:textId="77777777" w:rsidR="00381611" w:rsidRDefault="00381611" w:rsidP="00381611">
      <w:pPr>
        <w:rPr>
          <w:b/>
          <w:bCs/>
        </w:rPr>
      </w:pPr>
    </w:p>
    <w:p w14:paraId="55710EA7" w14:textId="77777777" w:rsidR="00381611" w:rsidRDefault="00381611" w:rsidP="00381611">
      <w:pPr>
        <w:rPr>
          <w:b/>
          <w:bCs/>
        </w:rPr>
      </w:pPr>
    </w:p>
    <w:p w14:paraId="6D4C0C4F" w14:textId="77777777" w:rsidR="00381611" w:rsidRDefault="00381611" w:rsidP="00381611">
      <w:pPr>
        <w:rPr>
          <w:b/>
          <w:bCs/>
        </w:rPr>
      </w:pPr>
    </w:p>
    <w:p w14:paraId="19812544" w14:textId="77777777" w:rsidR="00381611" w:rsidRDefault="00381611" w:rsidP="00381611">
      <w:pPr>
        <w:rPr>
          <w:b/>
          <w:bCs/>
        </w:rPr>
      </w:pPr>
    </w:p>
    <w:p w14:paraId="0A7F7135" w14:textId="77777777" w:rsidR="00381611" w:rsidRDefault="00381611" w:rsidP="00381611">
      <w:pPr>
        <w:rPr>
          <w:b/>
          <w:bCs/>
        </w:rPr>
      </w:pPr>
    </w:p>
    <w:p w14:paraId="5626A704" w14:textId="77777777" w:rsidR="00381611" w:rsidRDefault="00381611" w:rsidP="00381611">
      <w:pPr>
        <w:rPr>
          <w:b/>
          <w:bCs/>
        </w:rPr>
      </w:pPr>
    </w:p>
    <w:p w14:paraId="23E2171A" w14:textId="77777777" w:rsidR="00381611" w:rsidRDefault="00381611" w:rsidP="00381611">
      <w:pPr>
        <w:rPr>
          <w:b/>
          <w:bCs/>
        </w:rPr>
      </w:pPr>
    </w:p>
    <w:p w14:paraId="339D0156" w14:textId="77777777" w:rsidR="00381611" w:rsidRDefault="00381611" w:rsidP="00381611">
      <w:pPr>
        <w:rPr>
          <w:b/>
          <w:bCs/>
        </w:rPr>
      </w:pPr>
    </w:p>
    <w:p w14:paraId="2948FF42" w14:textId="77777777" w:rsidR="00381611" w:rsidRDefault="00381611" w:rsidP="00381611">
      <w:pPr>
        <w:rPr>
          <w:b/>
          <w:bCs/>
        </w:rPr>
      </w:pPr>
    </w:p>
    <w:p w14:paraId="70755799" w14:textId="77777777" w:rsidR="00381611" w:rsidRDefault="00381611" w:rsidP="00381611">
      <w:pPr>
        <w:rPr>
          <w:b/>
          <w:bCs/>
        </w:rPr>
      </w:pPr>
    </w:p>
    <w:p w14:paraId="60AE7381" w14:textId="77777777" w:rsidR="00381611" w:rsidRDefault="00381611" w:rsidP="00381611">
      <w:pPr>
        <w:rPr>
          <w:b/>
          <w:bCs/>
        </w:rPr>
      </w:pPr>
    </w:p>
    <w:p w14:paraId="1F91FD7F" w14:textId="77777777" w:rsidR="00381611" w:rsidRDefault="00381611" w:rsidP="00381611">
      <w:pPr>
        <w:rPr>
          <w:b/>
          <w:bCs/>
        </w:rPr>
      </w:pPr>
    </w:p>
    <w:p w14:paraId="3EB6BE9D" w14:textId="77777777" w:rsidR="00381611" w:rsidRDefault="00381611" w:rsidP="00381611">
      <w:pPr>
        <w:rPr>
          <w:b/>
          <w:bCs/>
        </w:rPr>
      </w:pPr>
    </w:p>
    <w:p w14:paraId="03BB5FD6" w14:textId="77777777" w:rsidR="00381611" w:rsidRDefault="00381611" w:rsidP="00381611">
      <w:pPr>
        <w:rPr>
          <w:b/>
          <w:bCs/>
        </w:rPr>
      </w:pPr>
    </w:p>
    <w:p w14:paraId="46583D34" w14:textId="77777777" w:rsidR="00381611" w:rsidRDefault="00381611" w:rsidP="00381611">
      <w:pPr>
        <w:rPr>
          <w:b/>
          <w:bCs/>
        </w:rPr>
      </w:pPr>
    </w:p>
    <w:p w14:paraId="4230D107" w14:textId="77777777" w:rsidR="00381611" w:rsidRDefault="00381611" w:rsidP="00381611">
      <w:pPr>
        <w:rPr>
          <w:b/>
          <w:bCs/>
        </w:rPr>
      </w:pPr>
    </w:p>
    <w:p w14:paraId="65CFCAEA" w14:textId="77777777" w:rsidR="00381611" w:rsidRPr="00042CEE" w:rsidRDefault="00381611" w:rsidP="00381611">
      <w:pPr>
        <w:rPr>
          <w:bCs/>
        </w:rPr>
      </w:pPr>
      <w:r w:rsidRPr="005D1412">
        <w:rPr>
          <w:bCs/>
        </w:rPr>
        <w:t>Envoi d</w:t>
      </w:r>
      <w:r>
        <w:t xml:space="preserve">e la </w:t>
      </w:r>
      <w:r>
        <w:rPr>
          <w:bCs/>
        </w:rPr>
        <w:t>proposition</w:t>
      </w:r>
      <w:r w:rsidRPr="00042CEE">
        <w:rPr>
          <w:bCs/>
        </w:rPr>
        <w:t xml:space="preserve"> complète, note-projet et dossier administratif</w:t>
      </w:r>
      <w:r>
        <w:rPr>
          <w:bCs/>
        </w:rPr>
        <w:t>,</w:t>
      </w:r>
      <w:r w:rsidRPr="00042CEE">
        <w:rPr>
          <w:bCs/>
        </w:rPr>
        <w:t xml:space="preserve"> en version électronique</w:t>
      </w:r>
      <w:r>
        <w:rPr>
          <w:bCs/>
        </w:rPr>
        <w:t xml:space="preserve"> (format </w:t>
      </w:r>
      <w:proofErr w:type="spellStart"/>
      <w:r>
        <w:rPr>
          <w:bCs/>
        </w:rPr>
        <w:t>pdf</w:t>
      </w:r>
      <w:proofErr w:type="spellEnd"/>
      <w:r>
        <w:rPr>
          <w:bCs/>
        </w:rPr>
        <w:t xml:space="preserve">). </w:t>
      </w:r>
      <w:r w:rsidRPr="00042CEE">
        <w:rPr>
          <w:bCs/>
        </w:rPr>
        <w:t>La taille maximum de l’envoi (message et documents attachés)</w:t>
      </w:r>
      <w:r>
        <w:rPr>
          <w:bCs/>
        </w:rPr>
        <w:t xml:space="preserve"> ne doit pas dépasser </w:t>
      </w:r>
      <w:r w:rsidR="00C01CA6">
        <w:rPr>
          <w:bCs/>
        </w:rPr>
        <w:t>7</w:t>
      </w:r>
      <w:r>
        <w:rPr>
          <w:bCs/>
        </w:rPr>
        <w:t xml:space="preserve"> Mo. </w:t>
      </w:r>
    </w:p>
    <w:p w14:paraId="6FA856E2" w14:textId="77777777" w:rsidR="00381611" w:rsidRPr="005D1412" w:rsidRDefault="00381611" w:rsidP="00381611">
      <w:pPr>
        <w:rPr>
          <w:bCs/>
        </w:rPr>
      </w:pPr>
      <w:r>
        <w:rPr>
          <w:bCs/>
        </w:rPr>
        <w:t>L’objet du mail à indiquer est : « </w:t>
      </w:r>
      <w:r w:rsidRPr="00042CEE">
        <w:rPr>
          <w:bCs/>
        </w:rPr>
        <w:t>FISONG 202</w:t>
      </w:r>
      <w:r w:rsidR="00C01CA6">
        <w:rPr>
          <w:bCs/>
        </w:rPr>
        <w:t>1_Lutter contre les VGO</w:t>
      </w:r>
      <w:proofErr w:type="gramStart"/>
      <w:r w:rsidR="00C01CA6">
        <w:rPr>
          <w:bCs/>
        </w:rPr>
        <w:t>_[</w:t>
      </w:r>
      <w:proofErr w:type="gramEnd"/>
      <w:r w:rsidR="00C01CA6">
        <w:rPr>
          <w:bCs/>
        </w:rPr>
        <w:t>nom de votre ONG] </w:t>
      </w:r>
      <w:r>
        <w:rPr>
          <w:bCs/>
        </w:rPr>
        <w:t>»</w:t>
      </w:r>
    </w:p>
    <w:p w14:paraId="281A212D" w14:textId="77777777" w:rsidR="00381611" w:rsidRDefault="00381611" w:rsidP="00381611">
      <w:pPr>
        <w:rPr>
          <w:b/>
          <w:bCs/>
        </w:rPr>
      </w:pPr>
    </w:p>
    <w:p w14:paraId="0D77859B" w14:textId="77777777" w:rsidR="00381611" w:rsidRDefault="00381611" w:rsidP="00381611">
      <w:pPr>
        <w:rPr>
          <w:b/>
          <w:bCs/>
        </w:rPr>
      </w:pPr>
      <w:r>
        <w:rPr>
          <w:b/>
          <w:bCs/>
        </w:rPr>
        <w:t xml:space="preserve">Nom du demandeur : </w:t>
      </w:r>
    </w:p>
    <w:p w14:paraId="3D4D3F02" w14:textId="77777777" w:rsidR="00381611" w:rsidRDefault="00381611" w:rsidP="00381611">
      <w:pPr>
        <w:rPr>
          <w:b/>
          <w:bCs/>
        </w:rPr>
      </w:pPr>
      <w:r>
        <w:rPr>
          <w:b/>
          <w:bCs/>
        </w:rPr>
        <w:t xml:space="preserve">Signature par une personne habilitée à solliciter des cofinancements pour l’ONG : </w:t>
      </w:r>
    </w:p>
    <w:p w14:paraId="5777164D" w14:textId="77777777" w:rsidR="00381611" w:rsidRDefault="00381611" w:rsidP="00381611">
      <w:pPr>
        <w:rPr>
          <w:b/>
          <w:bCs/>
        </w:rPr>
      </w:pPr>
    </w:p>
    <w:p w14:paraId="0E9F7B5E" w14:textId="77777777" w:rsidR="00381611" w:rsidRDefault="00381611" w:rsidP="00381611">
      <w:pPr>
        <w:rPr>
          <w:b/>
          <w:bCs/>
        </w:rPr>
      </w:pPr>
    </w:p>
    <w:p w14:paraId="174C6E23" w14:textId="77777777" w:rsidR="00381611" w:rsidRDefault="00381611" w:rsidP="00381611">
      <w:pPr>
        <w:jc w:val="both"/>
        <w:rPr>
          <w:b/>
        </w:rPr>
      </w:pPr>
      <w:r>
        <w:rPr>
          <w:b/>
          <w:bCs/>
        </w:rPr>
        <w:br w:type="page"/>
      </w:r>
      <w:r>
        <w:rPr>
          <w:b/>
        </w:rPr>
        <w:lastRenderedPageBreak/>
        <w:t xml:space="preserve">Liste détaillée des documents à </w:t>
      </w:r>
      <w:r w:rsidRPr="00DF1483">
        <w:rPr>
          <w:b/>
          <w:u w:val="single"/>
        </w:rPr>
        <w:t>fournir impérativement</w:t>
      </w:r>
      <w:r>
        <w:rPr>
          <w:b/>
        </w:rPr>
        <w:t> pour que la pr</w:t>
      </w:r>
      <w:r w:rsidR="00C01CA6">
        <w:rPr>
          <w:b/>
        </w:rPr>
        <w:t>oposition soit éligible </w:t>
      </w:r>
      <w:r>
        <w:rPr>
          <w:b/>
        </w:rPr>
        <w:t xml:space="preserve">: </w:t>
      </w:r>
    </w:p>
    <w:p w14:paraId="6A29F5E6" w14:textId="77777777" w:rsidR="00381611" w:rsidRDefault="00381611" w:rsidP="00381611">
      <w:pPr>
        <w:jc w:val="both"/>
        <w:rPr>
          <w:b/>
        </w:rPr>
      </w:pPr>
    </w:p>
    <w:tbl>
      <w:tblPr>
        <w:tblW w:w="9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05"/>
        <w:gridCol w:w="1443"/>
      </w:tblGrid>
      <w:tr w:rsidR="00381611" w:rsidRPr="00540ED5" w14:paraId="2E5561AA" w14:textId="77777777" w:rsidTr="005B1FF3">
        <w:tc>
          <w:tcPr>
            <w:tcW w:w="7905" w:type="dxa"/>
            <w:shd w:val="clear" w:color="auto" w:fill="auto"/>
          </w:tcPr>
          <w:p w14:paraId="66CB79CE" w14:textId="77777777" w:rsidR="00381611" w:rsidRPr="00540ED5" w:rsidRDefault="00381611" w:rsidP="005B1FF3">
            <w:r w:rsidRPr="00540ED5">
              <w:t>Eléments à fournir</w:t>
            </w:r>
          </w:p>
        </w:tc>
        <w:tc>
          <w:tcPr>
            <w:tcW w:w="1443" w:type="dxa"/>
            <w:shd w:val="clear" w:color="auto" w:fill="auto"/>
          </w:tcPr>
          <w:p w14:paraId="270CBA57" w14:textId="77777777" w:rsidR="00381611" w:rsidRPr="00540ED5" w:rsidRDefault="00381611" w:rsidP="005B1FF3">
            <w:r w:rsidRPr="00540ED5">
              <w:t>Vérification</w:t>
            </w:r>
          </w:p>
        </w:tc>
      </w:tr>
      <w:tr w:rsidR="00381611" w:rsidRPr="00DA6E72" w14:paraId="7013BA3E" w14:textId="77777777" w:rsidTr="005B1FF3">
        <w:tc>
          <w:tcPr>
            <w:tcW w:w="9348" w:type="dxa"/>
            <w:gridSpan w:val="2"/>
            <w:shd w:val="clear" w:color="auto" w:fill="auto"/>
          </w:tcPr>
          <w:p w14:paraId="1C908A3B" w14:textId="77777777" w:rsidR="00381611" w:rsidRPr="00DA6E72" w:rsidRDefault="00381611" w:rsidP="005B1FF3">
            <w:pPr>
              <w:jc w:val="center"/>
              <w:rPr>
                <w:b/>
              </w:rPr>
            </w:pPr>
            <w:r w:rsidRPr="00DA6E72">
              <w:rPr>
                <w:b/>
              </w:rPr>
              <w:t>NOTE PROJET</w:t>
            </w:r>
          </w:p>
        </w:tc>
      </w:tr>
      <w:tr w:rsidR="00381611" w:rsidRPr="00540ED5" w14:paraId="20C0683F" w14:textId="77777777" w:rsidTr="005B1FF3">
        <w:tc>
          <w:tcPr>
            <w:tcW w:w="7905" w:type="dxa"/>
            <w:shd w:val="clear" w:color="auto" w:fill="auto"/>
          </w:tcPr>
          <w:p w14:paraId="3FDCE14C" w14:textId="77777777" w:rsidR="00381611" w:rsidRPr="005D1412" w:rsidRDefault="00381611" w:rsidP="008E30E7">
            <w:pPr>
              <w:jc w:val="both"/>
              <w:rPr>
                <w:b/>
              </w:rPr>
            </w:pPr>
            <w:r w:rsidRPr="00A63ABE">
              <w:rPr>
                <w:bCs/>
              </w:rPr>
              <w:t xml:space="preserve">Procédure adaptée PUPA : </w:t>
            </w:r>
            <w:r>
              <w:rPr>
                <w:bCs/>
              </w:rPr>
              <w:t>d</w:t>
            </w:r>
            <w:r w:rsidRPr="00540ED5">
              <w:t>ocument unique d</w:t>
            </w:r>
            <w:r>
              <w:t>e note-</w:t>
            </w:r>
            <w:r w:rsidRPr="00540ED5">
              <w:t>projet rédigé</w:t>
            </w:r>
            <w:r>
              <w:t>e scrupuleusement</w:t>
            </w:r>
            <w:r w:rsidRPr="00540ED5">
              <w:t xml:space="preserve"> </w:t>
            </w:r>
            <w:r>
              <w:t xml:space="preserve">selon le </w:t>
            </w:r>
            <w:hyperlink w:anchor="NoteProjet" w:history="1">
              <w:r w:rsidRPr="00DF1483">
                <w:rPr>
                  <w:rStyle w:val="Lienhypertexte"/>
                </w:rPr>
                <w:t>modèle ci-joint</w:t>
              </w:r>
            </w:hyperlink>
            <w:r w:rsidRPr="00DF1483">
              <w:t xml:space="preserve">, </w:t>
            </w:r>
            <w:r>
              <w:t xml:space="preserve">en version électronique (format </w:t>
            </w:r>
            <w:proofErr w:type="spellStart"/>
            <w:r>
              <w:t>pdf</w:t>
            </w:r>
            <w:proofErr w:type="spellEnd"/>
            <w:r>
              <w:t>)</w:t>
            </w:r>
            <w:r>
              <w:rPr>
                <w:b/>
              </w:rPr>
              <w:t xml:space="preserve"> </w:t>
            </w:r>
          </w:p>
        </w:tc>
        <w:tc>
          <w:tcPr>
            <w:tcW w:w="1443" w:type="dxa"/>
            <w:shd w:val="clear" w:color="auto" w:fill="auto"/>
          </w:tcPr>
          <w:p w14:paraId="17BBF55B" w14:textId="77777777" w:rsidR="00381611" w:rsidRPr="00540ED5" w:rsidRDefault="00381611" w:rsidP="005B1FF3">
            <w:pPr>
              <w:jc w:val="both"/>
            </w:pPr>
          </w:p>
        </w:tc>
      </w:tr>
      <w:tr w:rsidR="00381611" w:rsidRPr="00540ED5" w14:paraId="2FB6D67F" w14:textId="77777777" w:rsidTr="005B1FF3">
        <w:tc>
          <w:tcPr>
            <w:tcW w:w="7905" w:type="dxa"/>
            <w:shd w:val="clear" w:color="auto" w:fill="auto"/>
          </w:tcPr>
          <w:p w14:paraId="106BF79B" w14:textId="77777777" w:rsidR="00381611" w:rsidRPr="00540ED5" w:rsidRDefault="00381611" w:rsidP="005B1FF3">
            <w:pPr>
              <w:jc w:val="both"/>
            </w:pPr>
            <w:r>
              <w:t>P</w:t>
            </w:r>
            <w:r w:rsidRPr="00540ED5">
              <w:t xml:space="preserve">age de garde </w:t>
            </w:r>
            <w:r>
              <w:t>de la note-projet signée</w:t>
            </w:r>
            <w:r w:rsidRPr="00540ED5">
              <w:t xml:space="preserve"> par une personne habilitée à demander des cofinancements pour l’ONG</w:t>
            </w:r>
            <w:r>
              <w:t xml:space="preserve"> </w:t>
            </w:r>
          </w:p>
        </w:tc>
        <w:tc>
          <w:tcPr>
            <w:tcW w:w="1443" w:type="dxa"/>
            <w:shd w:val="clear" w:color="auto" w:fill="auto"/>
          </w:tcPr>
          <w:p w14:paraId="1906AA10" w14:textId="77777777" w:rsidR="00381611" w:rsidRPr="00540ED5" w:rsidRDefault="00381611" w:rsidP="005B1FF3">
            <w:pPr>
              <w:jc w:val="both"/>
            </w:pPr>
          </w:p>
        </w:tc>
      </w:tr>
      <w:tr w:rsidR="00381611" w:rsidRPr="00540ED5" w14:paraId="02FB4713" w14:textId="77777777" w:rsidTr="005B1FF3">
        <w:tc>
          <w:tcPr>
            <w:tcW w:w="7905" w:type="dxa"/>
            <w:shd w:val="clear" w:color="auto" w:fill="auto"/>
          </w:tcPr>
          <w:p w14:paraId="144F7FD6" w14:textId="77777777" w:rsidR="00381611" w:rsidRPr="00540ED5" w:rsidRDefault="00381611" w:rsidP="005B1FF3">
            <w:pPr>
              <w:jc w:val="both"/>
            </w:pPr>
            <w:r>
              <w:t>Budget intégré à la note-projet et signé</w:t>
            </w:r>
            <w:r w:rsidRPr="00540ED5">
              <w:t xml:space="preserve"> par une personne habilitée à demander des cofinancements pour l’ONG</w:t>
            </w:r>
          </w:p>
        </w:tc>
        <w:tc>
          <w:tcPr>
            <w:tcW w:w="1443" w:type="dxa"/>
            <w:shd w:val="clear" w:color="auto" w:fill="auto"/>
          </w:tcPr>
          <w:p w14:paraId="48E7E2F9" w14:textId="77777777" w:rsidR="00381611" w:rsidRPr="00540ED5" w:rsidRDefault="00381611" w:rsidP="005B1FF3">
            <w:pPr>
              <w:jc w:val="both"/>
            </w:pPr>
          </w:p>
        </w:tc>
      </w:tr>
      <w:tr w:rsidR="00381611" w:rsidRPr="00DA6E72" w14:paraId="071C9FAB" w14:textId="77777777" w:rsidTr="005B1FF3">
        <w:tc>
          <w:tcPr>
            <w:tcW w:w="7905" w:type="dxa"/>
            <w:shd w:val="clear" w:color="auto" w:fill="auto"/>
          </w:tcPr>
          <w:p w14:paraId="7CE2447E" w14:textId="77777777" w:rsidR="00381611" w:rsidRPr="00DA6E72" w:rsidRDefault="00381611" w:rsidP="005B1FF3">
            <w:pPr>
              <w:jc w:val="both"/>
              <w:rPr>
                <w:b/>
              </w:rPr>
            </w:pPr>
            <w:r>
              <w:t>Fiche de renseignements relatifs au demandeur complétée et insérée à la note-projet</w:t>
            </w:r>
          </w:p>
        </w:tc>
        <w:tc>
          <w:tcPr>
            <w:tcW w:w="1443" w:type="dxa"/>
            <w:shd w:val="clear" w:color="auto" w:fill="auto"/>
          </w:tcPr>
          <w:p w14:paraId="0F6A9682" w14:textId="77777777" w:rsidR="00381611" w:rsidRPr="00DA6E72" w:rsidRDefault="00381611" w:rsidP="005B1FF3">
            <w:pPr>
              <w:jc w:val="both"/>
              <w:rPr>
                <w:b/>
              </w:rPr>
            </w:pPr>
          </w:p>
        </w:tc>
      </w:tr>
      <w:tr w:rsidR="00381611" w:rsidRPr="00DA6E72" w14:paraId="6B26B7E8" w14:textId="77777777" w:rsidTr="005B1FF3">
        <w:tc>
          <w:tcPr>
            <w:tcW w:w="7905" w:type="dxa"/>
            <w:shd w:val="clear" w:color="auto" w:fill="auto"/>
          </w:tcPr>
          <w:p w14:paraId="70261D90" w14:textId="77777777" w:rsidR="00381611" w:rsidRDefault="00381611" w:rsidP="005B1FF3">
            <w:pPr>
              <w:jc w:val="both"/>
            </w:pPr>
            <w:r>
              <w:t>Fiche(s) de renseignements relatifs au(x) partenaires du projet complétée(s) et insérée(s) à la note-projet</w:t>
            </w:r>
          </w:p>
        </w:tc>
        <w:tc>
          <w:tcPr>
            <w:tcW w:w="1443" w:type="dxa"/>
            <w:shd w:val="clear" w:color="auto" w:fill="auto"/>
          </w:tcPr>
          <w:p w14:paraId="0149113B" w14:textId="77777777" w:rsidR="00381611" w:rsidRPr="00DA6E72" w:rsidRDefault="00381611" w:rsidP="005B1FF3">
            <w:pPr>
              <w:jc w:val="both"/>
              <w:rPr>
                <w:b/>
              </w:rPr>
            </w:pPr>
          </w:p>
        </w:tc>
      </w:tr>
      <w:tr w:rsidR="00381611" w:rsidRPr="00DA6E72" w14:paraId="50D9035A" w14:textId="77777777" w:rsidTr="005B1FF3">
        <w:tc>
          <w:tcPr>
            <w:tcW w:w="9348" w:type="dxa"/>
            <w:gridSpan w:val="2"/>
            <w:shd w:val="clear" w:color="auto" w:fill="auto"/>
          </w:tcPr>
          <w:p w14:paraId="476A3751" w14:textId="77777777" w:rsidR="00381611" w:rsidRPr="00DA6E72" w:rsidRDefault="00381611" w:rsidP="005B1FF3">
            <w:pPr>
              <w:jc w:val="center"/>
              <w:rPr>
                <w:b/>
              </w:rPr>
            </w:pPr>
            <w:r w:rsidRPr="00DA6E72">
              <w:rPr>
                <w:b/>
              </w:rPr>
              <w:t>DOSSIER ADMINISTRATIF</w:t>
            </w:r>
          </w:p>
        </w:tc>
      </w:tr>
      <w:tr w:rsidR="00381611" w:rsidRPr="00DA6E72" w14:paraId="248992F1" w14:textId="77777777" w:rsidTr="005B1FF3">
        <w:tc>
          <w:tcPr>
            <w:tcW w:w="7905" w:type="dxa"/>
            <w:shd w:val="clear" w:color="auto" w:fill="auto"/>
          </w:tcPr>
          <w:p w14:paraId="3062873C" w14:textId="77777777" w:rsidR="00381611" w:rsidRPr="005D1412" w:rsidRDefault="00381611" w:rsidP="005B1FF3">
            <w:pPr>
              <w:jc w:val="both"/>
              <w:rPr>
                <w:sz w:val="22"/>
                <w:szCs w:val="22"/>
              </w:rPr>
            </w:pPr>
            <w:r w:rsidRPr="00ED6886">
              <w:t xml:space="preserve">Dossier administratif de l’ONG soumettant la demande de financement, </w:t>
            </w:r>
            <w:r w:rsidRPr="00DA6E72">
              <w:rPr>
                <w:sz w:val="22"/>
                <w:szCs w:val="22"/>
              </w:rPr>
              <w:t xml:space="preserve">fourni en </w:t>
            </w:r>
            <w:r w:rsidR="008E30E7">
              <w:rPr>
                <w:sz w:val="22"/>
                <w:szCs w:val="22"/>
              </w:rPr>
              <w:t>version électronique</w:t>
            </w:r>
          </w:p>
        </w:tc>
        <w:tc>
          <w:tcPr>
            <w:tcW w:w="1443" w:type="dxa"/>
            <w:shd w:val="clear" w:color="auto" w:fill="auto"/>
          </w:tcPr>
          <w:p w14:paraId="4EEAE615" w14:textId="77777777" w:rsidR="00381611" w:rsidRPr="00DA6E72" w:rsidRDefault="00381611" w:rsidP="005B1FF3">
            <w:pPr>
              <w:jc w:val="both"/>
              <w:rPr>
                <w:b/>
              </w:rPr>
            </w:pPr>
          </w:p>
        </w:tc>
      </w:tr>
      <w:tr w:rsidR="00381611" w:rsidRPr="00DA6E72" w14:paraId="2E0D9DBF" w14:textId="77777777" w:rsidTr="005B1FF3">
        <w:tc>
          <w:tcPr>
            <w:tcW w:w="7905" w:type="dxa"/>
            <w:shd w:val="clear" w:color="auto" w:fill="auto"/>
          </w:tcPr>
          <w:p w14:paraId="4CD6DCD3" w14:textId="77777777" w:rsidR="00381611" w:rsidRPr="00C740CC" w:rsidRDefault="00381611" w:rsidP="00C740CC">
            <w:pPr>
              <w:pStyle w:val="Paragraphedeliste"/>
              <w:numPr>
                <w:ilvl w:val="1"/>
                <w:numId w:val="16"/>
              </w:numPr>
              <w:jc w:val="both"/>
            </w:pPr>
            <w:r w:rsidRPr="00C740CC">
              <w:rPr>
                <w:sz w:val="22"/>
                <w:szCs w:val="22"/>
              </w:rPr>
              <w:t>Copie des statuts certifiés conformes à l’original</w:t>
            </w:r>
          </w:p>
        </w:tc>
        <w:tc>
          <w:tcPr>
            <w:tcW w:w="1443" w:type="dxa"/>
            <w:shd w:val="clear" w:color="auto" w:fill="auto"/>
          </w:tcPr>
          <w:p w14:paraId="69E26A1C" w14:textId="77777777" w:rsidR="00381611" w:rsidRPr="00DA6E72" w:rsidRDefault="00381611" w:rsidP="005B1FF3">
            <w:pPr>
              <w:jc w:val="both"/>
              <w:rPr>
                <w:b/>
              </w:rPr>
            </w:pPr>
          </w:p>
        </w:tc>
      </w:tr>
      <w:tr w:rsidR="00381611" w:rsidRPr="00992C14" w14:paraId="3876243E" w14:textId="77777777" w:rsidTr="005B1FF3">
        <w:tc>
          <w:tcPr>
            <w:tcW w:w="7905" w:type="dxa"/>
            <w:shd w:val="clear" w:color="auto" w:fill="auto"/>
          </w:tcPr>
          <w:p w14:paraId="5B697F9A" w14:textId="77777777" w:rsidR="00381611" w:rsidRPr="00C740CC" w:rsidRDefault="00381611" w:rsidP="00C740CC">
            <w:pPr>
              <w:pStyle w:val="Paragraphedeliste"/>
              <w:numPr>
                <w:ilvl w:val="1"/>
                <w:numId w:val="16"/>
              </w:numPr>
              <w:jc w:val="both"/>
            </w:pPr>
            <w:r w:rsidRPr="00C740CC">
              <w:rPr>
                <w:sz w:val="22"/>
                <w:szCs w:val="22"/>
              </w:rPr>
              <w:t>Copie de la déclaration d’enregistrement en préfecture et copie de la publication au Journal Officiel [ou équivalent selon la législation en vigueur dans le pays d’implantation de l’ONG]</w:t>
            </w:r>
          </w:p>
        </w:tc>
        <w:tc>
          <w:tcPr>
            <w:tcW w:w="1443" w:type="dxa"/>
            <w:shd w:val="clear" w:color="auto" w:fill="auto"/>
          </w:tcPr>
          <w:p w14:paraId="79512144" w14:textId="77777777" w:rsidR="00381611" w:rsidRPr="00992C14" w:rsidRDefault="00381611" w:rsidP="005B1FF3">
            <w:pPr>
              <w:jc w:val="both"/>
            </w:pPr>
          </w:p>
        </w:tc>
      </w:tr>
      <w:tr w:rsidR="00381611" w:rsidRPr="00DA6E72" w14:paraId="2DA9CAC2" w14:textId="77777777" w:rsidTr="005B1FF3">
        <w:tc>
          <w:tcPr>
            <w:tcW w:w="7905" w:type="dxa"/>
            <w:shd w:val="clear" w:color="auto" w:fill="auto"/>
          </w:tcPr>
          <w:p w14:paraId="27591FCA" w14:textId="77777777" w:rsidR="00381611" w:rsidRPr="00C740CC" w:rsidRDefault="00381611" w:rsidP="00C740CC">
            <w:pPr>
              <w:pStyle w:val="Paragraphedeliste"/>
              <w:numPr>
                <w:ilvl w:val="1"/>
                <w:numId w:val="16"/>
              </w:numPr>
              <w:jc w:val="both"/>
            </w:pPr>
            <w:r w:rsidRPr="00C740CC">
              <w:rPr>
                <w:sz w:val="22"/>
                <w:szCs w:val="22"/>
              </w:rPr>
              <w:t>Liste datée des membres du CA, du bureau et des principaux dirigeants et leurs coordonnées, sur laquelle figure la date des dernières élections </w:t>
            </w:r>
          </w:p>
        </w:tc>
        <w:tc>
          <w:tcPr>
            <w:tcW w:w="1443" w:type="dxa"/>
            <w:shd w:val="clear" w:color="auto" w:fill="auto"/>
          </w:tcPr>
          <w:p w14:paraId="212543E1" w14:textId="77777777" w:rsidR="00381611" w:rsidRPr="00DA6E72" w:rsidRDefault="00381611" w:rsidP="005B1FF3">
            <w:pPr>
              <w:jc w:val="both"/>
              <w:rPr>
                <w:b/>
              </w:rPr>
            </w:pPr>
          </w:p>
        </w:tc>
      </w:tr>
      <w:tr w:rsidR="00381611" w:rsidRPr="00DA6E72" w14:paraId="7989B5C9" w14:textId="77777777" w:rsidTr="005B1FF3">
        <w:tc>
          <w:tcPr>
            <w:tcW w:w="7905" w:type="dxa"/>
            <w:shd w:val="clear" w:color="auto" w:fill="auto"/>
          </w:tcPr>
          <w:p w14:paraId="65D43AE8" w14:textId="77777777" w:rsidR="00381611" w:rsidRPr="00C740CC" w:rsidRDefault="00381611" w:rsidP="00C740CC">
            <w:pPr>
              <w:pStyle w:val="Paragraphedeliste"/>
              <w:numPr>
                <w:ilvl w:val="1"/>
                <w:numId w:val="16"/>
              </w:numPr>
              <w:jc w:val="both"/>
            </w:pPr>
            <w:r w:rsidRPr="00C740CC">
              <w:rPr>
                <w:sz w:val="22"/>
                <w:szCs w:val="22"/>
              </w:rPr>
              <w:t>Organigramme daté et signé par le dirigeant ;</w:t>
            </w:r>
          </w:p>
        </w:tc>
        <w:tc>
          <w:tcPr>
            <w:tcW w:w="1443" w:type="dxa"/>
            <w:shd w:val="clear" w:color="auto" w:fill="auto"/>
          </w:tcPr>
          <w:p w14:paraId="19E4CC98" w14:textId="77777777" w:rsidR="00381611" w:rsidRPr="00DA6E72" w:rsidRDefault="00381611" w:rsidP="005B1FF3">
            <w:pPr>
              <w:jc w:val="both"/>
              <w:rPr>
                <w:b/>
              </w:rPr>
            </w:pPr>
          </w:p>
        </w:tc>
      </w:tr>
      <w:tr w:rsidR="00381611" w:rsidRPr="00DA6E72" w14:paraId="19072119" w14:textId="77777777" w:rsidTr="005B1FF3">
        <w:tc>
          <w:tcPr>
            <w:tcW w:w="7905" w:type="dxa"/>
            <w:shd w:val="clear" w:color="auto" w:fill="auto"/>
          </w:tcPr>
          <w:p w14:paraId="330FE6AB" w14:textId="77777777" w:rsidR="00381611" w:rsidRPr="00C740CC" w:rsidRDefault="00381611" w:rsidP="00C740CC">
            <w:pPr>
              <w:pStyle w:val="Paragraphedeliste"/>
              <w:numPr>
                <w:ilvl w:val="1"/>
                <w:numId w:val="16"/>
              </w:numPr>
              <w:jc w:val="both"/>
            </w:pPr>
            <w:r w:rsidRPr="00C740CC">
              <w:rPr>
                <w:sz w:val="22"/>
                <w:szCs w:val="22"/>
              </w:rPr>
              <w:t>Dernier compte-rendu d’Assemblée Générale ou au minimum l’ordre du jour de la dernière assemblée générale et les principales résolutions, ainsi que toute pièce démontrant les activités engagées et réalisées et la vie associative avérée</w:t>
            </w:r>
          </w:p>
        </w:tc>
        <w:tc>
          <w:tcPr>
            <w:tcW w:w="1443" w:type="dxa"/>
            <w:shd w:val="clear" w:color="auto" w:fill="auto"/>
          </w:tcPr>
          <w:p w14:paraId="0410F156" w14:textId="77777777" w:rsidR="00381611" w:rsidRPr="00DA6E72" w:rsidRDefault="00381611" w:rsidP="005B1FF3">
            <w:pPr>
              <w:jc w:val="both"/>
              <w:rPr>
                <w:b/>
              </w:rPr>
            </w:pPr>
          </w:p>
        </w:tc>
      </w:tr>
      <w:tr w:rsidR="00381611" w:rsidRPr="00DA6E72" w14:paraId="604AE07E" w14:textId="77777777" w:rsidTr="005B1FF3">
        <w:tc>
          <w:tcPr>
            <w:tcW w:w="7905" w:type="dxa"/>
            <w:shd w:val="clear" w:color="auto" w:fill="auto"/>
          </w:tcPr>
          <w:p w14:paraId="418D800B" w14:textId="77777777" w:rsidR="00381611" w:rsidRPr="008E30E7" w:rsidRDefault="00381611" w:rsidP="00C740CC">
            <w:pPr>
              <w:pStyle w:val="Paragraphedeliste"/>
              <w:numPr>
                <w:ilvl w:val="1"/>
                <w:numId w:val="16"/>
              </w:numPr>
              <w:jc w:val="both"/>
              <w:rPr>
                <w:sz w:val="22"/>
                <w:szCs w:val="22"/>
              </w:rPr>
            </w:pPr>
            <w:r w:rsidRPr="008E30E7">
              <w:rPr>
                <w:sz w:val="22"/>
                <w:szCs w:val="22"/>
              </w:rPr>
              <w:t>Bilans et</w:t>
            </w:r>
            <w:r w:rsidRPr="008E30E7">
              <w:rPr>
                <w:b/>
                <w:sz w:val="22"/>
                <w:szCs w:val="22"/>
              </w:rPr>
              <w:t xml:space="preserve"> </w:t>
            </w:r>
            <w:r w:rsidRPr="008E30E7">
              <w:rPr>
                <w:sz w:val="22"/>
                <w:szCs w:val="22"/>
              </w:rPr>
              <w:t>Comptes d’exploitation des trois derniers exercices (avec les annexes et notes explicatives), validés par l’AG, faisant ressortir l’origine (publique ou privée) des ressources financières. Ces informations devront être ensuite actualisées chaque année. Lors d’une demande l’année suivante, envoyer les documents comptables de l’année précédente :</w:t>
            </w:r>
          </w:p>
          <w:p w14:paraId="6C75F62B" w14:textId="77777777" w:rsidR="00381611" w:rsidRPr="008E30E7" w:rsidRDefault="00381611" w:rsidP="008E30E7">
            <w:pPr>
              <w:pStyle w:val="Paragraphedeliste"/>
              <w:numPr>
                <w:ilvl w:val="0"/>
                <w:numId w:val="3"/>
              </w:numPr>
              <w:jc w:val="both"/>
              <w:rPr>
                <w:sz w:val="22"/>
                <w:szCs w:val="22"/>
              </w:rPr>
            </w:pPr>
            <w:proofErr w:type="gramStart"/>
            <w:r w:rsidRPr="008E30E7">
              <w:rPr>
                <w:sz w:val="22"/>
                <w:szCs w:val="22"/>
              </w:rPr>
              <w:t>intégralité</w:t>
            </w:r>
            <w:proofErr w:type="gramEnd"/>
            <w:r w:rsidRPr="008E30E7">
              <w:rPr>
                <w:sz w:val="22"/>
                <w:szCs w:val="22"/>
              </w:rPr>
              <w:t xml:space="preserve"> des documents comptables (pour les ONG ayant moins de 153 000 € de financements publics)</w:t>
            </w:r>
          </w:p>
          <w:p w14:paraId="0471B71A" w14:textId="77777777" w:rsidR="00381611" w:rsidRPr="008E30E7" w:rsidRDefault="00381611" w:rsidP="008E30E7">
            <w:pPr>
              <w:pStyle w:val="Paragraphedeliste"/>
              <w:numPr>
                <w:ilvl w:val="0"/>
                <w:numId w:val="3"/>
              </w:numPr>
              <w:jc w:val="both"/>
              <w:rPr>
                <w:sz w:val="22"/>
                <w:szCs w:val="22"/>
              </w:rPr>
            </w:pPr>
            <w:r w:rsidRPr="008E30E7">
              <w:rPr>
                <w:sz w:val="22"/>
                <w:szCs w:val="22"/>
              </w:rPr>
              <w:t>intégralité des documents comptables certifiés ou audités (pour les ONG ayant plus de 153 000 € de financements publics</w:t>
            </w:r>
          </w:p>
        </w:tc>
        <w:tc>
          <w:tcPr>
            <w:tcW w:w="1443" w:type="dxa"/>
            <w:shd w:val="clear" w:color="auto" w:fill="auto"/>
          </w:tcPr>
          <w:p w14:paraId="198A0E14" w14:textId="77777777" w:rsidR="00381611" w:rsidRPr="00DA6E72" w:rsidRDefault="00381611" w:rsidP="005B1FF3">
            <w:pPr>
              <w:jc w:val="both"/>
              <w:rPr>
                <w:b/>
              </w:rPr>
            </w:pPr>
          </w:p>
        </w:tc>
      </w:tr>
      <w:tr w:rsidR="00381611" w:rsidRPr="00DA6E72" w14:paraId="1690E797" w14:textId="77777777" w:rsidTr="005B1FF3">
        <w:trPr>
          <w:trHeight w:val="947"/>
        </w:trPr>
        <w:tc>
          <w:tcPr>
            <w:tcW w:w="7905" w:type="dxa"/>
            <w:shd w:val="clear" w:color="auto" w:fill="auto"/>
          </w:tcPr>
          <w:p w14:paraId="339329B3" w14:textId="77777777" w:rsidR="00381611" w:rsidRPr="00DA6E72" w:rsidRDefault="008E30E7" w:rsidP="008E30E7">
            <w:pPr>
              <w:ind w:left="360"/>
              <w:jc w:val="both"/>
              <w:rPr>
                <w:b/>
              </w:rPr>
            </w:pPr>
            <w:r>
              <w:rPr>
                <w:sz w:val="22"/>
                <w:szCs w:val="22"/>
              </w:rPr>
              <w:t xml:space="preserve">7. </w:t>
            </w:r>
            <w:r w:rsidR="00381611" w:rsidRPr="00DA6E72">
              <w:rPr>
                <w:sz w:val="22"/>
                <w:szCs w:val="22"/>
              </w:rPr>
              <w:t xml:space="preserve">Budget prévisionnel pour l’exercice en cours et faisant apparaitre la liste des financements publics approuvés par l’organe chargé d’arrêter et d’approuver les comptes de l’ONG (en indiquant si possibles s’ils sont acquis, </w:t>
            </w:r>
            <w:proofErr w:type="spellStart"/>
            <w:r w:rsidR="00381611" w:rsidRPr="00DA6E72">
              <w:rPr>
                <w:sz w:val="22"/>
                <w:szCs w:val="22"/>
              </w:rPr>
              <w:t>sollictés</w:t>
            </w:r>
            <w:proofErr w:type="spellEnd"/>
            <w:r w:rsidR="00381611" w:rsidRPr="00DA6E72">
              <w:rPr>
                <w:sz w:val="22"/>
                <w:szCs w:val="22"/>
              </w:rPr>
              <w:t xml:space="preserve"> ou à solliciter) </w:t>
            </w:r>
          </w:p>
        </w:tc>
        <w:tc>
          <w:tcPr>
            <w:tcW w:w="1443" w:type="dxa"/>
            <w:shd w:val="clear" w:color="auto" w:fill="auto"/>
          </w:tcPr>
          <w:p w14:paraId="2FB38F65" w14:textId="77777777" w:rsidR="00381611" w:rsidRPr="00DA6E72" w:rsidRDefault="00381611" w:rsidP="005B1FF3">
            <w:pPr>
              <w:jc w:val="both"/>
              <w:rPr>
                <w:b/>
              </w:rPr>
            </w:pPr>
          </w:p>
        </w:tc>
      </w:tr>
      <w:tr w:rsidR="00381611" w:rsidRPr="00DA6E72" w14:paraId="71A2F3C3" w14:textId="77777777" w:rsidTr="005B1FF3">
        <w:tc>
          <w:tcPr>
            <w:tcW w:w="7905" w:type="dxa"/>
            <w:shd w:val="clear" w:color="auto" w:fill="auto"/>
          </w:tcPr>
          <w:p w14:paraId="501153C9" w14:textId="77777777" w:rsidR="00381611" w:rsidRPr="008E30E7" w:rsidRDefault="008E30E7" w:rsidP="008E30E7">
            <w:pPr>
              <w:jc w:val="both"/>
              <w:rPr>
                <w:b/>
              </w:rPr>
            </w:pPr>
            <w:r>
              <w:rPr>
                <w:sz w:val="22"/>
                <w:szCs w:val="22"/>
              </w:rPr>
              <w:t xml:space="preserve">8. </w:t>
            </w:r>
            <w:r w:rsidR="00381611" w:rsidRPr="008E30E7">
              <w:rPr>
                <w:sz w:val="22"/>
                <w:szCs w:val="22"/>
              </w:rPr>
              <w:t>Liste des financeurs privés contribuant à plus de 15% du dernier budget annuel validé de l’ONG et la composition de leur Conseil d’administration.</w:t>
            </w:r>
          </w:p>
        </w:tc>
        <w:tc>
          <w:tcPr>
            <w:tcW w:w="1443" w:type="dxa"/>
            <w:shd w:val="clear" w:color="auto" w:fill="auto"/>
          </w:tcPr>
          <w:p w14:paraId="43C82E3F" w14:textId="77777777" w:rsidR="00381611" w:rsidRPr="00DA6E72" w:rsidRDefault="00381611" w:rsidP="005B1FF3">
            <w:pPr>
              <w:jc w:val="both"/>
              <w:rPr>
                <w:b/>
              </w:rPr>
            </w:pPr>
          </w:p>
        </w:tc>
      </w:tr>
    </w:tbl>
    <w:p w14:paraId="136E679E" w14:textId="77777777" w:rsidR="00381611" w:rsidRDefault="00381611" w:rsidP="00381611">
      <w:pPr>
        <w:jc w:val="both"/>
        <w:rPr>
          <w:b/>
        </w:rPr>
      </w:pPr>
    </w:p>
    <w:p w14:paraId="0D89E1E8" w14:textId="77777777" w:rsidR="00381611" w:rsidRDefault="00381611" w:rsidP="00381611">
      <w:pPr>
        <w:rPr>
          <w:b/>
          <w:bCs/>
        </w:rPr>
      </w:pPr>
      <w:r>
        <w:rPr>
          <w:b/>
          <w:bCs/>
        </w:rPr>
        <w:br w:type="page"/>
      </w:r>
    </w:p>
    <w:p w14:paraId="7DAC3C06" w14:textId="77777777" w:rsidR="00381611" w:rsidRPr="0077705C" w:rsidRDefault="00381611" w:rsidP="00381611">
      <w:pPr>
        <w:rPr>
          <w:b/>
          <w:caps/>
          <w:sz w:val="28"/>
          <w:szCs w:val="28"/>
        </w:rPr>
      </w:pPr>
      <w:r>
        <w:rPr>
          <w:b/>
          <w:caps/>
          <w:sz w:val="28"/>
          <w:szCs w:val="28"/>
        </w:rPr>
        <w:lastRenderedPageBreak/>
        <w:t xml:space="preserve">1. </w:t>
      </w:r>
      <w:r w:rsidRPr="0077705C">
        <w:rPr>
          <w:b/>
          <w:caps/>
          <w:sz w:val="28"/>
          <w:szCs w:val="28"/>
        </w:rPr>
        <w:t>Données concernant l’ONG et le projet</w:t>
      </w:r>
    </w:p>
    <w:p w14:paraId="53879B9A" w14:textId="77777777" w:rsidR="00381611" w:rsidRPr="00864EB8" w:rsidRDefault="00381611" w:rsidP="00381611">
      <w:pPr>
        <w:ind w:left="360"/>
        <w:rPr>
          <w:b/>
          <w:bCs/>
          <w:caps/>
          <w:sz w:val="28"/>
          <w:szCs w:val="28"/>
        </w:rPr>
      </w:pPr>
    </w:p>
    <w:p w14:paraId="146952AB" w14:textId="77777777" w:rsidR="00381611" w:rsidRDefault="00381611" w:rsidP="00381611">
      <w:pPr>
        <w:rPr>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05"/>
        <w:gridCol w:w="4605"/>
      </w:tblGrid>
      <w:tr w:rsidR="00381611" w14:paraId="06C9758C" w14:textId="77777777" w:rsidTr="005B1FF3">
        <w:tc>
          <w:tcPr>
            <w:tcW w:w="4605" w:type="dxa"/>
            <w:shd w:val="clear" w:color="auto" w:fill="auto"/>
          </w:tcPr>
          <w:p w14:paraId="279516EE" w14:textId="77777777" w:rsidR="00381611" w:rsidRPr="001A3215" w:rsidRDefault="00381611" w:rsidP="005B1FF3">
            <w:pPr>
              <w:rPr>
                <w:b/>
              </w:rPr>
            </w:pPr>
            <w:r w:rsidRPr="001A3215">
              <w:rPr>
                <w:b/>
              </w:rPr>
              <w:t xml:space="preserve">Titre de l’appel à propositions </w:t>
            </w:r>
          </w:p>
          <w:p w14:paraId="1D9D73C4" w14:textId="77777777" w:rsidR="00381611" w:rsidRDefault="00381611" w:rsidP="005B1FF3"/>
        </w:tc>
        <w:tc>
          <w:tcPr>
            <w:tcW w:w="4605" w:type="dxa"/>
            <w:shd w:val="clear" w:color="auto" w:fill="auto"/>
          </w:tcPr>
          <w:p w14:paraId="3C6EEEBC" w14:textId="77777777" w:rsidR="00381611" w:rsidRDefault="00381611" w:rsidP="005B1FF3"/>
        </w:tc>
      </w:tr>
      <w:tr w:rsidR="00381611" w14:paraId="525D93AC" w14:textId="77777777" w:rsidTr="005B1FF3">
        <w:tc>
          <w:tcPr>
            <w:tcW w:w="4605" w:type="dxa"/>
            <w:shd w:val="clear" w:color="auto" w:fill="auto"/>
          </w:tcPr>
          <w:p w14:paraId="79AF27C4" w14:textId="77777777" w:rsidR="00381611" w:rsidRDefault="00381611" w:rsidP="005B1FF3">
            <w:r>
              <w:t>Demandeur</w:t>
            </w:r>
          </w:p>
          <w:p w14:paraId="4F9574FA" w14:textId="77777777" w:rsidR="00381611" w:rsidRDefault="00381611" w:rsidP="005B1FF3"/>
        </w:tc>
        <w:tc>
          <w:tcPr>
            <w:tcW w:w="4605" w:type="dxa"/>
            <w:shd w:val="clear" w:color="auto" w:fill="auto"/>
          </w:tcPr>
          <w:p w14:paraId="33B56E84" w14:textId="77777777" w:rsidR="00381611" w:rsidRDefault="00381611" w:rsidP="005B1FF3"/>
        </w:tc>
      </w:tr>
      <w:tr w:rsidR="00381611" w14:paraId="012762E1" w14:textId="77777777" w:rsidTr="005B1FF3">
        <w:tc>
          <w:tcPr>
            <w:tcW w:w="4605" w:type="dxa"/>
            <w:shd w:val="clear" w:color="auto" w:fill="auto"/>
          </w:tcPr>
          <w:p w14:paraId="6AF6FF87" w14:textId="77777777" w:rsidR="00381611" w:rsidRDefault="00381611" w:rsidP="005B1FF3">
            <w:r>
              <w:t>Acronyme</w:t>
            </w:r>
          </w:p>
          <w:p w14:paraId="20B5DA47" w14:textId="77777777" w:rsidR="00381611" w:rsidRDefault="00381611" w:rsidP="005B1FF3"/>
        </w:tc>
        <w:tc>
          <w:tcPr>
            <w:tcW w:w="4605" w:type="dxa"/>
            <w:shd w:val="clear" w:color="auto" w:fill="auto"/>
          </w:tcPr>
          <w:p w14:paraId="7B838F8F" w14:textId="77777777" w:rsidR="00381611" w:rsidRDefault="00381611" w:rsidP="005B1FF3"/>
        </w:tc>
      </w:tr>
      <w:tr w:rsidR="00381611" w14:paraId="6AB516CA" w14:textId="77777777" w:rsidTr="005B1FF3">
        <w:tc>
          <w:tcPr>
            <w:tcW w:w="4605" w:type="dxa"/>
            <w:shd w:val="clear" w:color="auto" w:fill="auto"/>
          </w:tcPr>
          <w:p w14:paraId="5F090403" w14:textId="77777777" w:rsidR="00381611" w:rsidRDefault="00381611" w:rsidP="005B1FF3">
            <w:r>
              <w:t>Nationalité</w:t>
            </w:r>
          </w:p>
          <w:p w14:paraId="77EBE2B8" w14:textId="77777777" w:rsidR="00381611" w:rsidRDefault="00381611" w:rsidP="005B1FF3"/>
        </w:tc>
        <w:tc>
          <w:tcPr>
            <w:tcW w:w="4605" w:type="dxa"/>
            <w:shd w:val="clear" w:color="auto" w:fill="auto"/>
          </w:tcPr>
          <w:p w14:paraId="2F65AD46" w14:textId="77777777" w:rsidR="00381611" w:rsidRDefault="00381611" w:rsidP="005B1FF3"/>
        </w:tc>
      </w:tr>
      <w:tr w:rsidR="00381611" w14:paraId="7A2E7091" w14:textId="77777777" w:rsidTr="005B1FF3">
        <w:tc>
          <w:tcPr>
            <w:tcW w:w="4605" w:type="dxa"/>
            <w:shd w:val="clear" w:color="auto" w:fill="auto"/>
          </w:tcPr>
          <w:p w14:paraId="403844B6" w14:textId="77777777" w:rsidR="00381611" w:rsidRDefault="00381611" w:rsidP="005B1FF3">
            <w:r>
              <w:t>Statut juridique</w:t>
            </w:r>
          </w:p>
          <w:p w14:paraId="49B0C139" w14:textId="77777777" w:rsidR="00381611" w:rsidRDefault="00381611" w:rsidP="005B1FF3"/>
        </w:tc>
        <w:tc>
          <w:tcPr>
            <w:tcW w:w="4605" w:type="dxa"/>
            <w:shd w:val="clear" w:color="auto" w:fill="auto"/>
          </w:tcPr>
          <w:p w14:paraId="1CF19002" w14:textId="77777777" w:rsidR="00381611" w:rsidRDefault="00381611" w:rsidP="005B1FF3"/>
        </w:tc>
      </w:tr>
      <w:tr w:rsidR="00381611" w14:paraId="0EE0F857" w14:textId="77777777" w:rsidTr="005B1FF3">
        <w:tc>
          <w:tcPr>
            <w:tcW w:w="4605" w:type="dxa"/>
            <w:shd w:val="clear" w:color="auto" w:fill="auto"/>
          </w:tcPr>
          <w:p w14:paraId="62A174B1" w14:textId="77777777" w:rsidR="00381611" w:rsidRDefault="00381611" w:rsidP="005B1FF3">
            <w:r>
              <w:t>Adresse</w:t>
            </w:r>
          </w:p>
          <w:p w14:paraId="67069A9E" w14:textId="77777777" w:rsidR="00381611" w:rsidRDefault="00381611" w:rsidP="005B1FF3"/>
        </w:tc>
        <w:tc>
          <w:tcPr>
            <w:tcW w:w="4605" w:type="dxa"/>
            <w:shd w:val="clear" w:color="auto" w:fill="auto"/>
          </w:tcPr>
          <w:p w14:paraId="036683F5" w14:textId="77777777" w:rsidR="00381611" w:rsidRDefault="00381611" w:rsidP="005B1FF3"/>
        </w:tc>
      </w:tr>
      <w:tr w:rsidR="00381611" w14:paraId="19D85E1A" w14:textId="77777777" w:rsidTr="005B1FF3">
        <w:tc>
          <w:tcPr>
            <w:tcW w:w="4605" w:type="dxa"/>
            <w:shd w:val="clear" w:color="auto" w:fill="auto"/>
          </w:tcPr>
          <w:p w14:paraId="67A3ED22" w14:textId="77777777" w:rsidR="00381611" w:rsidRDefault="00381611" w:rsidP="005B1FF3">
            <w:r>
              <w:t>N° de téléphone</w:t>
            </w:r>
          </w:p>
          <w:p w14:paraId="16CD0ECA" w14:textId="77777777" w:rsidR="00381611" w:rsidRDefault="00381611" w:rsidP="005B1FF3"/>
        </w:tc>
        <w:tc>
          <w:tcPr>
            <w:tcW w:w="4605" w:type="dxa"/>
            <w:shd w:val="clear" w:color="auto" w:fill="auto"/>
          </w:tcPr>
          <w:p w14:paraId="53BD2244" w14:textId="77777777" w:rsidR="00381611" w:rsidRDefault="00381611" w:rsidP="005B1FF3"/>
        </w:tc>
      </w:tr>
      <w:tr w:rsidR="00381611" w14:paraId="6F49F771" w14:textId="77777777" w:rsidTr="005B1FF3">
        <w:tc>
          <w:tcPr>
            <w:tcW w:w="4605" w:type="dxa"/>
            <w:shd w:val="clear" w:color="auto" w:fill="auto"/>
          </w:tcPr>
          <w:p w14:paraId="1C9EC54B" w14:textId="77777777" w:rsidR="00381611" w:rsidRDefault="00381611" w:rsidP="005B1FF3">
            <w:r>
              <w:t>Numéro de fax</w:t>
            </w:r>
          </w:p>
          <w:p w14:paraId="12038A6B" w14:textId="77777777" w:rsidR="00381611" w:rsidRDefault="00381611" w:rsidP="005B1FF3"/>
        </w:tc>
        <w:tc>
          <w:tcPr>
            <w:tcW w:w="4605" w:type="dxa"/>
            <w:shd w:val="clear" w:color="auto" w:fill="auto"/>
          </w:tcPr>
          <w:p w14:paraId="2CE1D8E1" w14:textId="77777777" w:rsidR="00381611" w:rsidRDefault="00381611" w:rsidP="005B1FF3"/>
        </w:tc>
      </w:tr>
      <w:tr w:rsidR="00381611" w14:paraId="5E15153A" w14:textId="77777777" w:rsidTr="005B1FF3">
        <w:tc>
          <w:tcPr>
            <w:tcW w:w="4605" w:type="dxa"/>
            <w:shd w:val="clear" w:color="auto" w:fill="auto"/>
          </w:tcPr>
          <w:p w14:paraId="03A6A3BD" w14:textId="77777777" w:rsidR="00381611" w:rsidRDefault="00381611" w:rsidP="005B1FF3">
            <w:r>
              <w:t>Adresse électronique de l’organisation</w:t>
            </w:r>
          </w:p>
          <w:p w14:paraId="2AE43C8A" w14:textId="77777777" w:rsidR="00381611" w:rsidRDefault="00381611" w:rsidP="005B1FF3"/>
        </w:tc>
        <w:tc>
          <w:tcPr>
            <w:tcW w:w="4605" w:type="dxa"/>
            <w:shd w:val="clear" w:color="auto" w:fill="auto"/>
          </w:tcPr>
          <w:p w14:paraId="10F33A6D" w14:textId="77777777" w:rsidR="00381611" w:rsidRDefault="00381611" w:rsidP="005B1FF3"/>
        </w:tc>
      </w:tr>
      <w:tr w:rsidR="00381611" w14:paraId="1C526F6E" w14:textId="77777777" w:rsidTr="005B1FF3">
        <w:tc>
          <w:tcPr>
            <w:tcW w:w="4605" w:type="dxa"/>
            <w:shd w:val="clear" w:color="auto" w:fill="auto"/>
          </w:tcPr>
          <w:p w14:paraId="69DC43A9" w14:textId="77777777" w:rsidR="00381611" w:rsidRDefault="00381611" w:rsidP="005B1FF3">
            <w:r>
              <w:t>Site internet de l’organisation</w:t>
            </w:r>
          </w:p>
          <w:p w14:paraId="421C9252" w14:textId="77777777" w:rsidR="00381611" w:rsidRDefault="00381611" w:rsidP="005B1FF3"/>
        </w:tc>
        <w:tc>
          <w:tcPr>
            <w:tcW w:w="4605" w:type="dxa"/>
            <w:shd w:val="clear" w:color="auto" w:fill="auto"/>
          </w:tcPr>
          <w:p w14:paraId="5D262B27" w14:textId="77777777" w:rsidR="00381611" w:rsidRDefault="00381611" w:rsidP="005B1FF3"/>
        </w:tc>
      </w:tr>
      <w:tr w:rsidR="00381611" w14:paraId="3275CF25" w14:textId="77777777" w:rsidTr="005B1FF3">
        <w:tc>
          <w:tcPr>
            <w:tcW w:w="4605" w:type="dxa"/>
            <w:shd w:val="clear" w:color="auto" w:fill="auto"/>
          </w:tcPr>
          <w:p w14:paraId="218996E5" w14:textId="77777777" w:rsidR="00381611" w:rsidRDefault="00381611" w:rsidP="005B1FF3">
            <w:r>
              <w:t>Contact –projet</w:t>
            </w:r>
          </w:p>
          <w:p w14:paraId="366E910E" w14:textId="77777777" w:rsidR="00381611" w:rsidRDefault="00381611" w:rsidP="005B1FF3"/>
        </w:tc>
        <w:tc>
          <w:tcPr>
            <w:tcW w:w="4605" w:type="dxa"/>
            <w:shd w:val="clear" w:color="auto" w:fill="auto"/>
          </w:tcPr>
          <w:p w14:paraId="4ABF92F6" w14:textId="77777777" w:rsidR="00381611" w:rsidRDefault="00381611" w:rsidP="005B1FF3"/>
        </w:tc>
      </w:tr>
      <w:tr w:rsidR="00381611" w14:paraId="3D32B879" w14:textId="77777777" w:rsidTr="005B1FF3">
        <w:tc>
          <w:tcPr>
            <w:tcW w:w="4605" w:type="dxa"/>
            <w:shd w:val="clear" w:color="auto" w:fill="auto"/>
          </w:tcPr>
          <w:p w14:paraId="6C9887DE" w14:textId="77777777" w:rsidR="00381611" w:rsidRDefault="00381611" w:rsidP="005B1FF3">
            <w:r>
              <w:t>Adresse électronique contact-projet</w:t>
            </w:r>
          </w:p>
          <w:p w14:paraId="32A15027" w14:textId="77777777" w:rsidR="00381611" w:rsidRDefault="00381611" w:rsidP="005B1FF3"/>
        </w:tc>
        <w:tc>
          <w:tcPr>
            <w:tcW w:w="4605" w:type="dxa"/>
            <w:shd w:val="clear" w:color="auto" w:fill="auto"/>
          </w:tcPr>
          <w:p w14:paraId="718CAF6C" w14:textId="77777777" w:rsidR="00381611" w:rsidRDefault="00381611" w:rsidP="005B1FF3"/>
        </w:tc>
      </w:tr>
      <w:tr w:rsidR="00381611" w14:paraId="1E08D878" w14:textId="77777777" w:rsidTr="005B1FF3">
        <w:tc>
          <w:tcPr>
            <w:tcW w:w="4605" w:type="dxa"/>
            <w:shd w:val="clear" w:color="auto" w:fill="auto"/>
          </w:tcPr>
          <w:p w14:paraId="5DDBC5B5" w14:textId="77777777" w:rsidR="00381611" w:rsidRDefault="00381611" w:rsidP="005B1FF3">
            <w:r>
              <w:t>Titre du projet</w:t>
            </w:r>
          </w:p>
          <w:p w14:paraId="533CA318" w14:textId="77777777" w:rsidR="00381611" w:rsidRDefault="00381611" w:rsidP="005B1FF3"/>
        </w:tc>
        <w:tc>
          <w:tcPr>
            <w:tcW w:w="4605" w:type="dxa"/>
            <w:shd w:val="clear" w:color="auto" w:fill="auto"/>
          </w:tcPr>
          <w:p w14:paraId="5849B09A" w14:textId="77777777" w:rsidR="00381611" w:rsidRDefault="00381611" w:rsidP="005B1FF3"/>
        </w:tc>
      </w:tr>
      <w:tr w:rsidR="00381611" w14:paraId="55D18399" w14:textId="77777777" w:rsidTr="005B1FF3">
        <w:tc>
          <w:tcPr>
            <w:tcW w:w="4605" w:type="dxa"/>
            <w:shd w:val="clear" w:color="auto" w:fill="auto"/>
          </w:tcPr>
          <w:p w14:paraId="546522DF" w14:textId="77777777" w:rsidR="00381611" w:rsidRDefault="00381611" w:rsidP="005B1FF3">
            <w:r>
              <w:t>Partenaires locaux</w:t>
            </w:r>
          </w:p>
          <w:p w14:paraId="46F7B674" w14:textId="77777777" w:rsidR="00381611" w:rsidRDefault="00381611" w:rsidP="005B1FF3"/>
        </w:tc>
        <w:tc>
          <w:tcPr>
            <w:tcW w:w="4605" w:type="dxa"/>
            <w:shd w:val="clear" w:color="auto" w:fill="auto"/>
          </w:tcPr>
          <w:p w14:paraId="281F5A22" w14:textId="77777777" w:rsidR="00381611" w:rsidRDefault="00381611" w:rsidP="005B1FF3"/>
        </w:tc>
      </w:tr>
      <w:tr w:rsidR="00381611" w14:paraId="7CDD1C2F" w14:textId="77777777" w:rsidTr="005B1FF3">
        <w:tc>
          <w:tcPr>
            <w:tcW w:w="4605" w:type="dxa"/>
            <w:shd w:val="clear" w:color="auto" w:fill="auto"/>
          </w:tcPr>
          <w:p w14:paraId="61B255BA" w14:textId="77777777" w:rsidR="00381611" w:rsidRDefault="00381611" w:rsidP="005B1FF3">
            <w:r>
              <w:t>Lieux (pays, région(s), ville(s))</w:t>
            </w:r>
          </w:p>
          <w:p w14:paraId="118FB5E9" w14:textId="77777777" w:rsidR="00381611" w:rsidRDefault="00381611" w:rsidP="005B1FF3"/>
        </w:tc>
        <w:tc>
          <w:tcPr>
            <w:tcW w:w="4605" w:type="dxa"/>
            <w:shd w:val="clear" w:color="auto" w:fill="auto"/>
          </w:tcPr>
          <w:p w14:paraId="5142705A" w14:textId="77777777" w:rsidR="00381611" w:rsidRDefault="00381611" w:rsidP="005B1FF3"/>
        </w:tc>
      </w:tr>
      <w:tr w:rsidR="00381611" w14:paraId="55E14F13" w14:textId="77777777" w:rsidTr="005B1FF3">
        <w:tc>
          <w:tcPr>
            <w:tcW w:w="4605" w:type="dxa"/>
            <w:shd w:val="clear" w:color="auto" w:fill="auto"/>
          </w:tcPr>
          <w:p w14:paraId="498F4211" w14:textId="77777777" w:rsidR="00381611" w:rsidRDefault="00381611" w:rsidP="005B1FF3">
            <w:r>
              <w:t>Coût total de l’action</w:t>
            </w:r>
          </w:p>
          <w:p w14:paraId="17E65DEB" w14:textId="77777777" w:rsidR="00381611" w:rsidRDefault="00381611" w:rsidP="005B1FF3"/>
        </w:tc>
        <w:tc>
          <w:tcPr>
            <w:tcW w:w="4605" w:type="dxa"/>
            <w:shd w:val="clear" w:color="auto" w:fill="auto"/>
          </w:tcPr>
          <w:p w14:paraId="7BADCEBE" w14:textId="77777777" w:rsidR="00381611" w:rsidRDefault="00381611" w:rsidP="005B1FF3"/>
        </w:tc>
      </w:tr>
      <w:tr w:rsidR="00381611" w14:paraId="4E70F497" w14:textId="77777777" w:rsidTr="005B1FF3">
        <w:tc>
          <w:tcPr>
            <w:tcW w:w="4605" w:type="dxa"/>
            <w:shd w:val="clear" w:color="auto" w:fill="auto"/>
          </w:tcPr>
          <w:p w14:paraId="3FA37613" w14:textId="77777777" w:rsidR="00381611" w:rsidRDefault="00381611" w:rsidP="005B1FF3">
            <w:r>
              <w:t>Contribution demandée à l’AFD</w:t>
            </w:r>
          </w:p>
          <w:p w14:paraId="7CF59F80" w14:textId="77777777" w:rsidR="00381611" w:rsidRDefault="00381611" w:rsidP="005B1FF3"/>
        </w:tc>
        <w:tc>
          <w:tcPr>
            <w:tcW w:w="4605" w:type="dxa"/>
            <w:shd w:val="clear" w:color="auto" w:fill="auto"/>
          </w:tcPr>
          <w:p w14:paraId="75F4E137" w14:textId="77777777" w:rsidR="00381611" w:rsidRDefault="00381611" w:rsidP="005B1FF3"/>
        </w:tc>
      </w:tr>
      <w:tr w:rsidR="00381611" w14:paraId="410390CD" w14:textId="77777777" w:rsidTr="005B1FF3">
        <w:tc>
          <w:tcPr>
            <w:tcW w:w="4605" w:type="dxa"/>
            <w:shd w:val="clear" w:color="auto" w:fill="auto"/>
          </w:tcPr>
          <w:p w14:paraId="5E641733" w14:textId="77777777" w:rsidR="00381611" w:rsidRDefault="00381611" w:rsidP="005B1FF3">
            <w:r>
              <w:t>Contribution autres partenaires éventuels</w:t>
            </w:r>
          </w:p>
          <w:p w14:paraId="40DAF145" w14:textId="77777777" w:rsidR="00381611" w:rsidRDefault="00381611" w:rsidP="005B1FF3"/>
        </w:tc>
        <w:tc>
          <w:tcPr>
            <w:tcW w:w="4605" w:type="dxa"/>
            <w:shd w:val="clear" w:color="auto" w:fill="auto"/>
          </w:tcPr>
          <w:p w14:paraId="2A66B391" w14:textId="77777777" w:rsidR="00381611" w:rsidRDefault="00381611" w:rsidP="005B1FF3"/>
        </w:tc>
      </w:tr>
      <w:tr w:rsidR="00381611" w14:paraId="068013B3" w14:textId="77777777" w:rsidTr="005B1FF3">
        <w:tc>
          <w:tcPr>
            <w:tcW w:w="4605" w:type="dxa"/>
            <w:shd w:val="clear" w:color="auto" w:fill="auto"/>
          </w:tcPr>
          <w:p w14:paraId="40D6DB1E" w14:textId="77777777" w:rsidR="00381611" w:rsidRDefault="00381611" w:rsidP="005B1FF3">
            <w:r>
              <w:t>Durée de l’action</w:t>
            </w:r>
          </w:p>
          <w:p w14:paraId="0DA0F527" w14:textId="77777777" w:rsidR="00381611" w:rsidRDefault="00381611" w:rsidP="005B1FF3"/>
        </w:tc>
        <w:tc>
          <w:tcPr>
            <w:tcW w:w="4605" w:type="dxa"/>
            <w:shd w:val="clear" w:color="auto" w:fill="auto"/>
          </w:tcPr>
          <w:p w14:paraId="72E9982E" w14:textId="77777777" w:rsidR="00381611" w:rsidRDefault="00381611" w:rsidP="005B1FF3"/>
        </w:tc>
      </w:tr>
    </w:tbl>
    <w:p w14:paraId="7A807E95" w14:textId="77777777" w:rsidR="00381611" w:rsidRDefault="00381611" w:rsidP="00381611"/>
    <w:p w14:paraId="2E85220D" w14:textId="77777777" w:rsidR="00381611" w:rsidRDefault="00381611" w:rsidP="00381611"/>
    <w:p w14:paraId="44781361" w14:textId="77777777" w:rsidR="00381611" w:rsidRDefault="00381611" w:rsidP="00381611"/>
    <w:p w14:paraId="4D8C5517" w14:textId="77777777" w:rsidR="00381611" w:rsidRDefault="00381611" w:rsidP="00381611"/>
    <w:p w14:paraId="1BA93FEE" w14:textId="77777777" w:rsidR="00381611" w:rsidRDefault="00381611" w:rsidP="00381611"/>
    <w:p w14:paraId="47064881" w14:textId="77777777" w:rsidR="00381611" w:rsidRDefault="00381611" w:rsidP="00381611">
      <w:r>
        <w:br w:type="page"/>
      </w:r>
    </w:p>
    <w:p w14:paraId="57185BCC" w14:textId="77777777" w:rsidR="00381611" w:rsidRDefault="00381611" w:rsidP="00381611"/>
    <w:p w14:paraId="5C868044" w14:textId="77777777" w:rsidR="00381611" w:rsidRDefault="00381611" w:rsidP="00381611">
      <w:pPr>
        <w:rPr>
          <w:b/>
          <w:caps/>
          <w:sz w:val="28"/>
          <w:szCs w:val="28"/>
        </w:rPr>
      </w:pPr>
      <w:r w:rsidRPr="00864EB8">
        <w:rPr>
          <w:b/>
          <w:caps/>
          <w:sz w:val="28"/>
          <w:szCs w:val="28"/>
        </w:rPr>
        <w:t xml:space="preserve">2. Note de présentation du projet </w:t>
      </w:r>
    </w:p>
    <w:p w14:paraId="2EF3A4C5" w14:textId="77777777" w:rsidR="00381611" w:rsidRDefault="00381611" w:rsidP="00381611">
      <w:pPr>
        <w:rPr>
          <w:b/>
          <w:caps/>
          <w:sz w:val="28"/>
          <w:szCs w:val="28"/>
        </w:rPr>
      </w:pPr>
    </w:p>
    <w:p w14:paraId="5404DAE7" w14:textId="77777777" w:rsidR="00381611" w:rsidRDefault="00381611" w:rsidP="00381611">
      <w:pPr>
        <w:rPr>
          <w:b/>
        </w:rPr>
      </w:pPr>
      <w:r>
        <w:rPr>
          <w:b/>
        </w:rPr>
        <w:t>2.1 Brève description du projet proposé (1 page)</w:t>
      </w:r>
    </w:p>
    <w:p w14:paraId="594EB8BE" w14:textId="77777777" w:rsidR="00381611" w:rsidRDefault="00381611" w:rsidP="00381611"/>
    <w:p w14:paraId="3C122F49" w14:textId="77777777" w:rsidR="00381611" w:rsidRDefault="00381611" w:rsidP="00C740CC">
      <w:pPr>
        <w:numPr>
          <w:ilvl w:val="0"/>
          <w:numId w:val="10"/>
        </w:numPr>
        <w:spacing w:before="60"/>
        <w:ind w:left="714" w:hanging="357"/>
      </w:pPr>
      <w:r w:rsidRPr="00AB1A94">
        <w:rPr>
          <w:b/>
        </w:rPr>
        <w:t>L’innovation</w:t>
      </w:r>
      <w:r>
        <w:t> : quelle innovation est au cœur du projet ?</w:t>
      </w:r>
    </w:p>
    <w:p w14:paraId="20ACCA54" w14:textId="77777777" w:rsidR="00381611" w:rsidRDefault="00381611" w:rsidP="00C740CC">
      <w:pPr>
        <w:numPr>
          <w:ilvl w:val="0"/>
          <w:numId w:val="10"/>
        </w:numPr>
        <w:spacing w:before="60"/>
        <w:ind w:left="714" w:hanging="357"/>
      </w:pPr>
      <w:r w:rsidRPr="00AB1A94">
        <w:rPr>
          <w:b/>
        </w:rPr>
        <w:t>Géographie et contexte</w:t>
      </w:r>
      <w:r>
        <w:t xml:space="preserve"> de mise en œuvre du projet</w:t>
      </w:r>
    </w:p>
    <w:p w14:paraId="1FDAC4F2" w14:textId="77777777" w:rsidR="00381611" w:rsidRDefault="00381611" w:rsidP="00C740CC">
      <w:pPr>
        <w:numPr>
          <w:ilvl w:val="0"/>
          <w:numId w:val="10"/>
        </w:numPr>
        <w:spacing w:before="60"/>
        <w:ind w:left="714" w:hanging="357"/>
      </w:pPr>
      <w:r w:rsidRPr="00AB1A94">
        <w:rPr>
          <w:b/>
        </w:rPr>
        <w:t>Objectif général</w:t>
      </w:r>
      <w:r>
        <w:t xml:space="preserve"> du projet </w:t>
      </w:r>
    </w:p>
    <w:p w14:paraId="26C235E2" w14:textId="77777777" w:rsidR="00381611" w:rsidRDefault="00381611" w:rsidP="00C740CC">
      <w:pPr>
        <w:numPr>
          <w:ilvl w:val="0"/>
          <w:numId w:val="10"/>
        </w:numPr>
        <w:spacing w:before="60"/>
        <w:ind w:left="714" w:hanging="357"/>
      </w:pPr>
      <w:r w:rsidRPr="00AB1A94">
        <w:rPr>
          <w:b/>
        </w:rPr>
        <w:t>Partenaires</w:t>
      </w:r>
      <w:r>
        <w:t xml:space="preserve"> et bénéficiaires</w:t>
      </w:r>
    </w:p>
    <w:p w14:paraId="0399DAE6" w14:textId="77777777" w:rsidR="00381611" w:rsidRDefault="00381611" w:rsidP="00C740CC">
      <w:pPr>
        <w:numPr>
          <w:ilvl w:val="0"/>
          <w:numId w:val="10"/>
        </w:numPr>
        <w:spacing w:before="60"/>
        <w:ind w:left="714" w:hanging="357"/>
      </w:pPr>
      <w:r w:rsidRPr="00AB1A94">
        <w:rPr>
          <w:b/>
        </w:rPr>
        <w:t xml:space="preserve">Résultats </w:t>
      </w:r>
      <w:r>
        <w:t xml:space="preserve">attendus – </w:t>
      </w:r>
      <w:r w:rsidRPr="00AB1A94">
        <w:rPr>
          <w:b/>
        </w:rPr>
        <w:t xml:space="preserve">impact </w:t>
      </w:r>
      <w:r>
        <w:t>du projet</w:t>
      </w:r>
    </w:p>
    <w:p w14:paraId="406F5B15" w14:textId="77777777" w:rsidR="00381611" w:rsidRDefault="00381611" w:rsidP="00C740CC">
      <w:pPr>
        <w:numPr>
          <w:ilvl w:val="0"/>
          <w:numId w:val="10"/>
        </w:numPr>
        <w:spacing w:before="60"/>
        <w:ind w:left="714" w:hanging="357"/>
      </w:pPr>
      <w:r>
        <w:t xml:space="preserve">Principaux éléments du </w:t>
      </w:r>
      <w:r w:rsidRPr="0077705C">
        <w:rPr>
          <w:b/>
        </w:rPr>
        <w:t>budget</w:t>
      </w:r>
      <w:r>
        <w:t xml:space="preserve"> proposé</w:t>
      </w:r>
    </w:p>
    <w:p w14:paraId="0B0610F2" w14:textId="77777777" w:rsidR="00381611" w:rsidRDefault="00381611" w:rsidP="00381611">
      <w:pPr>
        <w:spacing w:before="60"/>
        <w:ind w:left="714"/>
      </w:pPr>
    </w:p>
    <w:p w14:paraId="02C4BF00" w14:textId="77777777" w:rsidR="00381611" w:rsidRPr="00435C58" w:rsidRDefault="00381611" w:rsidP="00381611">
      <w:pPr>
        <w:rPr>
          <w:b/>
        </w:rPr>
      </w:pPr>
      <w:r w:rsidRPr="00435C58">
        <w:rPr>
          <w:b/>
        </w:rPr>
        <w:t>2.2 Cadrage de la démarche d’innovation (2 pages)</w:t>
      </w:r>
    </w:p>
    <w:p w14:paraId="50E0277C" w14:textId="77777777" w:rsidR="00381611" w:rsidRDefault="00381611" w:rsidP="00381611">
      <w:pPr>
        <w:jc w:val="both"/>
        <w:rPr>
          <w:b/>
        </w:rPr>
      </w:pPr>
    </w:p>
    <w:p w14:paraId="42579AA3" w14:textId="77777777" w:rsidR="00381611" w:rsidRPr="00435C58" w:rsidRDefault="00381611" w:rsidP="00C740CC">
      <w:pPr>
        <w:numPr>
          <w:ilvl w:val="0"/>
          <w:numId w:val="11"/>
        </w:numPr>
        <w:spacing w:before="60"/>
        <w:jc w:val="both"/>
        <w:rPr>
          <w:b/>
        </w:rPr>
      </w:pPr>
      <w:r w:rsidRPr="00435C58">
        <w:rPr>
          <w:b/>
        </w:rPr>
        <w:t xml:space="preserve">A quels besoins / problématique l’innovation entend répondre ? </w:t>
      </w:r>
    </w:p>
    <w:p w14:paraId="35D440D9" w14:textId="77777777" w:rsidR="00381611" w:rsidRDefault="00381611" w:rsidP="00381611">
      <w:pPr>
        <w:spacing w:before="60"/>
        <w:ind w:left="360"/>
        <w:jc w:val="both"/>
        <w:rPr>
          <w:b/>
        </w:rPr>
      </w:pPr>
      <w:r>
        <w:t>On précisera en quoi l’innovation proposée répond à des besoins présents et futurs</w:t>
      </w:r>
    </w:p>
    <w:p w14:paraId="2AC8924F" w14:textId="77777777" w:rsidR="00381611" w:rsidRDefault="00381611" w:rsidP="00C740CC">
      <w:pPr>
        <w:numPr>
          <w:ilvl w:val="0"/>
          <w:numId w:val="11"/>
        </w:numPr>
        <w:spacing w:before="60"/>
        <w:jc w:val="both"/>
      </w:pPr>
      <w:r>
        <w:rPr>
          <w:b/>
        </w:rPr>
        <w:t xml:space="preserve">Etat des lieux de l’existant dans le domaine </w:t>
      </w:r>
      <w:r w:rsidRPr="00BB0CD5">
        <w:rPr>
          <w:b/>
        </w:rPr>
        <w:t>et justification du caractère innovant</w:t>
      </w:r>
    </w:p>
    <w:p w14:paraId="6BA1B37E" w14:textId="77777777" w:rsidR="00381611" w:rsidRDefault="00381611" w:rsidP="00381611">
      <w:pPr>
        <w:spacing w:before="60"/>
        <w:ind w:left="360"/>
        <w:jc w:val="both"/>
      </w:pPr>
      <w:r>
        <w:t>On établira un rapide état des lieux de l’existant, dans le champ d’innovation que le projet entend explorer et, sur cette base, on justifiera le caractère innovant de la proposition</w:t>
      </w:r>
    </w:p>
    <w:p w14:paraId="356FDDF6" w14:textId="77777777" w:rsidR="00381611" w:rsidRDefault="00381611" w:rsidP="00C740CC">
      <w:pPr>
        <w:numPr>
          <w:ilvl w:val="0"/>
          <w:numId w:val="11"/>
        </w:numPr>
        <w:spacing w:before="60"/>
        <w:jc w:val="both"/>
      </w:pPr>
      <w:r>
        <w:rPr>
          <w:b/>
        </w:rPr>
        <w:t xml:space="preserve">Présentation d’éléments d’évaluation ex-ante de l’innovation </w:t>
      </w:r>
    </w:p>
    <w:p w14:paraId="1FA30381" w14:textId="77777777" w:rsidR="00381611" w:rsidRPr="00C53E9E" w:rsidRDefault="00381611" w:rsidP="00381611">
      <w:pPr>
        <w:spacing w:before="60"/>
        <w:ind w:left="360"/>
        <w:jc w:val="both"/>
      </w:pPr>
      <w:r>
        <w:t>O</w:t>
      </w:r>
      <w:r w:rsidRPr="00C53E9E">
        <w:t>n précisera en quoi l’innovation est une réponse pertinente aux besoins mentionnés, puis en quoi c’est une réponse que l’on peut penser efficace, efficiente, acceptable et maîtrisable à termes par les parties concernées, cohérente avec le contexte social, économique, environnemental et culturel. On mentionnera ses impacts possibles</w:t>
      </w:r>
      <w:r>
        <w:t xml:space="preserve">. </w:t>
      </w:r>
    </w:p>
    <w:p w14:paraId="4BCA3D3C" w14:textId="77777777" w:rsidR="00381611" w:rsidRDefault="00381611" w:rsidP="00C740CC">
      <w:pPr>
        <w:numPr>
          <w:ilvl w:val="0"/>
          <w:numId w:val="11"/>
        </w:numPr>
        <w:spacing w:before="60"/>
        <w:jc w:val="both"/>
        <w:rPr>
          <w:b/>
        </w:rPr>
      </w:pPr>
      <w:r w:rsidRPr="00AB1A94">
        <w:rPr>
          <w:b/>
        </w:rPr>
        <w:t>Description du processus d’innovation et positionnement du projet</w:t>
      </w:r>
    </w:p>
    <w:p w14:paraId="289C0AAE" w14:textId="77777777" w:rsidR="00381611" w:rsidRPr="00C53E9E" w:rsidRDefault="00381611" w:rsidP="00381611">
      <w:pPr>
        <w:spacing w:before="60"/>
        <w:ind w:left="360"/>
        <w:jc w:val="both"/>
        <w:rPr>
          <w:b/>
        </w:rPr>
      </w:pPr>
      <w:r>
        <w:t xml:space="preserve">On situera le projet dans un processus d’innovation pouvant comporter des étapes telles que la problématisation (définition précise du problème auquel on entend apporter une réponse innovante) ; la conception ou l’identification d’innovations ; la mise en réseau d’acteurs, compétences et organisations qui porteront l’innovation ; l’expérimentation à petite échelle ; l’évaluation et la validation de l’innovation ; la capitalisation et la diffusion de l’innovation ; l’expérimentation d’un passage à l’échelle… On précisera quelle(s) étape(s) du processus d’innovation est(sont) concernée(s) par le projet, ce qui a été fait en amont et ce qui est envisagé en aval du projet FISONG. </w:t>
      </w:r>
    </w:p>
    <w:p w14:paraId="05526D90" w14:textId="77777777" w:rsidR="00381611" w:rsidRDefault="00381611" w:rsidP="00C740CC">
      <w:pPr>
        <w:numPr>
          <w:ilvl w:val="0"/>
          <w:numId w:val="11"/>
        </w:numPr>
        <w:spacing w:before="60"/>
        <w:jc w:val="both"/>
        <w:rPr>
          <w:b/>
        </w:rPr>
      </w:pPr>
      <w:r w:rsidRPr="00C53E9E">
        <w:rPr>
          <w:b/>
        </w:rPr>
        <w:t>Présentation des partenariats envisagés autour de l’innovation</w:t>
      </w:r>
    </w:p>
    <w:p w14:paraId="4641D134" w14:textId="77777777" w:rsidR="00381611" w:rsidRDefault="00381611" w:rsidP="00381611">
      <w:pPr>
        <w:spacing w:before="60"/>
        <w:ind w:left="360"/>
        <w:jc w:val="both"/>
      </w:pPr>
      <w:r>
        <w:t xml:space="preserve">On présentera à la fois les partenaires engagés dans le processus d’innovation et le projet (bénéficiaires directs, organisations de base, entreprises, ONG, recherche, partenaires publics…) et la façon dont on entend consolider ces partenariats (rôle de chacun, instances de dialogue, élargissements envisagés, etc…) </w:t>
      </w:r>
    </w:p>
    <w:p w14:paraId="660391F4" w14:textId="77777777" w:rsidR="00381611" w:rsidRPr="00964D78" w:rsidRDefault="00381611" w:rsidP="00C740CC">
      <w:pPr>
        <w:numPr>
          <w:ilvl w:val="0"/>
          <w:numId w:val="11"/>
        </w:numPr>
        <w:spacing w:before="60"/>
        <w:jc w:val="both"/>
      </w:pPr>
      <w:r>
        <w:rPr>
          <w:b/>
        </w:rPr>
        <w:t>P</w:t>
      </w:r>
      <w:r w:rsidRPr="00427882">
        <w:rPr>
          <w:b/>
        </w:rPr>
        <w:t>ropositions relatives à l’évaluation et à la capitalisation</w:t>
      </w:r>
    </w:p>
    <w:p w14:paraId="32032438" w14:textId="77777777" w:rsidR="00381611" w:rsidRDefault="00381611" w:rsidP="00381611">
      <w:pPr>
        <w:spacing w:before="60"/>
        <w:ind w:left="360"/>
        <w:jc w:val="both"/>
      </w:pPr>
      <w:r>
        <w:t>On présentera ce qui est envisagé pour évaluer de façon précise les résultats des expérimentations envisagées, puis ce qui est envisagé en termes de capitalisation et de diffusion (comment, à destination de qui ?)</w:t>
      </w:r>
    </w:p>
    <w:p w14:paraId="3D91455F" w14:textId="77777777" w:rsidR="00381611" w:rsidRPr="00435C58" w:rsidRDefault="00381611" w:rsidP="00C740CC">
      <w:pPr>
        <w:numPr>
          <w:ilvl w:val="0"/>
          <w:numId w:val="11"/>
        </w:numPr>
        <w:spacing w:before="60"/>
        <w:jc w:val="both"/>
      </w:pPr>
      <w:r>
        <w:rPr>
          <w:b/>
        </w:rPr>
        <w:t>Lien avec les politiques publiques</w:t>
      </w:r>
    </w:p>
    <w:p w14:paraId="091F1CDD" w14:textId="77777777" w:rsidR="00381611" w:rsidRDefault="00381611" w:rsidP="00381611">
      <w:pPr>
        <w:spacing w:before="60"/>
        <w:ind w:left="360"/>
        <w:jc w:val="both"/>
      </w:pPr>
      <w:r>
        <w:t>On présentera en quoi le projet pourrait alimenter une réflexion sur les politiques publiques en place, voire les inspirer et ce qui a éventuellement été prévu pour cela.</w:t>
      </w:r>
    </w:p>
    <w:p w14:paraId="09A30B7A" w14:textId="77777777" w:rsidR="00381611" w:rsidRDefault="00381611" w:rsidP="00381611"/>
    <w:p w14:paraId="4EFBFBD8" w14:textId="77777777" w:rsidR="00381611" w:rsidRDefault="00381611" w:rsidP="00381611">
      <w:pPr>
        <w:rPr>
          <w:b/>
        </w:rPr>
      </w:pPr>
      <w:proofErr w:type="gramStart"/>
      <w:r w:rsidRPr="00875CC4">
        <w:rPr>
          <w:b/>
        </w:rPr>
        <w:lastRenderedPageBreak/>
        <w:t>2.</w:t>
      </w:r>
      <w:r>
        <w:rPr>
          <w:b/>
        </w:rPr>
        <w:t>3</w:t>
      </w:r>
      <w:r w:rsidRPr="00875CC4">
        <w:rPr>
          <w:b/>
        </w:rPr>
        <w:t xml:space="preserve"> </w:t>
      </w:r>
      <w:r>
        <w:rPr>
          <w:b/>
        </w:rPr>
        <w:t xml:space="preserve"> Le</w:t>
      </w:r>
      <w:proofErr w:type="gramEnd"/>
      <w:r w:rsidRPr="00875CC4">
        <w:rPr>
          <w:b/>
        </w:rPr>
        <w:t xml:space="preserve"> projet</w:t>
      </w:r>
      <w:r>
        <w:rPr>
          <w:b/>
        </w:rPr>
        <w:t> : pertinence, objectifs, dispositif, méthodologie, interventions, risques, prise en compte du genre (3 pages)</w:t>
      </w:r>
    </w:p>
    <w:p w14:paraId="33F973F9" w14:textId="77777777" w:rsidR="00381611" w:rsidRDefault="00381611" w:rsidP="00381611">
      <w:pPr>
        <w:rPr>
          <w:b/>
        </w:rPr>
      </w:pPr>
    </w:p>
    <w:p w14:paraId="03E2DD85" w14:textId="77777777" w:rsidR="00381611" w:rsidRPr="00B00B4E" w:rsidRDefault="00381611" w:rsidP="00C740CC">
      <w:pPr>
        <w:numPr>
          <w:ilvl w:val="0"/>
          <w:numId w:val="13"/>
        </w:numPr>
        <w:spacing w:before="60"/>
        <w:jc w:val="both"/>
        <w:rPr>
          <w:b/>
        </w:rPr>
      </w:pPr>
      <w:r w:rsidRPr="00B00B4E">
        <w:rPr>
          <w:b/>
        </w:rPr>
        <w:t xml:space="preserve">Description de la pertinence de la proposition au regard de la situation locale. </w:t>
      </w:r>
    </w:p>
    <w:p w14:paraId="3158E46D" w14:textId="77777777" w:rsidR="00381611" w:rsidRDefault="00381611" w:rsidP="00381611">
      <w:pPr>
        <w:spacing w:before="60"/>
        <w:ind w:left="360"/>
        <w:jc w:val="both"/>
      </w:pPr>
      <w:r>
        <w:t xml:space="preserve">On répondra notamment à la question : en quoi est-il pertinent de conduire ce processus d’innovation à cet endroit, avec ces acteurs locaux ? </w:t>
      </w:r>
    </w:p>
    <w:p w14:paraId="3A3FEA69" w14:textId="77777777" w:rsidR="00381611" w:rsidRPr="00B00B4E" w:rsidRDefault="00381611" w:rsidP="00C740CC">
      <w:pPr>
        <w:numPr>
          <w:ilvl w:val="0"/>
          <w:numId w:val="13"/>
        </w:numPr>
        <w:spacing w:before="60"/>
        <w:jc w:val="both"/>
        <w:rPr>
          <w:b/>
        </w:rPr>
      </w:pPr>
      <w:r w:rsidRPr="00B00B4E">
        <w:rPr>
          <w:b/>
        </w:rPr>
        <w:t xml:space="preserve">Résultats attendus localement, impacts possibles  </w:t>
      </w:r>
    </w:p>
    <w:p w14:paraId="41109C8E" w14:textId="77777777" w:rsidR="00381611" w:rsidRDefault="00381611" w:rsidP="00381611">
      <w:pPr>
        <w:spacing w:before="60"/>
        <w:ind w:left="360"/>
        <w:jc w:val="both"/>
      </w:pPr>
      <w:r>
        <w:t>On présentera les résultats attendus pour les bénéficiaires directs, ainsi que les impacts potentiels pour la zone d’intervention</w:t>
      </w:r>
    </w:p>
    <w:p w14:paraId="3552C855" w14:textId="77777777" w:rsidR="00381611" w:rsidRDefault="00381611" w:rsidP="00C740CC">
      <w:pPr>
        <w:numPr>
          <w:ilvl w:val="0"/>
          <w:numId w:val="13"/>
        </w:numPr>
        <w:spacing w:before="60"/>
        <w:jc w:val="both"/>
      </w:pPr>
      <w:r w:rsidRPr="00B00B4E">
        <w:rPr>
          <w:b/>
        </w:rPr>
        <w:t xml:space="preserve">Schéma organisationnel </w:t>
      </w:r>
    </w:p>
    <w:p w14:paraId="43DC2910" w14:textId="77777777" w:rsidR="00381611" w:rsidRDefault="00381611" w:rsidP="00381611">
      <w:pPr>
        <w:spacing w:before="60"/>
        <w:ind w:left="360"/>
        <w:jc w:val="both"/>
      </w:pPr>
      <w:r>
        <w:t xml:space="preserve">On répondra notamment aux questions : avec qui le projet sera-t-il mis en œuvre ? Qui sont les partenaires du projet ? Quelles instances et mécanismes seront mis en place pour le pilotage du projet et la gestion des relations avec les partenaires ? </w:t>
      </w:r>
    </w:p>
    <w:p w14:paraId="70202FE3" w14:textId="77777777" w:rsidR="00381611" w:rsidRPr="00B00B4E" w:rsidRDefault="00381611" w:rsidP="00C740CC">
      <w:pPr>
        <w:numPr>
          <w:ilvl w:val="0"/>
          <w:numId w:val="13"/>
        </w:numPr>
        <w:spacing w:before="60"/>
        <w:jc w:val="both"/>
        <w:rPr>
          <w:b/>
        </w:rPr>
      </w:pPr>
      <w:r w:rsidRPr="00B00B4E">
        <w:rPr>
          <w:b/>
        </w:rPr>
        <w:t xml:space="preserve">Mode opératoire du projet </w:t>
      </w:r>
    </w:p>
    <w:p w14:paraId="1DDA18F1" w14:textId="77777777" w:rsidR="00381611" w:rsidRPr="008C31E2" w:rsidRDefault="00381611" w:rsidP="00381611">
      <w:pPr>
        <w:spacing w:before="60"/>
        <w:ind w:left="360"/>
        <w:jc w:val="both"/>
      </w:pPr>
      <w:r>
        <w:t>On décrira la méthodologie générale envisagée ainsi que les modes opératoires relatifs à des actions particulièrement déterminantes pour le succès du projet</w:t>
      </w:r>
    </w:p>
    <w:p w14:paraId="52FBAA98" w14:textId="77777777" w:rsidR="00381611" w:rsidRPr="00B00B4E" w:rsidRDefault="00381611" w:rsidP="00C740CC">
      <w:pPr>
        <w:numPr>
          <w:ilvl w:val="0"/>
          <w:numId w:val="13"/>
        </w:numPr>
        <w:spacing w:before="60"/>
        <w:jc w:val="both"/>
        <w:rPr>
          <w:b/>
        </w:rPr>
      </w:pPr>
      <w:r w:rsidRPr="00B00B4E">
        <w:rPr>
          <w:b/>
        </w:rPr>
        <w:t>Description des principales interventions</w:t>
      </w:r>
    </w:p>
    <w:p w14:paraId="1BCC6948" w14:textId="77777777" w:rsidR="00381611" w:rsidRDefault="00381611" w:rsidP="00381611">
      <w:pPr>
        <w:spacing w:before="60"/>
        <w:ind w:left="360"/>
        <w:jc w:val="both"/>
      </w:pPr>
      <w:r>
        <w:t>Le projet sera décliné en interventions à envisager simultanément ou dans l’ordre dans lequel elles seront présentées.</w:t>
      </w:r>
    </w:p>
    <w:p w14:paraId="0BEF9D64" w14:textId="77777777" w:rsidR="00381611" w:rsidRPr="00B00B4E" w:rsidRDefault="00381611" w:rsidP="00C740CC">
      <w:pPr>
        <w:numPr>
          <w:ilvl w:val="0"/>
          <w:numId w:val="13"/>
        </w:numPr>
        <w:spacing w:before="60"/>
        <w:jc w:val="both"/>
        <w:rPr>
          <w:b/>
        </w:rPr>
      </w:pPr>
      <w:r w:rsidRPr="00B00B4E">
        <w:rPr>
          <w:b/>
        </w:rPr>
        <w:t>Coûts de mise en œuvre</w:t>
      </w:r>
    </w:p>
    <w:p w14:paraId="0275BB95" w14:textId="77777777" w:rsidR="008E30E7" w:rsidRDefault="00381611" w:rsidP="00381611">
      <w:pPr>
        <w:ind w:left="360"/>
        <w:jc w:val="both"/>
      </w:pPr>
      <w:r w:rsidRPr="00E706B7">
        <w:t xml:space="preserve">Elaborer un budget </w:t>
      </w:r>
      <w:r>
        <w:t xml:space="preserve">TTC </w:t>
      </w:r>
      <w:r w:rsidRPr="00E706B7">
        <w:t>d’une page </w:t>
      </w:r>
      <w:r>
        <w:t>faisant clairement apparaître chaque composante du projet et les différents financements.</w:t>
      </w:r>
      <w:r w:rsidRPr="00E706B7">
        <w:t xml:space="preserve"> Les dépenses les plus conséquentes pourront être l’objet d’explications succinctes. </w:t>
      </w:r>
      <w:r>
        <w:t>L’ONG pourra utiliser le modèle de plan de financement mis à disposition pour le cofinancement des initiatives ONG :</w:t>
      </w:r>
    </w:p>
    <w:p w14:paraId="79A9E3B8" w14:textId="0BC14560" w:rsidR="008E30E7" w:rsidRDefault="00CB6F21" w:rsidP="00381611">
      <w:pPr>
        <w:ind w:left="360"/>
        <w:jc w:val="both"/>
      </w:pPr>
      <w:r>
        <w:object w:dxaOrig="1533" w:dyaOrig="990" w14:anchorId="108F29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2pt;height:49.4pt" o:ole="">
            <v:imagedata r:id="rId12" o:title=""/>
          </v:shape>
          <o:OLEObject Type="Embed" ProgID="Excel.Sheet.12" ShapeID="_x0000_i1025" DrawAspect="Icon" ObjectID="_1675609514" r:id="rId13"/>
        </w:object>
      </w:r>
    </w:p>
    <w:p w14:paraId="05920A94" w14:textId="77777777" w:rsidR="008E30E7" w:rsidRDefault="008E30E7" w:rsidP="00381611">
      <w:pPr>
        <w:ind w:left="360"/>
        <w:jc w:val="both"/>
      </w:pPr>
    </w:p>
    <w:p w14:paraId="4EAC7634" w14:textId="77777777" w:rsidR="00381611" w:rsidRPr="00E706B7" w:rsidRDefault="00381611" w:rsidP="00381611">
      <w:pPr>
        <w:ind w:left="360"/>
        <w:jc w:val="both"/>
      </w:pPr>
    </w:p>
    <w:p w14:paraId="493F89B3" w14:textId="77777777" w:rsidR="00381611" w:rsidRPr="00E706B7" w:rsidRDefault="00381611" w:rsidP="00C740CC">
      <w:pPr>
        <w:numPr>
          <w:ilvl w:val="0"/>
          <w:numId w:val="13"/>
        </w:numPr>
        <w:spacing w:before="60"/>
        <w:jc w:val="both"/>
        <w:rPr>
          <w:b/>
        </w:rPr>
      </w:pPr>
      <w:r w:rsidRPr="00E706B7">
        <w:rPr>
          <w:b/>
        </w:rPr>
        <w:t>Risques probables et moyens prévus pour y faire face</w:t>
      </w:r>
    </w:p>
    <w:p w14:paraId="25926594" w14:textId="630349CC" w:rsidR="00381611" w:rsidRDefault="00381611" w:rsidP="00381611">
      <w:pPr>
        <w:spacing w:before="60"/>
        <w:ind w:left="360"/>
        <w:jc w:val="both"/>
      </w:pPr>
      <w:r>
        <w:t>On exposera les risques contextuels à envisager, ainsi que les risques spécifiquement liés au caractère innovant du projet, puis les mesures envisagées pour y faire face.</w:t>
      </w:r>
    </w:p>
    <w:p w14:paraId="201583C2" w14:textId="77777777" w:rsidR="00381611" w:rsidRDefault="00381611" w:rsidP="00381611">
      <w:pPr>
        <w:jc w:val="both"/>
      </w:pPr>
    </w:p>
    <w:p w14:paraId="746C7E4B" w14:textId="77777777" w:rsidR="00381611" w:rsidRDefault="00381611" w:rsidP="00381611">
      <w:pPr>
        <w:jc w:val="both"/>
        <w:rPr>
          <w:b/>
        </w:rPr>
      </w:pPr>
      <w:r w:rsidRPr="00D942D7">
        <w:rPr>
          <w:b/>
        </w:rPr>
        <w:t>2.4 Capacité de mise en œuvre du projet, expertise</w:t>
      </w:r>
      <w:r>
        <w:rPr>
          <w:b/>
        </w:rPr>
        <w:t xml:space="preserve"> (1 page)</w:t>
      </w:r>
    </w:p>
    <w:p w14:paraId="0135F4C4" w14:textId="77777777" w:rsidR="00381611" w:rsidRPr="00D942D7" w:rsidRDefault="00381611" w:rsidP="00381611">
      <w:pPr>
        <w:jc w:val="both"/>
        <w:rPr>
          <w:b/>
        </w:rPr>
      </w:pPr>
    </w:p>
    <w:p w14:paraId="0DFBBDE0" w14:textId="77777777" w:rsidR="00381611" w:rsidRPr="008C31E2" w:rsidRDefault="00381611" w:rsidP="00C740CC">
      <w:pPr>
        <w:numPr>
          <w:ilvl w:val="0"/>
          <w:numId w:val="12"/>
        </w:numPr>
        <w:spacing w:before="60"/>
        <w:jc w:val="both"/>
        <w:rPr>
          <w:b/>
        </w:rPr>
      </w:pPr>
      <w:r w:rsidRPr="007C595E">
        <w:rPr>
          <w:b/>
        </w:rPr>
        <w:t>Capacité de mise en œuvre du projet (organisation et partenaires)</w:t>
      </w:r>
    </w:p>
    <w:p w14:paraId="0DAFF679" w14:textId="77777777" w:rsidR="00381611" w:rsidRPr="008C31E2" w:rsidRDefault="00381611" w:rsidP="00C740CC">
      <w:pPr>
        <w:numPr>
          <w:ilvl w:val="0"/>
          <w:numId w:val="12"/>
        </w:numPr>
        <w:spacing w:before="60"/>
        <w:jc w:val="both"/>
        <w:rPr>
          <w:b/>
        </w:rPr>
      </w:pPr>
      <w:r w:rsidRPr="007C595E">
        <w:rPr>
          <w:b/>
        </w:rPr>
        <w:t>Expertise mobilisée</w:t>
      </w:r>
    </w:p>
    <w:p w14:paraId="328F327F" w14:textId="77777777" w:rsidR="00381611" w:rsidRPr="007C595E" w:rsidRDefault="00381611" w:rsidP="00C740CC">
      <w:pPr>
        <w:numPr>
          <w:ilvl w:val="0"/>
          <w:numId w:val="12"/>
        </w:numPr>
        <w:spacing w:before="60"/>
        <w:jc w:val="both"/>
        <w:rPr>
          <w:b/>
        </w:rPr>
      </w:pPr>
      <w:r w:rsidRPr="007C595E">
        <w:rPr>
          <w:b/>
        </w:rPr>
        <w:t>Capacité de l’ONG à conduire un processus d’innovation</w:t>
      </w:r>
    </w:p>
    <w:p w14:paraId="3A910C9D" w14:textId="17B75BEA" w:rsidR="00381611" w:rsidRDefault="00381611" w:rsidP="00381611">
      <w:pPr>
        <w:spacing w:before="60"/>
        <w:ind w:left="360"/>
        <w:jc w:val="both"/>
      </w:pPr>
      <w:r>
        <w:t>Outre ses capacités, l’ONG évoquera l’expérience dont ell</w:t>
      </w:r>
      <w:r w:rsidR="00CB6F21">
        <w:t xml:space="preserve">e dispose en la matière et les </w:t>
      </w:r>
      <w:r>
        <w:t>outils dont elle dispose (par exemple en termes de capitalisation et de diffusion). Les ONG qui ne disposeraient pas de telles capacités expliqueront ce qu’elles envisagent de faire pour les acquérir.</w:t>
      </w:r>
    </w:p>
    <w:p w14:paraId="699DB664" w14:textId="77777777" w:rsidR="00381611" w:rsidRDefault="00381611" w:rsidP="00381611">
      <w:pPr>
        <w:spacing w:before="60"/>
        <w:ind w:left="360"/>
        <w:jc w:val="both"/>
      </w:pPr>
    </w:p>
    <w:p w14:paraId="626B0A45" w14:textId="77777777" w:rsidR="00381611" w:rsidRDefault="00381611" w:rsidP="00381611">
      <w:pPr>
        <w:spacing w:before="60"/>
        <w:ind w:left="360"/>
        <w:jc w:val="both"/>
      </w:pPr>
    </w:p>
    <w:p w14:paraId="3F75E124" w14:textId="77777777" w:rsidR="00381611" w:rsidRDefault="00381611" w:rsidP="00381611">
      <w:pPr>
        <w:spacing w:before="60"/>
        <w:ind w:left="360"/>
        <w:jc w:val="both"/>
      </w:pPr>
    </w:p>
    <w:p w14:paraId="284B0762" w14:textId="77777777" w:rsidR="00381611" w:rsidRPr="007C595E" w:rsidRDefault="00381611" w:rsidP="00C740CC">
      <w:pPr>
        <w:numPr>
          <w:ilvl w:val="0"/>
          <w:numId w:val="12"/>
        </w:numPr>
        <w:spacing w:before="60"/>
        <w:jc w:val="both"/>
        <w:rPr>
          <w:b/>
        </w:rPr>
      </w:pPr>
      <w:r w:rsidRPr="007C595E">
        <w:rPr>
          <w:b/>
        </w:rPr>
        <w:t>Capacités à conduire un dialogue sectoriel avec l’AFD</w:t>
      </w:r>
    </w:p>
    <w:p w14:paraId="61670441" w14:textId="77777777" w:rsidR="00381611" w:rsidRDefault="00381611" w:rsidP="00381611">
      <w:pPr>
        <w:spacing w:before="60"/>
        <w:ind w:left="360"/>
        <w:jc w:val="both"/>
      </w:pPr>
      <w:r>
        <w:lastRenderedPageBreak/>
        <w:t>L’ONG présentera les compétences sectorielles dont elle dispose et qu’elle compte mobiliser pour un dialogue étroit avec les responsables sectoriels de l’AFD, en particulier au siège de l’AFD</w:t>
      </w:r>
    </w:p>
    <w:p w14:paraId="481B20A8" w14:textId="77777777" w:rsidR="00381611" w:rsidRDefault="00381611" w:rsidP="00381611"/>
    <w:p w14:paraId="53C0AE36" w14:textId="77777777" w:rsidR="00381611" w:rsidRDefault="00381611" w:rsidP="00381611"/>
    <w:p w14:paraId="21E83E03" w14:textId="77777777" w:rsidR="00381611" w:rsidRPr="00EF3B52" w:rsidRDefault="00381611" w:rsidP="00381611">
      <w:pPr>
        <w:rPr>
          <w:b/>
          <w:caps/>
          <w:sz w:val="28"/>
          <w:szCs w:val="28"/>
        </w:rPr>
      </w:pPr>
      <w:r>
        <w:br w:type="page"/>
      </w:r>
      <w:r w:rsidRPr="00EF3B52">
        <w:rPr>
          <w:b/>
          <w:caps/>
          <w:sz w:val="28"/>
          <w:szCs w:val="28"/>
        </w:rPr>
        <w:lastRenderedPageBreak/>
        <w:t xml:space="preserve">3. </w:t>
      </w:r>
      <w:bookmarkStart w:id="157" w:name="_Toc314230440"/>
      <w:bookmarkStart w:id="158" w:name="_Toc341967287"/>
      <w:r w:rsidRPr="00EF3B52">
        <w:rPr>
          <w:b/>
          <w:caps/>
          <w:sz w:val="28"/>
          <w:szCs w:val="28"/>
        </w:rPr>
        <w:t>Fiches de renseignements</w:t>
      </w:r>
      <w:bookmarkEnd w:id="157"/>
      <w:bookmarkEnd w:id="158"/>
    </w:p>
    <w:p w14:paraId="659FBE3F" w14:textId="77777777" w:rsidR="00381611" w:rsidRPr="003C32DB" w:rsidRDefault="00381611" w:rsidP="00381611">
      <w:pPr>
        <w:ind w:left="1080"/>
        <w:rPr>
          <w:sz w:val="22"/>
          <w:szCs w:val="22"/>
        </w:rPr>
      </w:pPr>
    </w:p>
    <w:p w14:paraId="3C5269D4" w14:textId="77777777" w:rsidR="00381611" w:rsidRPr="003C32DB" w:rsidRDefault="00381611" w:rsidP="00C740CC">
      <w:pPr>
        <w:numPr>
          <w:ilvl w:val="1"/>
          <w:numId w:val="10"/>
        </w:numPr>
        <w:rPr>
          <w:b/>
          <w:sz w:val="22"/>
          <w:szCs w:val="22"/>
          <w:u w:val="single"/>
        </w:rPr>
      </w:pPr>
      <w:r w:rsidRPr="003C32DB">
        <w:rPr>
          <w:b/>
          <w:sz w:val="22"/>
          <w:szCs w:val="22"/>
          <w:u w:val="single"/>
        </w:rPr>
        <w:t>Fiche de renseignements relative au demandeur</w:t>
      </w:r>
    </w:p>
    <w:p w14:paraId="40B2B5EB" w14:textId="77777777" w:rsidR="00381611" w:rsidRPr="003C32DB" w:rsidRDefault="00381611" w:rsidP="00381611">
      <w:pPr>
        <w:rPr>
          <w:sz w:val="22"/>
          <w:szCs w:val="22"/>
        </w:rPr>
      </w:pPr>
    </w:p>
    <w:tbl>
      <w:tblPr>
        <w:tblW w:w="9284"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3898"/>
        <w:gridCol w:w="5386"/>
      </w:tblGrid>
      <w:tr w:rsidR="00381611" w:rsidRPr="003C32DB" w14:paraId="0EBCE12B" w14:textId="77777777" w:rsidTr="005B1FF3">
        <w:trPr>
          <w:trHeight w:val="333"/>
        </w:trPr>
        <w:tc>
          <w:tcPr>
            <w:tcW w:w="3898" w:type="dxa"/>
          </w:tcPr>
          <w:p w14:paraId="22F9D24A" w14:textId="77777777" w:rsidR="00381611" w:rsidRPr="003C32DB" w:rsidRDefault="00381611" w:rsidP="005B1FF3">
            <w:pPr>
              <w:rPr>
                <w:b/>
                <w:color w:val="000000"/>
                <w:sz w:val="22"/>
                <w:szCs w:val="22"/>
              </w:rPr>
            </w:pPr>
            <w:r w:rsidRPr="003C32DB">
              <w:rPr>
                <w:b/>
                <w:color w:val="000000"/>
                <w:sz w:val="22"/>
                <w:szCs w:val="22"/>
              </w:rPr>
              <w:t>Nom complet de l’organisme :</w:t>
            </w:r>
          </w:p>
        </w:tc>
        <w:tc>
          <w:tcPr>
            <w:tcW w:w="5386" w:type="dxa"/>
          </w:tcPr>
          <w:p w14:paraId="65051328" w14:textId="77777777" w:rsidR="00381611" w:rsidRPr="003C32DB" w:rsidRDefault="00381611" w:rsidP="005B1FF3">
            <w:pPr>
              <w:rPr>
                <w:color w:val="000000"/>
                <w:sz w:val="22"/>
                <w:szCs w:val="22"/>
              </w:rPr>
            </w:pPr>
          </w:p>
        </w:tc>
      </w:tr>
      <w:tr w:rsidR="00381611" w:rsidRPr="003C32DB" w14:paraId="141D7BE8" w14:textId="77777777" w:rsidTr="005B1FF3">
        <w:trPr>
          <w:trHeight w:val="174"/>
        </w:trPr>
        <w:tc>
          <w:tcPr>
            <w:tcW w:w="3898" w:type="dxa"/>
          </w:tcPr>
          <w:p w14:paraId="7F16D6DB" w14:textId="77777777" w:rsidR="00381611" w:rsidRPr="003C32DB" w:rsidRDefault="00381611" w:rsidP="005B1FF3">
            <w:pPr>
              <w:rPr>
                <w:b/>
                <w:color w:val="000000"/>
                <w:sz w:val="22"/>
                <w:szCs w:val="22"/>
              </w:rPr>
            </w:pPr>
            <w:r w:rsidRPr="003C32DB">
              <w:rPr>
                <w:b/>
                <w:color w:val="000000"/>
                <w:sz w:val="22"/>
                <w:szCs w:val="22"/>
              </w:rPr>
              <w:t>Acronyme :</w:t>
            </w:r>
          </w:p>
        </w:tc>
        <w:tc>
          <w:tcPr>
            <w:tcW w:w="5386" w:type="dxa"/>
          </w:tcPr>
          <w:p w14:paraId="2A3D7E28" w14:textId="77777777" w:rsidR="00381611" w:rsidRPr="003C32DB" w:rsidRDefault="00381611" w:rsidP="005B1FF3">
            <w:pPr>
              <w:rPr>
                <w:color w:val="000000"/>
                <w:sz w:val="22"/>
                <w:szCs w:val="22"/>
              </w:rPr>
            </w:pPr>
          </w:p>
        </w:tc>
      </w:tr>
      <w:tr w:rsidR="00381611" w:rsidRPr="003C32DB" w14:paraId="7197D584" w14:textId="77777777" w:rsidTr="005B1FF3">
        <w:trPr>
          <w:trHeight w:val="459"/>
        </w:trPr>
        <w:tc>
          <w:tcPr>
            <w:tcW w:w="3898" w:type="dxa"/>
          </w:tcPr>
          <w:p w14:paraId="4A272FAC" w14:textId="77777777" w:rsidR="00381611" w:rsidRPr="003C32DB" w:rsidRDefault="00381611" w:rsidP="005B1FF3">
            <w:pPr>
              <w:rPr>
                <w:b/>
                <w:color w:val="000000"/>
                <w:sz w:val="22"/>
                <w:szCs w:val="22"/>
              </w:rPr>
            </w:pPr>
            <w:r w:rsidRPr="003C32DB">
              <w:rPr>
                <w:b/>
                <w:color w:val="000000"/>
                <w:sz w:val="22"/>
                <w:szCs w:val="22"/>
              </w:rPr>
              <w:t>Adresse postale :</w:t>
            </w:r>
          </w:p>
          <w:p w14:paraId="5C5CC2C2" w14:textId="77777777" w:rsidR="00381611" w:rsidRPr="003C32DB" w:rsidRDefault="00381611" w:rsidP="005B1FF3">
            <w:pPr>
              <w:rPr>
                <w:color w:val="000000"/>
                <w:sz w:val="22"/>
                <w:szCs w:val="22"/>
              </w:rPr>
            </w:pPr>
            <w:r w:rsidRPr="003C32DB">
              <w:rPr>
                <w:color w:val="000000"/>
                <w:sz w:val="22"/>
                <w:szCs w:val="22"/>
              </w:rPr>
              <w:t>(à laquelle toutes les correspondances concernant ce projet devront être envoyées)</w:t>
            </w:r>
          </w:p>
        </w:tc>
        <w:tc>
          <w:tcPr>
            <w:tcW w:w="5386" w:type="dxa"/>
          </w:tcPr>
          <w:p w14:paraId="6DA86E2E" w14:textId="77777777" w:rsidR="00381611" w:rsidRPr="003C32DB" w:rsidRDefault="00381611" w:rsidP="005B1FF3">
            <w:pPr>
              <w:rPr>
                <w:color w:val="000000"/>
                <w:sz w:val="22"/>
                <w:szCs w:val="22"/>
              </w:rPr>
            </w:pPr>
          </w:p>
        </w:tc>
      </w:tr>
      <w:tr w:rsidR="00381611" w:rsidRPr="003C32DB" w14:paraId="18DC0D56" w14:textId="77777777" w:rsidTr="005B1FF3">
        <w:trPr>
          <w:trHeight w:val="459"/>
        </w:trPr>
        <w:tc>
          <w:tcPr>
            <w:tcW w:w="3898" w:type="dxa"/>
          </w:tcPr>
          <w:p w14:paraId="68E71E10" w14:textId="77777777" w:rsidR="00381611" w:rsidRPr="003C32DB" w:rsidRDefault="00381611" w:rsidP="005B1FF3">
            <w:pPr>
              <w:rPr>
                <w:sz w:val="22"/>
                <w:szCs w:val="22"/>
              </w:rPr>
            </w:pPr>
            <w:r w:rsidRPr="003C32DB">
              <w:rPr>
                <w:b/>
                <w:sz w:val="22"/>
                <w:szCs w:val="22"/>
              </w:rPr>
              <w:t>Lieu d'implantation du siège social</w:t>
            </w:r>
            <w:r w:rsidRPr="003C32DB">
              <w:rPr>
                <w:sz w:val="22"/>
                <w:szCs w:val="22"/>
              </w:rPr>
              <w:t> :             (si différent de l'adresse postale)</w:t>
            </w:r>
          </w:p>
        </w:tc>
        <w:tc>
          <w:tcPr>
            <w:tcW w:w="5386" w:type="dxa"/>
          </w:tcPr>
          <w:p w14:paraId="0579486C" w14:textId="77777777" w:rsidR="00381611" w:rsidRPr="003C32DB" w:rsidRDefault="00381611" w:rsidP="005B1FF3">
            <w:pPr>
              <w:rPr>
                <w:color w:val="000000"/>
                <w:sz w:val="22"/>
                <w:szCs w:val="22"/>
              </w:rPr>
            </w:pPr>
          </w:p>
        </w:tc>
      </w:tr>
      <w:tr w:rsidR="00381611" w:rsidRPr="003C32DB" w14:paraId="0A489841" w14:textId="77777777" w:rsidTr="005B1FF3">
        <w:trPr>
          <w:trHeight w:val="250"/>
        </w:trPr>
        <w:tc>
          <w:tcPr>
            <w:tcW w:w="3898" w:type="dxa"/>
          </w:tcPr>
          <w:p w14:paraId="4CF85543" w14:textId="77777777" w:rsidR="00381611" w:rsidRPr="003C32DB" w:rsidRDefault="00381611" w:rsidP="005B1FF3">
            <w:pPr>
              <w:rPr>
                <w:b/>
                <w:color w:val="000000"/>
                <w:sz w:val="22"/>
                <w:szCs w:val="22"/>
              </w:rPr>
            </w:pPr>
            <w:r w:rsidRPr="003C32DB">
              <w:rPr>
                <w:b/>
                <w:color w:val="000000"/>
                <w:sz w:val="22"/>
                <w:szCs w:val="22"/>
              </w:rPr>
              <w:t>Téléphone :</w:t>
            </w:r>
          </w:p>
        </w:tc>
        <w:tc>
          <w:tcPr>
            <w:tcW w:w="5386" w:type="dxa"/>
          </w:tcPr>
          <w:p w14:paraId="6DEBCDF1" w14:textId="77777777" w:rsidR="00381611" w:rsidRPr="003C32DB" w:rsidRDefault="00381611" w:rsidP="005B1FF3">
            <w:pPr>
              <w:rPr>
                <w:b/>
                <w:color w:val="000000"/>
                <w:sz w:val="22"/>
                <w:szCs w:val="22"/>
                <w:lang w:val="it-IT"/>
              </w:rPr>
            </w:pPr>
          </w:p>
        </w:tc>
      </w:tr>
      <w:tr w:rsidR="00381611" w:rsidRPr="003C32DB" w14:paraId="3CAEA351" w14:textId="77777777" w:rsidTr="005B1FF3">
        <w:trPr>
          <w:trHeight w:val="268"/>
        </w:trPr>
        <w:tc>
          <w:tcPr>
            <w:tcW w:w="3898" w:type="dxa"/>
          </w:tcPr>
          <w:p w14:paraId="1E05B947" w14:textId="77777777" w:rsidR="00381611" w:rsidRPr="003C32DB" w:rsidRDefault="00381611" w:rsidP="005B1FF3">
            <w:pPr>
              <w:rPr>
                <w:b/>
                <w:color w:val="000000"/>
                <w:sz w:val="22"/>
                <w:szCs w:val="22"/>
              </w:rPr>
            </w:pPr>
            <w:r w:rsidRPr="003C32DB">
              <w:rPr>
                <w:b/>
                <w:color w:val="000000"/>
                <w:sz w:val="22"/>
                <w:szCs w:val="22"/>
              </w:rPr>
              <w:t>Fax :</w:t>
            </w:r>
          </w:p>
        </w:tc>
        <w:tc>
          <w:tcPr>
            <w:tcW w:w="5386" w:type="dxa"/>
          </w:tcPr>
          <w:p w14:paraId="5CA18D17" w14:textId="77777777" w:rsidR="00381611" w:rsidRPr="003C32DB" w:rsidRDefault="00381611" w:rsidP="005B1FF3">
            <w:pPr>
              <w:rPr>
                <w:b/>
                <w:color w:val="000000"/>
                <w:sz w:val="22"/>
                <w:szCs w:val="22"/>
              </w:rPr>
            </w:pPr>
          </w:p>
        </w:tc>
      </w:tr>
      <w:tr w:rsidR="00381611" w:rsidRPr="003C32DB" w14:paraId="2BB0D717" w14:textId="77777777" w:rsidTr="005B1FF3">
        <w:trPr>
          <w:trHeight w:val="285"/>
        </w:trPr>
        <w:tc>
          <w:tcPr>
            <w:tcW w:w="3898" w:type="dxa"/>
          </w:tcPr>
          <w:p w14:paraId="12BC2CDA" w14:textId="77777777" w:rsidR="00381611" w:rsidRPr="003C32DB" w:rsidRDefault="00381611" w:rsidP="005B1FF3">
            <w:pPr>
              <w:rPr>
                <w:b/>
                <w:color w:val="000000"/>
                <w:sz w:val="22"/>
                <w:szCs w:val="22"/>
                <w:lang w:val="it-IT"/>
              </w:rPr>
            </w:pPr>
            <w:r w:rsidRPr="003C32DB">
              <w:rPr>
                <w:b/>
                <w:color w:val="000000"/>
                <w:sz w:val="22"/>
                <w:szCs w:val="22"/>
                <w:lang w:val="it-IT"/>
              </w:rPr>
              <w:t>Adresse électronique :</w:t>
            </w:r>
          </w:p>
        </w:tc>
        <w:tc>
          <w:tcPr>
            <w:tcW w:w="5386" w:type="dxa"/>
          </w:tcPr>
          <w:p w14:paraId="5811532D" w14:textId="77777777" w:rsidR="00381611" w:rsidRPr="003C32DB" w:rsidRDefault="00381611" w:rsidP="005B1FF3">
            <w:pPr>
              <w:rPr>
                <w:b/>
                <w:color w:val="000000"/>
                <w:sz w:val="22"/>
                <w:szCs w:val="22"/>
              </w:rPr>
            </w:pPr>
          </w:p>
        </w:tc>
      </w:tr>
      <w:tr w:rsidR="00381611" w:rsidRPr="003C32DB" w14:paraId="36A66839" w14:textId="77777777" w:rsidTr="005B1FF3">
        <w:trPr>
          <w:trHeight w:val="290"/>
        </w:trPr>
        <w:tc>
          <w:tcPr>
            <w:tcW w:w="3898" w:type="dxa"/>
          </w:tcPr>
          <w:p w14:paraId="3A385CDB" w14:textId="77777777" w:rsidR="00381611" w:rsidRPr="003C32DB" w:rsidRDefault="00381611" w:rsidP="005B1FF3">
            <w:pPr>
              <w:rPr>
                <w:b/>
                <w:color w:val="000000"/>
                <w:sz w:val="22"/>
                <w:szCs w:val="22"/>
              </w:rPr>
            </w:pPr>
            <w:r w:rsidRPr="003C32DB">
              <w:rPr>
                <w:b/>
                <w:color w:val="000000"/>
                <w:sz w:val="22"/>
                <w:szCs w:val="22"/>
              </w:rPr>
              <w:t>Site internet :</w:t>
            </w:r>
          </w:p>
        </w:tc>
        <w:tc>
          <w:tcPr>
            <w:tcW w:w="5386" w:type="dxa"/>
          </w:tcPr>
          <w:p w14:paraId="1F4F0CAF" w14:textId="77777777" w:rsidR="00381611" w:rsidRPr="003C32DB" w:rsidRDefault="00381611" w:rsidP="005B1FF3">
            <w:pPr>
              <w:rPr>
                <w:b/>
                <w:color w:val="000000"/>
                <w:sz w:val="22"/>
                <w:szCs w:val="22"/>
                <w:lang w:val="it-IT"/>
              </w:rPr>
            </w:pPr>
          </w:p>
        </w:tc>
      </w:tr>
    </w:tbl>
    <w:p w14:paraId="28F91399" w14:textId="77777777" w:rsidR="00381611" w:rsidRPr="003C32DB" w:rsidRDefault="00381611" w:rsidP="00381611">
      <w:pPr>
        <w:rPr>
          <w:color w:val="000000"/>
          <w:sz w:val="22"/>
          <w:szCs w:val="22"/>
        </w:rPr>
      </w:pP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3898"/>
        <w:gridCol w:w="5386"/>
      </w:tblGrid>
      <w:tr w:rsidR="00381611" w:rsidRPr="000F3CCE" w14:paraId="4AF826D0" w14:textId="77777777" w:rsidTr="005B1FF3">
        <w:trPr>
          <w:trHeight w:val="308"/>
        </w:trPr>
        <w:tc>
          <w:tcPr>
            <w:tcW w:w="3898" w:type="dxa"/>
          </w:tcPr>
          <w:p w14:paraId="76719398" w14:textId="77777777" w:rsidR="00381611" w:rsidRPr="000F3CCE" w:rsidRDefault="00381611" w:rsidP="005B1FF3">
            <w:pPr>
              <w:pStyle w:val="Corpsdetexte"/>
              <w:rPr>
                <w:b/>
                <w:color w:val="000000"/>
                <w:sz w:val="22"/>
                <w:szCs w:val="22"/>
              </w:rPr>
            </w:pPr>
            <w:r w:rsidRPr="000F3CCE">
              <w:rPr>
                <w:b/>
                <w:color w:val="000000"/>
                <w:sz w:val="22"/>
                <w:szCs w:val="22"/>
              </w:rPr>
              <w:t>Objet de l’association :</w:t>
            </w:r>
          </w:p>
        </w:tc>
        <w:tc>
          <w:tcPr>
            <w:tcW w:w="5386" w:type="dxa"/>
          </w:tcPr>
          <w:p w14:paraId="7E382534" w14:textId="77777777" w:rsidR="00381611" w:rsidRPr="000F3CCE" w:rsidRDefault="00381611" w:rsidP="005B1FF3">
            <w:pPr>
              <w:pStyle w:val="Corpsdetexte"/>
              <w:rPr>
                <w:b/>
                <w:color w:val="000000"/>
                <w:sz w:val="22"/>
                <w:szCs w:val="22"/>
              </w:rPr>
            </w:pPr>
          </w:p>
        </w:tc>
      </w:tr>
      <w:tr w:rsidR="00381611" w:rsidRPr="000F3CCE" w14:paraId="295E9860" w14:textId="77777777" w:rsidTr="005B1FF3">
        <w:trPr>
          <w:trHeight w:val="308"/>
        </w:trPr>
        <w:tc>
          <w:tcPr>
            <w:tcW w:w="3898" w:type="dxa"/>
          </w:tcPr>
          <w:p w14:paraId="2CF5DB32" w14:textId="77777777" w:rsidR="00381611" w:rsidRPr="000F3CCE" w:rsidRDefault="00381611" w:rsidP="005B1FF3">
            <w:pPr>
              <w:pStyle w:val="Corpsdetexte"/>
              <w:rPr>
                <w:b/>
                <w:color w:val="000000"/>
                <w:sz w:val="22"/>
                <w:szCs w:val="22"/>
              </w:rPr>
            </w:pPr>
            <w:r w:rsidRPr="000F3CCE">
              <w:rPr>
                <w:b/>
                <w:color w:val="000000"/>
                <w:sz w:val="22"/>
                <w:szCs w:val="22"/>
              </w:rPr>
              <w:t>Zone(s) d’intervention :</w:t>
            </w:r>
          </w:p>
        </w:tc>
        <w:tc>
          <w:tcPr>
            <w:tcW w:w="5386" w:type="dxa"/>
          </w:tcPr>
          <w:p w14:paraId="6EE6DAA3" w14:textId="77777777" w:rsidR="00381611" w:rsidRPr="000F3CCE" w:rsidRDefault="00381611" w:rsidP="005B1FF3">
            <w:pPr>
              <w:pStyle w:val="Corpsdetexte"/>
              <w:rPr>
                <w:b/>
                <w:color w:val="000000"/>
                <w:sz w:val="22"/>
                <w:szCs w:val="22"/>
              </w:rPr>
            </w:pPr>
          </w:p>
        </w:tc>
      </w:tr>
      <w:tr w:rsidR="00381611" w:rsidRPr="000F3CCE" w14:paraId="3303E786" w14:textId="77777777" w:rsidTr="005B1FF3">
        <w:trPr>
          <w:trHeight w:val="308"/>
        </w:trPr>
        <w:tc>
          <w:tcPr>
            <w:tcW w:w="3898" w:type="dxa"/>
          </w:tcPr>
          <w:p w14:paraId="2D0869C7" w14:textId="77777777" w:rsidR="00381611" w:rsidRPr="000F3CCE" w:rsidRDefault="00381611" w:rsidP="005B1FF3">
            <w:pPr>
              <w:pStyle w:val="Corpsdetexte"/>
              <w:rPr>
                <w:b/>
                <w:color w:val="000000"/>
                <w:sz w:val="22"/>
                <w:szCs w:val="22"/>
              </w:rPr>
            </w:pPr>
            <w:r w:rsidRPr="000F3CCE">
              <w:rPr>
                <w:b/>
                <w:color w:val="000000"/>
                <w:sz w:val="22"/>
                <w:szCs w:val="22"/>
              </w:rPr>
              <w:t>Secteur(s) d’intervention :</w:t>
            </w:r>
          </w:p>
        </w:tc>
        <w:tc>
          <w:tcPr>
            <w:tcW w:w="5386" w:type="dxa"/>
          </w:tcPr>
          <w:p w14:paraId="36CEB509" w14:textId="77777777" w:rsidR="00381611" w:rsidRPr="000F3CCE" w:rsidRDefault="00381611" w:rsidP="005B1FF3">
            <w:pPr>
              <w:pStyle w:val="Corpsdetexte"/>
              <w:rPr>
                <w:b/>
                <w:color w:val="000000"/>
                <w:sz w:val="22"/>
                <w:szCs w:val="22"/>
              </w:rPr>
            </w:pPr>
          </w:p>
        </w:tc>
      </w:tr>
      <w:tr w:rsidR="00381611" w:rsidRPr="000F3CCE" w14:paraId="44F63E15" w14:textId="77777777" w:rsidTr="005B1FF3">
        <w:trPr>
          <w:trHeight w:val="308"/>
        </w:trPr>
        <w:tc>
          <w:tcPr>
            <w:tcW w:w="3898" w:type="dxa"/>
          </w:tcPr>
          <w:p w14:paraId="37D5BD92" w14:textId="77777777" w:rsidR="00381611" w:rsidRPr="000F3CCE" w:rsidRDefault="00381611" w:rsidP="005B1FF3">
            <w:pPr>
              <w:pStyle w:val="Corpsdetexte"/>
              <w:rPr>
                <w:b/>
                <w:color w:val="000000"/>
                <w:sz w:val="22"/>
                <w:szCs w:val="22"/>
              </w:rPr>
            </w:pPr>
            <w:r w:rsidRPr="000F3CCE">
              <w:rPr>
                <w:b/>
                <w:color w:val="000000"/>
                <w:sz w:val="22"/>
                <w:szCs w:val="22"/>
              </w:rPr>
              <w:t>Existence d’un document stratégique validé en AG</w:t>
            </w:r>
            <w:r w:rsidRPr="000F3CCE">
              <w:rPr>
                <w:rStyle w:val="Appelnotedebasdep"/>
                <w:b/>
                <w:color w:val="000000"/>
                <w:sz w:val="22"/>
                <w:szCs w:val="22"/>
              </w:rPr>
              <w:footnoteReference w:id="29"/>
            </w:r>
            <w:r w:rsidRPr="000F3CCE">
              <w:rPr>
                <w:b/>
                <w:color w:val="000000"/>
                <w:sz w:val="22"/>
                <w:szCs w:val="22"/>
                <w:vertAlign w:val="superscript"/>
              </w:rPr>
              <w:t> </w:t>
            </w:r>
            <w:r w:rsidRPr="000F3CCE">
              <w:rPr>
                <w:b/>
                <w:color w:val="000000"/>
                <w:sz w:val="22"/>
                <w:szCs w:val="22"/>
              </w:rPr>
              <w:t>:</w:t>
            </w:r>
          </w:p>
        </w:tc>
        <w:tc>
          <w:tcPr>
            <w:tcW w:w="5386" w:type="dxa"/>
          </w:tcPr>
          <w:p w14:paraId="1DD6653B" w14:textId="77777777" w:rsidR="00381611" w:rsidRPr="000F3CCE" w:rsidRDefault="00381611" w:rsidP="005B1FF3">
            <w:pPr>
              <w:pStyle w:val="Corpsdetexte"/>
              <w:rPr>
                <w:b/>
                <w:color w:val="000000"/>
                <w:sz w:val="22"/>
                <w:szCs w:val="22"/>
              </w:rPr>
            </w:pPr>
          </w:p>
        </w:tc>
      </w:tr>
      <w:tr w:rsidR="00381611" w:rsidRPr="000F3CCE" w14:paraId="3A7A8508" w14:textId="77777777" w:rsidTr="005B1FF3">
        <w:trPr>
          <w:trHeight w:val="282"/>
        </w:trPr>
        <w:tc>
          <w:tcPr>
            <w:tcW w:w="3898" w:type="dxa"/>
          </w:tcPr>
          <w:p w14:paraId="35B88791" w14:textId="77777777" w:rsidR="00381611" w:rsidRPr="000F3CCE" w:rsidRDefault="00381611" w:rsidP="005B1FF3">
            <w:pPr>
              <w:pStyle w:val="Corpsdetexte"/>
              <w:rPr>
                <w:color w:val="000000"/>
                <w:sz w:val="22"/>
                <w:szCs w:val="22"/>
              </w:rPr>
            </w:pPr>
            <w:r w:rsidRPr="000F3CCE">
              <w:rPr>
                <w:b/>
                <w:color w:val="000000"/>
                <w:sz w:val="22"/>
                <w:szCs w:val="22"/>
              </w:rPr>
              <w:t>Principaux financements et partenariats noués entre l’ONG et l’AFD au cours des 3 dernières années.</w:t>
            </w:r>
            <w:r w:rsidRPr="000F3CCE">
              <w:rPr>
                <w:color w:val="000000"/>
                <w:sz w:val="22"/>
                <w:szCs w:val="22"/>
              </w:rPr>
              <w:t xml:space="preserve">  (préciser l’objet, le montant du financement et le service de l’AFD concerné)</w:t>
            </w:r>
          </w:p>
        </w:tc>
        <w:tc>
          <w:tcPr>
            <w:tcW w:w="5386" w:type="dxa"/>
          </w:tcPr>
          <w:p w14:paraId="03359AA6" w14:textId="77777777" w:rsidR="00381611" w:rsidRPr="000F3CCE" w:rsidRDefault="00381611" w:rsidP="005B1FF3">
            <w:pPr>
              <w:pStyle w:val="Corpsdetexte"/>
              <w:rPr>
                <w:b/>
                <w:color w:val="000000"/>
                <w:sz w:val="22"/>
                <w:szCs w:val="22"/>
              </w:rPr>
            </w:pPr>
          </w:p>
        </w:tc>
      </w:tr>
      <w:tr w:rsidR="00381611" w:rsidRPr="000F3CCE" w14:paraId="39656EC7" w14:textId="77777777" w:rsidTr="005B1FF3">
        <w:trPr>
          <w:trHeight w:val="282"/>
        </w:trPr>
        <w:tc>
          <w:tcPr>
            <w:tcW w:w="3898" w:type="dxa"/>
          </w:tcPr>
          <w:p w14:paraId="094E5CA1" w14:textId="77777777" w:rsidR="00381611" w:rsidRPr="000F3CCE" w:rsidRDefault="00381611" w:rsidP="005B1FF3">
            <w:pPr>
              <w:pStyle w:val="Corpsdetexte"/>
              <w:rPr>
                <w:b/>
                <w:color w:val="000000"/>
                <w:sz w:val="22"/>
                <w:szCs w:val="22"/>
              </w:rPr>
            </w:pPr>
            <w:r w:rsidRPr="000F3CCE">
              <w:rPr>
                <w:b/>
                <w:color w:val="000000"/>
                <w:sz w:val="22"/>
                <w:szCs w:val="22"/>
              </w:rPr>
              <w:t>Principaux financements et partenariats noués entre l’ONG et le M</w:t>
            </w:r>
            <w:r>
              <w:rPr>
                <w:b/>
                <w:color w:val="000000"/>
                <w:sz w:val="22"/>
                <w:szCs w:val="22"/>
              </w:rPr>
              <w:t>inistère des Affaires Etrangères français</w:t>
            </w:r>
            <w:r w:rsidRPr="000F3CCE">
              <w:rPr>
                <w:b/>
                <w:color w:val="000000"/>
                <w:sz w:val="22"/>
                <w:szCs w:val="22"/>
              </w:rPr>
              <w:t xml:space="preserve"> au cours des 3 dernières années.</w:t>
            </w:r>
            <w:r>
              <w:rPr>
                <w:color w:val="000000"/>
                <w:sz w:val="22"/>
                <w:szCs w:val="22"/>
              </w:rPr>
              <w:t xml:space="preserve"> </w:t>
            </w:r>
            <w:r w:rsidRPr="000F3CCE">
              <w:rPr>
                <w:color w:val="000000"/>
                <w:sz w:val="22"/>
                <w:szCs w:val="22"/>
              </w:rPr>
              <w:t>(préciser l’objet, le montant du financement et le service du MAE concerné)</w:t>
            </w:r>
          </w:p>
        </w:tc>
        <w:tc>
          <w:tcPr>
            <w:tcW w:w="5386" w:type="dxa"/>
          </w:tcPr>
          <w:p w14:paraId="1E443301" w14:textId="77777777" w:rsidR="00381611" w:rsidRPr="000F3CCE" w:rsidRDefault="00381611" w:rsidP="005B1FF3">
            <w:pPr>
              <w:pStyle w:val="Corpsdetexte"/>
              <w:rPr>
                <w:b/>
                <w:color w:val="000000"/>
                <w:sz w:val="22"/>
                <w:szCs w:val="22"/>
              </w:rPr>
            </w:pPr>
          </w:p>
        </w:tc>
      </w:tr>
      <w:tr w:rsidR="00381611" w:rsidRPr="000F3CCE" w14:paraId="73775D83" w14:textId="77777777" w:rsidTr="005B1FF3">
        <w:trPr>
          <w:trHeight w:val="567"/>
        </w:trPr>
        <w:tc>
          <w:tcPr>
            <w:tcW w:w="3898" w:type="dxa"/>
          </w:tcPr>
          <w:p w14:paraId="035791BA" w14:textId="77777777" w:rsidR="00381611" w:rsidRPr="000F3CCE" w:rsidRDefault="00381611" w:rsidP="005B1FF3">
            <w:pPr>
              <w:pStyle w:val="Corpsdetexte"/>
              <w:rPr>
                <w:b/>
                <w:color w:val="000000"/>
                <w:sz w:val="22"/>
                <w:szCs w:val="22"/>
              </w:rPr>
            </w:pPr>
            <w:r w:rsidRPr="000F3CCE">
              <w:rPr>
                <w:b/>
                <w:color w:val="000000"/>
                <w:sz w:val="22"/>
                <w:szCs w:val="22"/>
              </w:rPr>
              <w:t>Appartenance à des collectifs, réseaux, plates-formes :</w:t>
            </w:r>
          </w:p>
        </w:tc>
        <w:tc>
          <w:tcPr>
            <w:tcW w:w="5386" w:type="dxa"/>
          </w:tcPr>
          <w:p w14:paraId="517E4058" w14:textId="77777777" w:rsidR="00381611" w:rsidRPr="000F3CCE" w:rsidRDefault="00381611" w:rsidP="005B1FF3">
            <w:pPr>
              <w:pStyle w:val="Corpsdetexte"/>
              <w:rPr>
                <w:b/>
                <w:color w:val="000000"/>
                <w:sz w:val="22"/>
                <w:szCs w:val="22"/>
              </w:rPr>
            </w:pPr>
          </w:p>
        </w:tc>
      </w:tr>
      <w:tr w:rsidR="00381611" w:rsidRPr="000F3CCE" w14:paraId="3631A9D8" w14:textId="77777777" w:rsidTr="005B1FF3">
        <w:trPr>
          <w:trHeight w:val="276"/>
        </w:trPr>
        <w:tc>
          <w:tcPr>
            <w:tcW w:w="3898" w:type="dxa"/>
          </w:tcPr>
          <w:p w14:paraId="454B59DC" w14:textId="77777777" w:rsidR="00381611" w:rsidRPr="000F3CCE" w:rsidRDefault="00381611" w:rsidP="005B1FF3">
            <w:pPr>
              <w:pStyle w:val="Corpsdetexte"/>
              <w:rPr>
                <w:b/>
                <w:color w:val="000000"/>
                <w:sz w:val="22"/>
                <w:szCs w:val="22"/>
              </w:rPr>
            </w:pPr>
            <w:r w:rsidRPr="000F3CCE">
              <w:rPr>
                <w:b/>
                <w:color w:val="000000"/>
                <w:sz w:val="22"/>
                <w:szCs w:val="22"/>
              </w:rPr>
              <w:t>Principales publications de l’ONG :</w:t>
            </w:r>
          </w:p>
        </w:tc>
        <w:tc>
          <w:tcPr>
            <w:tcW w:w="5386" w:type="dxa"/>
          </w:tcPr>
          <w:p w14:paraId="76C31CB8" w14:textId="77777777" w:rsidR="00381611" w:rsidRPr="000F3CCE" w:rsidRDefault="00381611" w:rsidP="005B1FF3">
            <w:pPr>
              <w:pStyle w:val="Corpsdetexte"/>
              <w:rPr>
                <w:b/>
                <w:color w:val="000000"/>
                <w:sz w:val="22"/>
                <w:szCs w:val="22"/>
              </w:rPr>
            </w:pPr>
          </w:p>
        </w:tc>
      </w:tr>
    </w:tbl>
    <w:p w14:paraId="2A4D85A2" w14:textId="77777777" w:rsidR="00381611" w:rsidRPr="003C32DB" w:rsidRDefault="00381611" w:rsidP="00381611">
      <w:pPr>
        <w:rPr>
          <w:color w:val="000000"/>
          <w:sz w:val="22"/>
          <w:szCs w:val="22"/>
        </w:rPr>
      </w:pP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3898"/>
        <w:gridCol w:w="1771"/>
        <w:gridCol w:w="1771"/>
        <w:gridCol w:w="1844"/>
      </w:tblGrid>
      <w:tr w:rsidR="00381611" w:rsidRPr="003C32DB" w14:paraId="117A6E9A" w14:textId="77777777" w:rsidTr="005B1FF3">
        <w:trPr>
          <w:trHeight w:val="321"/>
        </w:trPr>
        <w:tc>
          <w:tcPr>
            <w:tcW w:w="3898" w:type="dxa"/>
          </w:tcPr>
          <w:p w14:paraId="7B0C5A3C" w14:textId="77777777" w:rsidR="00381611" w:rsidRPr="003C32DB" w:rsidRDefault="00381611" w:rsidP="005B1FF3">
            <w:pPr>
              <w:rPr>
                <w:b/>
                <w:sz w:val="22"/>
                <w:szCs w:val="22"/>
              </w:rPr>
            </w:pPr>
            <w:r w:rsidRPr="003C32DB">
              <w:rPr>
                <w:b/>
                <w:sz w:val="22"/>
                <w:szCs w:val="22"/>
              </w:rPr>
              <w:t>Personne(s) de contact pour ce projet </w:t>
            </w:r>
          </w:p>
        </w:tc>
        <w:tc>
          <w:tcPr>
            <w:tcW w:w="1771" w:type="dxa"/>
          </w:tcPr>
          <w:p w14:paraId="23EEAD74" w14:textId="77777777" w:rsidR="00381611" w:rsidRPr="003C32DB" w:rsidRDefault="00381611" w:rsidP="005B1FF3">
            <w:pPr>
              <w:rPr>
                <w:b/>
                <w:color w:val="000000"/>
                <w:sz w:val="22"/>
                <w:szCs w:val="22"/>
              </w:rPr>
            </w:pPr>
            <w:r w:rsidRPr="003C32DB">
              <w:rPr>
                <w:b/>
                <w:color w:val="000000"/>
                <w:sz w:val="22"/>
                <w:szCs w:val="22"/>
              </w:rPr>
              <w:t>Nom</w:t>
            </w:r>
          </w:p>
        </w:tc>
        <w:tc>
          <w:tcPr>
            <w:tcW w:w="1771" w:type="dxa"/>
          </w:tcPr>
          <w:p w14:paraId="16810626" w14:textId="77777777" w:rsidR="00381611" w:rsidRPr="003C32DB" w:rsidRDefault="00381611" w:rsidP="005B1FF3">
            <w:pPr>
              <w:rPr>
                <w:b/>
                <w:color w:val="000000"/>
                <w:sz w:val="22"/>
                <w:szCs w:val="22"/>
              </w:rPr>
            </w:pPr>
            <w:r w:rsidRPr="003C32DB">
              <w:rPr>
                <w:b/>
                <w:color w:val="000000"/>
                <w:sz w:val="22"/>
                <w:szCs w:val="22"/>
              </w:rPr>
              <w:t>Téléphone</w:t>
            </w:r>
          </w:p>
        </w:tc>
        <w:tc>
          <w:tcPr>
            <w:tcW w:w="1844" w:type="dxa"/>
          </w:tcPr>
          <w:p w14:paraId="6ED58C76" w14:textId="77777777" w:rsidR="00381611" w:rsidRPr="003C32DB" w:rsidRDefault="00381611" w:rsidP="005B1FF3">
            <w:pPr>
              <w:rPr>
                <w:b/>
                <w:color w:val="000000"/>
                <w:sz w:val="22"/>
                <w:szCs w:val="22"/>
              </w:rPr>
            </w:pPr>
            <w:r w:rsidRPr="003C32DB">
              <w:rPr>
                <w:b/>
                <w:color w:val="000000"/>
                <w:sz w:val="22"/>
                <w:szCs w:val="22"/>
              </w:rPr>
              <w:t>Adresse électronique</w:t>
            </w:r>
          </w:p>
        </w:tc>
      </w:tr>
      <w:tr w:rsidR="00381611" w:rsidRPr="003C32DB" w14:paraId="31045389" w14:textId="77777777" w:rsidTr="005B1FF3">
        <w:trPr>
          <w:trHeight w:val="321"/>
        </w:trPr>
        <w:tc>
          <w:tcPr>
            <w:tcW w:w="3898" w:type="dxa"/>
          </w:tcPr>
          <w:p w14:paraId="20F1B46F" w14:textId="77777777" w:rsidR="00381611" w:rsidRPr="003C32DB" w:rsidRDefault="00381611" w:rsidP="005B1FF3">
            <w:pPr>
              <w:rPr>
                <w:sz w:val="22"/>
                <w:szCs w:val="22"/>
              </w:rPr>
            </w:pPr>
            <w:r w:rsidRPr="003C32DB">
              <w:rPr>
                <w:sz w:val="22"/>
                <w:szCs w:val="22"/>
              </w:rPr>
              <w:t>Référent technique :</w:t>
            </w:r>
          </w:p>
        </w:tc>
        <w:tc>
          <w:tcPr>
            <w:tcW w:w="1771" w:type="dxa"/>
          </w:tcPr>
          <w:p w14:paraId="73A3B96C" w14:textId="77777777" w:rsidR="00381611" w:rsidRPr="003C32DB" w:rsidRDefault="00381611" w:rsidP="005B1FF3">
            <w:pPr>
              <w:rPr>
                <w:color w:val="000000"/>
                <w:sz w:val="22"/>
                <w:szCs w:val="22"/>
              </w:rPr>
            </w:pPr>
          </w:p>
        </w:tc>
        <w:tc>
          <w:tcPr>
            <w:tcW w:w="1771" w:type="dxa"/>
          </w:tcPr>
          <w:p w14:paraId="6B0D5FCA" w14:textId="77777777" w:rsidR="00381611" w:rsidRPr="003C32DB" w:rsidRDefault="00381611" w:rsidP="005B1FF3">
            <w:pPr>
              <w:rPr>
                <w:color w:val="000000"/>
                <w:sz w:val="22"/>
                <w:szCs w:val="22"/>
              </w:rPr>
            </w:pPr>
          </w:p>
        </w:tc>
        <w:tc>
          <w:tcPr>
            <w:tcW w:w="1844" w:type="dxa"/>
          </w:tcPr>
          <w:p w14:paraId="7B20B673" w14:textId="77777777" w:rsidR="00381611" w:rsidRPr="003C32DB" w:rsidRDefault="00381611" w:rsidP="005B1FF3">
            <w:pPr>
              <w:rPr>
                <w:color w:val="000000"/>
                <w:sz w:val="22"/>
                <w:szCs w:val="22"/>
              </w:rPr>
            </w:pPr>
          </w:p>
        </w:tc>
      </w:tr>
      <w:tr w:rsidR="00381611" w:rsidRPr="003C32DB" w14:paraId="0857F3F2" w14:textId="77777777" w:rsidTr="005B1FF3">
        <w:trPr>
          <w:trHeight w:val="321"/>
        </w:trPr>
        <w:tc>
          <w:tcPr>
            <w:tcW w:w="3898" w:type="dxa"/>
          </w:tcPr>
          <w:p w14:paraId="0E058F0E" w14:textId="77777777" w:rsidR="00381611" w:rsidRPr="003C32DB" w:rsidRDefault="00381611" w:rsidP="005B1FF3">
            <w:pPr>
              <w:rPr>
                <w:sz w:val="22"/>
                <w:szCs w:val="22"/>
              </w:rPr>
            </w:pPr>
            <w:r w:rsidRPr="003C32DB">
              <w:rPr>
                <w:sz w:val="22"/>
                <w:szCs w:val="22"/>
              </w:rPr>
              <w:t>Référent financier :</w:t>
            </w:r>
          </w:p>
        </w:tc>
        <w:tc>
          <w:tcPr>
            <w:tcW w:w="1771" w:type="dxa"/>
          </w:tcPr>
          <w:p w14:paraId="064DCF3A" w14:textId="77777777" w:rsidR="00381611" w:rsidRPr="003C32DB" w:rsidRDefault="00381611" w:rsidP="005B1FF3">
            <w:pPr>
              <w:rPr>
                <w:color w:val="000000"/>
                <w:sz w:val="22"/>
                <w:szCs w:val="22"/>
              </w:rPr>
            </w:pPr>
          </w:p>
        </w:tc>
        <w:tc>
          <w:tcPr>
            <w:tcW w:w="1771" w:type="dxa"/>
          </w:tcPr>
          <w:p w14:paraId="72138DF4" w14:textId="77777777" w:rsidR="00381611" w:rsidRPr="003C32DB" w:rsidRDefault="00381611" w:rsidP="005B1FF3">
            <w:pPr>
              <w:rPr>
                <w:color w:val="000000"/>
                <w:sz w:val="22"/>
                <w:szCs w:val="22"/>
              </w:rPr>
            </w:pPr>
          </w:p>
        </w:tc>
        <w:tc>
          <w:tcPr>
            <w:tcW w:w="1844" w:type="dxa"/>
          </w:tcPr>
          <w:p w14:paraId="7339B815" w14:textId="77777777" w:rsidR="00381611" w:rsidRPr="003C32DB" w:rsidRDefault="00381611" w:rsidP="005B1FF3">
            <w:pPr>
              <w:rPr>
                <w:color w:val="000000"/>
                <w:sz w:val="22"/>
                <w:szCs w:val="22"/>
              </w:rPr>
            </w:pPr>
          </w:p>
        </w:tc>
      </w:tr>
      <w:tr w:rsidR="00381611" w:rsidRPr="003C32DB" w14:paraId="02E6B6EB" w14:textId="77777777" w:rsidTr="005B1FF3">
        <w:trPr>
          <w:trHeight w:val="321"/>
        </w:trPr>
        <w:tc>
          <w:tcPr>
            <w:tcW w:w="3898" w:type="dxa"/>
          </w:tcPr>
          <w:p w14:paraId="31363733" w14:textId="77777777" w:rsidR="00381611" w:rsidRPr="003C32DB" w:rsidRDefault="00381611" w:rsidP="005B1FF3">
            <w:pPr>
              <w:rPr>
                <w:sz w:val="22"/>
                <w:szCs w:val="22"/>
              </w:rPr>
            </w:pPr>
            <w:r w:rsidRPr="003C32DB">
              <w:rPr>
                <w:sz w:val="22"/>
                <w:szCs w:val="22"/>
              </w:rPr>
              <w:t>Référent administratif :</w:t>
            </w:r>
          </w:p>
        </w:tc>
        <w:tc>
          <w:tcPr>
            <w:tcW w:w="1771" w:type="dxa"/>
          </w:tcPr>
          <w:p w14:paraId="07F0606B" w14:textId="77777777" w:rsidR="00381611" w:rsidRPr="003C32DB" w:rsidRDefault="00381611" w:rsidP="005B1FF3">
            <w:pPr>
              <w:rPr>
                <w:color w:val="000000"/>
                <w:sz w:val="22"/>
                <w:szCs w:val="22"/>
              </w:rPr>
            </w:pPr>
          </w:p>
        </w:tc>
        <w:tc>
          <w:tcPr>
            <w:tcW w:w="1771" w:type="dxa"/>
          </w:tcPr>
          <w:p w14:paraId="2BAFA7E3" w14:textId="77777777" w:rsidR="00381611" w:rsidRPr="003C32DB" w:rsidRDefault="00381611" w:rsidP="005B1FF3">
            <w:pPr>
              <w:rPr>
                <w:color w:val="000000"/>
                <w:sz w:val="22"/>
                <w:szCs w:val="22"/>
              </w:rPr>
            </w:pPr>
          </w:p>
        </w:tc>
        <w:tc>
          <w:tcPr>
            <w:tcW w:w="1844" w:type="dxa"/>
          </w:tcPr>
          <w:p w14:paraId="0CC88017" w14:textId="77777777" w:rsidR="00381611" w:rsidRPr="003C32DB" w:rsidRDefault="00381611" w:rsidP="005B1FF3">
            <w:pPr>
              <w:rPr>
                <w:color w:val="000000"/>
                <w:sz w:val="22"/>
                <w:szCs w:val="22"/>
              </w:rPr>
            </w:pPr>
          </w:p>
        </w:tc>
      </w:tr>
      <w:tr w:rsidR="00381611" w:rsidRPr="003C32DB" w14:paraId="30C365FF" w14:textId="77777777" w:rsidTr="005B1FF3">
        <w:trPr>
          <w:trHeight w:val="321"/>
        </w:trPr>
        <w:tc>
          <w:tcPr>
            <w:tcW w:w="3898" w:type="dxa"/>
          </w:tcPr>
          <w:p w14:paraId="68041090" w14:textId="77777777" w:rsidR="00381611" w:rsidRPr="003C32DB" w:rsidRDefault="00381611" w:rsidP="005B1FF3">
            <w:pPr>
              <w:rPr>
                <w:b/>
                <w:sz w:val="22"/>
                <w:szCs w:val="22"/>
              </w:rPr>
            </w:pPr>
            <w:r w:rsidRPr="003C32DB">
              <w:rPr>
                <w:b/>
                <w:sz w:val="22"/>
                <w:szCs w:val="22"/>
              </w:rPr>
              <w:t>Nom et prénom du directeur exécutif :</w:t>
            </w:r>
          </w:p>
        </w:tc>
        <w:tc>
          <w:tcPr>
            <w:tcW w:w="5386" w:type="dxa"/>
            <w:gridSpan w:val="3"/>
          </w:tcPr>
          <w:p w14:paraId="7EFC512F" w14:textId="77777777" w:rsidR="00381611" w:rsidRPr="003C32DB" w:rsidRDefault="00381611" w:rsidP="005B1FF3">
            <w:pPr>
              <w:rPr>
                <w:color w:val="000000"/>
                <w:sz w:val="22"/>
                <w:szCs w:val="22"/>
              </w:rPr>
            </w:pPr>
          </w:p>
        </w:tc>
      </w:tr>
      <w:tr w:rsidR="00381611" w:rsidRPr="003C32DB" w14:paraId="40050567" w14:textId="77777777" w:rsidTr="005B1FF3">
        <w:trPr>
          <w:trHeight w:val="321"/>
        </w:trPr>
        <w:tc>
          <w:tcPr>
            <w:tcW w:w="3898" w:type="dxa"/>
          </w:tcPr>
          <w:p w14:paraId="532CAD18" w14:textId="77777777" w:rsidR="00381611" w:rsidRPr="003C32DB" w:rsidRDefault="00381611" w:rsidP="005B1FF3">
            <w:pPr>
              <w:rPr>
                <w:b/>
                <w:sz w:val="22"/>
                <w:szCs w:val="22"/>
              </w:rPr>
            </w:pPr>
            <w:r w:rsidRPr="003C32DB">
              <w:rPr>
                <w:b/>
                <w:color w:val="000000"/>
                <w:sz w:val="22"/>
                <w:szCs w:val="22"/>
              </w:rPr>
              <w:lastRenderedPageBreak/>
              <w:t>Nom, prénom et qualité de la personne responsable du présent dossier de demande de cofinancement</w:t>
            </w:r>
            <w:r w:rsidRPr="003C32DB">
              <w:rPr>
                <w:rStyle w:val="Appelnotedebasdep"/>
                <w:b/>
                <w:color w:val="000000"/>
                <w:sz w:val="22"/>
                <w:szCs w:val="22"/>
              </w:rPr>
              <w:footnoteReference w:id="30"/>
            </w:r>
            <w:r w:rsidRPr="003C32DB">
              <w:rPr>
                <w:b/>
                <w:color w:val="000000"/>
                <w:sz w:val="22"/>
                <w:szCs w:val="22"/>
              </w:rPr>
              <w:t> :</w:t>
            </w:r>
          </w:p>
        </w:tc>
        <w:tc>
          <w:tcPr>
            <w:tcW w:w="5386" w:type="dxa"/>
            <w:gridSpan w:val="3"/>
          </w:tcPr>
          <w:p w14:paraId="73F95A2A" w14:textId="77777777" w:rsidR="00381611" w:rsidRPr="003C32DB" w:rsidRDefault="00381611" w:rsidP="005B1FF3">
            <w:pPr>
              <w:rPr>
                <w:color w:val="000000"/>
                <w:sz w:val="22"/>
                <w:szCs w:val="22"/>
              </w:rPr>
            </w:pPr>
          </w:p>
        </w:tc>
      </w:tr>
    </w:tbl>
    <w:p w14:paraId="1BAD1BE8" w14:textId="77777777" w:rsidR="00381611" w:rsidRPr="003C32DB" w:rsidRDefault="00381611" w:rsidP="00381611">
      <w:pPr>
        <w:rPr>
          <w:color w:val="000000"/>
          <w:sz w:val="22"/>
          <w:szCs w:val="22"/>
        </w:rPr>
      </w:pP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3402"/>
        <w:gridCol w:w="708"/>
        <w:gridCol w:w="1535"/>
        <w:gridCol w:w="1442"/>
        <w:gridCol w:w="1701"/>
      </w:tblGrid>
      <w:tr w:rsidR="00381611" w:rsidRPr="003C32DB" w14:paraId="2207335A" w14:textId="77777777" w:rsidTr="005B1FF3">
        <w:trPr>
          <w:trHeight w:val="263"/>
        </w:trPr>
        <w:tc>
          <w:tcPr>
            <w:tcW w:w="3898" w:type="dxa"/>
            <w:gridSpan w:val="2"/>
          </w:tcPr>
          <w:p w14:paraId="5B1464CD" w14:textId="77777777" w:rsidR="00381611" w:rsidRPr="003C32DB" w:rsidRDefault="00381611" w:rsidP="005B1FF3">
            <w:pPr>
              <w:rPr>
                <w:b/>
                <w:color w:val="000000"/>
                <w:sz w:val="22"/>
                <w:szCs w:val="22"/>
              </w:rPr>
            </w:pPr>
            <w:r w:rsidRPr="003C32DB">
              <w:rPr>
                <w:b/>
                <w:color w:val="000000"/>
                <w:sz w:val="22"/>
                <w:szCs w:val="22"/>
              </w:rPr>
              <w:t>Date de création :</w:t>
            </w:r>
          </w:p>
        </w:tc>
        <w:tc>
          <w:tcPr>
            <w:tcW w:w="5386" w:type="dxa"/>
            <w:gridSpan w:val="4"/>
          </w:tcPr>
          <w:p w14:paraId="386BFE4A" w14:textId="77777777" w:rsidR="00381611" w:rsidRPr="003C32DB" w:rsidRDefault="00381611" w:rsidP="005B1FF3">
            <w:pPr>
              <w:rPr>
                <w:color w:val="000000"/>
                <w:sz w:val="22"/>
                <w:szCs w:val="22"/>
              </w:rPr>
            </w:pPr>
          </w:p>
        </w:tc>
      </w:tr>
      <w:tr w:rsidR="00381611" w:rsidRPr="003C32DB" w14:paraId="5522BC17" w14:textId="77777777" w:rsidTr="005B1FF3">
        <w:trPr>
          <w:trHeight w:val="255"/>
        </w:trPr>
        <w:tc>
          <w:tcPr>
            <w:tcW w:w="3898" w:type="dxa"/>
            <w:gridSpan w:val="2"/>
          </w:tcPr>
          <w:p w14:paraId="0949CEB4" w14:textId="77777777" w:rsidR="00381611" w:rsidRPr="003C32DB" w:rsidRDefault="00381611" w:rsidP="005B1FF3">
            <w:pPr>
              <w:rPr>
                <w:b/>
                <w:color w:val="000000"/>
                <w:sz w:val="22"/>
                <w:szCs w:val="22"/>
              </w:rPr>
            </w:pPr>
            <w:r w:rsidRPr="003C32DB">
              <w:rPr>
                <w:b/>
                <w:color w:val="000000"/>
                <w:sz w:val="22"/>
                <w:szCs w:val="22"/>
              </w:rPr>
              <w:t>Statut Juridique :</w:t>
            </w:r>
          </w:p>
        </w:tc>
        <w:tc>
          <w:tcPr>
            <w:tcW w:w="5386" w:type="dxa"/>
            <w:gridSpan w:val="4"/>
          </w:tcPr>
          <w:p w14:paraId="6F8B7C0C" w14:textId="77777777" w:rsidR="00381611" w:rsidRPr="003C32DB" w:rsidRDefault="00381611" w:rsidP="005B1FF3">
            <w:pPr>
              <w:rPr>
                <w:color w:val="000000"/>
                <w:sz w:val="22"/>
                <w:szCs w:val="22"/>
              </w:rPr>
            </w:pPr>
          </w:p>
        </w:tc>
      </w:tr>
      <w:tr w:rsidR="00381611" w:rsidRPr="003C32DB" w14:paraId="1B00975C" w14:textId="77777777" w:rsidTr="005B1FF3">
        <w:trPr>
          <w:trHeight w:val="244"/>
        </w:trPr>
        <w:tc>
          <w:tcPr>
            <w:tcW w:w="9284" w:type="dxa"/>
            <w:gridSpan w:val="6"/>
          </w:tcPr>
          <w:p w14:paraId="30968F34" w14:textId="77777777" w:rsidR="00381611" w:rsidRPr="003C32DB" w:rsidRDefault="00381611" w:rsidP="005B1FF3">
            <w:pPr>
              <w:rPr>
                <w:color w:val="000000"/>
                <w:sz w:val="22"/>
                <w:szCs w:val="22"/>
              </w:rPr>
            </w:pPr>
            <w:r w:rsidRPr="003C32DB">
              <w:rPr>
                <w:b/>
                <w:color w:val="000000"/>
                <w:sz w:val="22"/>
                <w:szCs w:val="22"/>
              </w:rPr>
              <w:t>Les références de la déclaration à la Préfecture :</w:t>
            </w:r>
          </w:p>
        </w:tc>
      </w:tr>
      <w:tr w:rsidR="00381611" w:rsidRPr="003C32DB" w14:paraId="53430B41" w14:textId="77777777" w:rsidTr="005B1FF3">
        <w:trPr>
          <w:trHeight w:val="235"/>
        </w:trPr>
        <w:tc>
          <w:tcPr>
            <w:tcW w:w="496" w:type="dxa"/>
          </w:tcPr>
          <w:p w14:paraId="00BB5342" w14:textId="77777777" w:rsidR="00381611" w:rsidRPr="003C32DB" w:rsidRDefault="00381611" w:rsidP="005B1FF3">
            <w:pPr>
              <w:rPr>
                <w:color w:val="000000"/>
                <w:sz w:val="22"/>
                <w:szCs w:val="22"/>
              </w:rPr>
            </w:pPr>
            <w:r w:rsidRPr="003C32DB">
              <w:rPr>
                <w:color w:val="000000"/>
                <w:sz w:val="22"/>
                <w:szCs w:val="22"/>
              </w:rPr>
              <w:t>N°</w:t>
            </w:r>
          </w:p>
        </w:tc>
        <w:tc>
          <w:tcPr>
            <w:tcW w:w="3402" w:type="dxa"/>
          </w:tcPr>
          <w:p w14:paraId="2D75AC3F" w14:textId="77777777" w:rsidR="00381611" w:rsidRPr="003C32DB" w:rsidRDefault="00381611" w:rsidP="005B1FF3">
            <w:pPr>
              <w:rPr>
                <w:color w:val="000000"/>
                <w:sz w:val="22"/>
                <w:szCs w:val="22"/>
              </w:rPr>
            </w:pPr>
          </w:p>
        </w:tc>
        <w:tc>
          <w:tcPr>
            <w:tcW w:w="708" w:type="dxa"/>
          </w:tcPr>
          <w:p w14:paraId="165DB93E" w14:textId="77777777" w:rsidR="00381611" w:rsidRPr="003C32DB" w:rsidRDefault="00381611" w:rsidP="005B1FF3">
            <w:pPr>
              <w:rPr>
                <w:color w:val="000000"/>
                <w:sz w:val="22"/>
                <w:szCs w:val="22"/>
              </w:rPr>
            </w:pPr>
            <w:r w:rsidRPr="003C32DB">
              <w:rPr>
                <w:color w:val="000000"/>
                <w:sz w:val="22"/>
                <w:szCs w:val="22"/>
              </w:rPr>
              <w:t>Date</w:t>
            </w:r>
          </w:p>
        </w:tc>
        <w:tc>
          <w:tcPr>
            <w:tcW w:w="1535" w:type="dxa"/>
          </w:tcPr>
          <w:p w14:paraId="24984206" w14:textId="77777777" w:rsidR="00381611" w:rsidRPr="003C32DB" w:rsidRDefault="00381611" w:rsidP="005B1FF3">
            <w:pPr>
              <w:rPr>
                <w:color w:val="000000"/>
                <w:sz w:val="22"/>
                <w:szCs w:val="22"/>
              </w:rPr>
            </w:pPr>
          </w:p>
        </w:tc>
        <w:tc>
          <w:tcPr>
            <w:tcW w:w="1442" w:type="dxa"/>
          </w:tcPr>
          <w:p w14:paraId="0029AEBF" w14:textId="77777777" w:rsidR="00381611" w:rsidRPr="003C32DB" w:rsidRDefault="00381611" w:rsidP="005B1FF3">
            <w:pPr>
              <w:rPr>
                <w:color w:val="000000"/>
                <w:sz w:val="22"/>
                <w:szCs w:val="22"/>
              </w:rPr>
            </w:pPr>
            <w:r w:rsidRPr="003C32DB">
              <w:rPr>
                <w:color w:val="000000"/>
                <w:sz w:val="22"/>
                <w:szCs w:val="22"/>
              </w:rPr>
              <w:t>Département</w:t>
            </w:r>
          </w:p>
        </w:tc>
        <w:tc>
          <w:tcPr>
            <w:tcW w:w="1701" w:type="dxa"/>
          </w:tcPr>
          <w:p w14:paraId="5A2186F3" w14:textId="77777777" w:rsidR="00381611" w:rsidRPr="003C32DB" w:rsidRDefault="00381611" w:rsidP="005B1FF3">
            <w:pPr>
              <w:rPr>
                <w:color w:val="000000"/>
                <w:sz w:val="22"/>
                <w:szCs w:val="22"/>
              </w:rPr>
            </w:pPr>
          </w:p>
        </w:tc>
      </w:tr>
      <w:tr w:rsidR="00381611" w:rsidRPr="003C32DB" w14:paraId="4A8CB847" w14:textId="77777777" w:rsidTr="005B1FF3">
        <w:trPr>
          <w:trHeight w:val="454"/>
        </w:trPr>
        <w:tc>
          <w:tcPr>
            <w:tcW w:w="3898" w:type="dxa"/>
            <w:gridSpan w:val="2"/>
          </w:tcPr>
          <w:p w14:paraId="4E13AD88" w14:textId="77777777" w:rsidR="00381611" w:rsidRPr="003C32DB" w:rsidRDefault="00381611" w:rsidP="005B1FF3">
            <w:pPr>
              <w:rPr>
                <w:b/>
                <w:color w:val="000000"/>
                <w:sz w:val="22"/>
                <w:szCs w:val="22"/>
              </w:rPr>
            </w:pPr>
            <w:r w:rsidRPr="003C32DB">
              <w:rPr>
                <w:b/>
                <w:color w:val="000000"/>
                <w:sz w:val="22"/>
                <w:szCs w:val="22"/>
              </w:rPr>
              <w:t>La date de publication au Journal officiel :</w:t>
            </w:r>
          </w:p>
        </w:tc>
        <w:tc>
          <w:tcPr>
            <w:tcW w:w="5386" w:type="dxa"/>
            <w:gridSpan w:val="4"/>
          </w:tcPr>
          <w:p w14:paraId="63F509FA" w14:textId="77777777" w:rsidR="00381611" w:rsidRPr="003C32DB" w:rsidRDefault="00381611" w:rsidP="005B1FF3">
            <w:pPr>
              <w:rPr>
                <w:color w:val="000000"/>
                <w:sz w:val="22"/>
                <w:szCs w:val="22"/>
              </w:rPr>
            </w:pPr>
          </w:p>
        </w:tc>
      </w:tr>
      <w:tr w:rsidR="00381611" w:rsidRPr="003C32DB" w14:paraId="59DBED94" w14:textId="77777777" w:rsidTr="005B1FF3">
        <w:trPr>
          <w:trHeight w:val="454"/>
        </w:trPr>
        <w:tc>
          <w:tcPr>
            <w:tcW w:w="3898" w:type="dxa"/>
            <w:gridSpan w:val="2"/>
          </w:tcPr>
          <w:p w14:paraId="13864A52" w14:textId="77777777" w:rsidR="00381611" w:rsidRPr="003C32DB" w:rsidRDefault="00381611" w:rsidP="005B1FF3">
            <w:pPr>
              <w:rPr>
                <w:b/>
                <w:color w:val="000000"/>
                <w:sz w:val="22"/>
                <w:szCs w:val="22"/>
              </w:rPr>
            </w:pPr>
            <w:r w:rsidRPr="003C32DB">
              <w:rPr>
                <w:b/>
                <w:color w:val="000000"/>
                <w:sz w:val="22"/>
                <w:szCs w:val="22"/>
              </w:rPr>
              <w:t>Le cas échéant, la date de reconnaissance d'utilité publique :</w:t>
            </w:r>
          </w:p>
        </w:tc>
        <w:tc>
          <w:tcPr>
            <w:tcW w:w="5386" w:type="dxa"/>
            <w:gridSpan w:val="4"/>
          </w:tcPr>
          <w:p w14:paraId="21DDED0E" w14:textId="77777777" w:rsidR="00381611" w:rsidRPr="003C32DB" w:rsidRDefault="00381611" w:rsidP="005B1FF3">
            <w:pPr>
              <w:rPr>
                <w:color w:val="000000"/>
                <w:sz w:val="22"/>
                <w:szCs w:val="22"/>
              </w:rPr>
            </w:pPr>
          </w:p>
        </w:tc>
      </w:tr>
      <w:tr w:rsidR="00381611" w:rsidRPr="003C32DB" w14:paraId="3966BD1C" w14:textId="77777777" w:rsidTr="005B1FF3">
        <w:trPr>
          <w:trHeight w:val="454"/>
        </w:trPr>
        <w:tc>
          <w:tcPr>
            <w:tcW w:w="3898" w:type="dxa"/>
            <w:gridSpan w:val="2"/>
          </w:tcPr>
          <w:p w14:paraId="65362925" w14:textId="77777777" w:rsidR="00381611" w:rsidRPr="003C32DB" w:rsidRDefault="00381611" w:rsidP="005B1FF3">
            <w:pPr>
              <w:rPr>
                <w:b/>
                <w:color w:val="000000"/>
                <w:sz w:val="22"/>
                <w:szCs w:val="22"/>
              </w:rPr>
            </w:pPr>
            <w:r w:rsidRPr="003C32DB">
              <w:rPr>
                <w:b/>
                <w:color w:val="000000"/>
                <w:sz w:val="22"/>
                <w:szCs w:val="22"/>
              </w:rPr>
              <w:t>Le cas échéant, la date d'agrément par un ministère, lequel</w:t>
            </w:r>
            <w:r w:rsidRPr="003C32DB">
              <w:rPr>
                <w:sz w:val="22"/>
                <w:szCs w:val="22"/>
              </w:rPr>
              <w:t xml:space="preserve"> </w:t>
            </w:r>
            <w:r w:rsidRPr="003C32DB">
              <w:rPr>
                <w:b/>
                <w:color w:val="000000"/>
                <w:sz w:val="22"/>
                <w:szCs w:val="22"/>
              </w:rPr>
              <w:t>:</w:t>
            </w:r>
          </w:p>
        </w:tc>
        <w:tc>
          <w:tcPr>
            <w:tcW w:w="5386" w:type="dxa"/>
            <w:gridSpan w:val="4"/>
          </w:tcPr>
          <w:p w14:paraId="69D55D3C" w14:textId="77777777" w:rsidR="00381611" w:rsidRPr="003C32DB" w:rsidRDefault="00381611" w:rsidP="005B1FF3">
            <w:pPr>
              <w:rPr>
                <w:color w:val="000000"/>
                <w:sz w:val="22"/>
                <w:szCs w:val="22"/>
              </w:rPr>
            </w:pPr>
          </w:p>
        </w:tc>
      </w:tr>
    </w:tbl>
    <w:p w14:paraId="3571ADBE" w14:textId="77777777" w:rsidR="00381611" w:rsidRPr="003C32DB" w:rsidRDefault="00381611" w:rsidP="00381611">
      <w:pPr>
        <w:pStyle w:val="Corpsdetexte"/>
        <w:rPr>
          <w:b/>
          <w:color w:val="000000"/>
          <w:szCs w:val="22"/>
        </w:rPr>
      </w:pP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3898"/>
        <w:gridCol w:w="5386"/>
      </w:tblGrid>
      <w:tr w:rsidR="00381611" w:rsidRPr="000F3CCE" w14:paraId="4C5EB8FD" w14:textId="77777777" w:rsidTr="005B1FF3">
        <w:trPr>
          <w:trHeight w:val="259"/>
        </w:trPr>
        <w:tc>
          <w:tcPr>
            <w:tcW w:w="3898" w:type="dxa"/>
          </w:tcPr>
          <w:p w14:paraId="6523324E" w14:textId="77777777" w:rsidR="00381611" w:rsidRPr="000F3CCE" w:rsidRDefault="00381611" w:rsidP="005B1FF3">
            <w:pPr>
              <w:rPr>
                <w:b/>
                <w:sz w:val="22"/>
                <w:szCs w:val="22"/>
              </w:rPr>
            </w:pPr>
            <w:r w:rsidRPr="000F3CCE">
              <w:rPr>
                <w:b/>
                <w:sz w:val="22"/>
                <w:szCs w:val="22"/>
              </w:rPr>
              <w:t>Nom et prénom du président :</w:t>
            </w:r>
          </w:p>
        </w:tc>
        <w:tc>
          <w:tcPr>
            <w:tcW w:w="5386" w:type="dxa"/>
          </w:tcPr>
          <w:p w14:paraId="124DC3D7" w14:textId="77777777" w:rsidR="00381611" w:rsidRPr="000F3CCE" w:rsidRDefault="00381611" w:rsidP="005B1FF3">
            <w:pPr>
              <w:rPr>
                <w:b/>
                <w:sz w:val="22"/>
                <w:szCs w:val="22"/>
              </w:rPr>
            </w:pPr>
          </w:p>
        </w:tc>
      </w:tr>
      <w:tr w:rsidR="00381611" w:rsidRPr="000F3CCE" w14:paraId="12B2568F" w14:textId="77777777" w:rsidTr="005B1FF3">
        <w:trPr>
          <w:trHeight w:val="454"/>
        </w:trPr>
        <w:tc>
          <w:tcPr>
            <w:tcW w:w="3898" w:type="dxa"/>
          </w:tcPr>
          <w:p w14:paraId="68EBB05A" w14:textId="77777777" w:rsidR="00381611" w:rsidRPr="000F3CCE" w:rsidRDefault="00381611" w:rsidP="005B1FF3">
            <w:pPr>
              <w:rPr>
                <w:b/>
                <w:sz w:val="22"/>
                <w:szCs w:val="22"/>
              </w:rPr>
            </w:pPr>
            <w:r w:rsidRPr="000F3CCE">
              <w:rPr>
                <w:b/>
                <w:sz w:val="22"/>
                <w:szCs w:val="22"/>
              </w:rPr>
              <w:t>Nom et prénom du secrétaire général :</w:t>
            </w:r>
          </w:p>
        </w:tc>
        <w:tc>
          <w:tcPr>
            <w:tcW w:w="5386" w:type="dxa"/>
          </w:tcPr>
          <w:p w14:paraId="34D962DC" w14:textId="77777777" w:rsidR="00381611" w:rsidRPr="000F3CCE" w:rsidRDefault="00381611" w:rsidP="005B1FF3">
            <w:pPr>
              <w:rPr>
                <w:b/>
                <w:sz w:val="22"/>
                <w:szCs w:val="22"/>
              </w:rPr>
            </w:pPr>
          </w:p>
        </w:tc>
      </w:tr>
      <w:tr w:rsidR="00381611" w:rsidRPr="000F3CCE" w14:paraId="68360506" w14:textId="77777777" w:rsidTr="005B1FF3">
        <w:trPr>
          <w:trHeight w:val="257"/>
        </w:trPr>
        <w:tc>
          <w:tcPr>
            <w:tcW w:w="3898" w:type="dxa"/>
          </w:tcPr>
          <w:p w14:paraId="5EAF6E1C" w14:textId="77777777" w:rsidR="00381611" w:rsidRPr="000F3CCE" w:rsidRDefault="00381611" w:rsidP="005B1FF3">
            <w:pPr>
              <w:rPr>
                <w:b/>
                <w:sz w:val="22"/>
                <w:szCs w:val="22"/>
              </w:rPr>
            </w:pPr>
            <w:r w:rsidRPr="000F3CCE">
              <w:rPr>
                <w:b/>
                <w:sz w:val="22"/>
                <w:szCs w:val="22"/>
              </w:rPr>
              <w:t>Nom et prénom du trésorier :</w:t>
            </w:r>
          </w:p>
        </w:tc>
        <w:tc>
          <w:tcPr>
            <w:tcW w:w="5386" w:type="dxa"/>
          </w:tcPr>
          <w:p w14:paraId="0B2010ED" w14:textId="77777777" w:rsidR="00381611" w:rsidRPr="000F3CCE" w:rsidRDefault="00381611" w:rsidP="005B1FF3">
            <w:pPr>
              <w:rPr>
                <w:b/>
                <w:sz w:val="22"/>
                <w:szCs w:val="22"/>
              </w:rPr>
            </w:pPr>
          </w:p>
        </w:tc>
      </w:tr>
      <w:tr w:rsidR="00381611" w:rsidRPr="000F3CCE" w14:paraId="472C92A7" w14:textId="77777777" w:rsidTr="005B1FF3">
        <w:trPr>
          <w:trHeight w:val="454"/>
        </w:trPr>
        <w:tc>
          <w:tcPr>
            <w:tcW w:w="3898" w:type="dxa"/>
          </w:tcPr>
          <w:p w14:paraId="7B6BA878" w14:textId="77777777" w:rsidR="00381611" w:rsidRPr="000F3CCE" w:rsidRDefault="00381611" w:rsidP="005B1FF3">
            <w:pPr>
              <w:rPr>
                <w:color w:val="000000"/>
                <w:sz w:val="22"/>
                <w:szCs w:val="22"/>
              </w:rPr>
            </w:pPr>
            <w:r w:rsidRPr="000F3CCE">
              <w:rPr>
                <w:b/>
                <w:color w:val="000000"/>
                <w:sz w:val="22"/>
                <w:szCs w:val="22"/>
              </w:rPr>
              <w:t>Nombre de membres composant le Conseil d’Administration</w:t>
            </w:r>
            <w:r w:rsidRPr="000F3CCE">
              <w:rPr>
                <w:rStyle w:val="Appelnotedebasdep"/>
                <w:b/>
                <w:color w:val="000000"/>
                <w:sz w:val="22"/>
                <w:szCs w:val="22"/>
              </w:rPr>
              <w:footnoteReference w:id="31"/>
            </w:r>
            <w:r w:rsidRPr="000F3CCE">
              <w:rPr>
                <w:b/>
                <w:color w:val="000000"/>
                <w:sz w:val="22"/>
                <w:szCs w:val="22"/>
              </w:rPr>
              <w:t> :</w:t>
            </w:r>
          </w:p>
        </w:tc>
        <w:tc>
          <w:tcPr>
            <w:tcW w:w="5386" w:type="dxa"/>
          </w:tcPr>
          <w:p w14:paraId="6C2AF602" w14:textId="77777777" w:rsidR="00381611" w:rsidRPr="000F3CCE" w:rsidRDefault="00381611" w:rsidP="005B1FF3">
            <w:pPr>
              <w:rPr>
                <w:b/>
                <w:color w:val="000000"/>
                <w:sz w:val="22"/>
                <w:szCs w:val="22"/>
              </w:rPr>
            </w:pPr>
          </w:p>
        </w:tc>
      </w:tr>
      <w:tr w:rsidR="00381611" w:rsidRPr="000F3CCE" w14:paraId="790D59A6" w14:textId="77777777" w:rsidTr="005B1FF3">
        <w:trPr>
          <w:trHeight w:val="340"/>
        </w:trPr>
        <w:tc>
          <w:tcPr>
            <w:tcW w:w="3898" w:type="dxa"/>
          </w:tcPr>
          <w:p w14:paraId="1402E81D" w14:textId="77777777" w:rsidR="00381611" w:rsidRPr="000F3CCE" w:rsidRDefault="00381611" w:rsidP="005B1FF3">
            <w:pPr>
              <w:pStyle w:val="Corpsdetexte"/>
              <w:rPr>
                <w:b/>
                <w:color w:val="000000"/>
                <w:sz w:val="22"/>
                <w:szCs w:val="22"/>
              </w:rPr>
            </w:pPr>
            <w:r w:rsidRPr="000F3CCE">
              <w:rPr>
                <w:b/>
                <w:color w:val="000000"/>
                <w:sz w:val="22"/>
                <w:szCs w:val="22"/>
              </w:rPr>
              <w:t>Compte-t-on parmi ses membres un agent de l’Agence Française de Développement ? :</w:t>
            </w:r>
          </w:p>
          <w:p w14:paraId="4E8F5309" w14:textId="77777777" w:rsidR="00381611" w:rsidRPr="000F3CCE" w:rsidRDefault="00381611" w:rsidP="005B1FF3">
            <w:pPr>
              <w:pStyle w:val="Corpsdetexte"/>
              <w:rPr>
                <w:b/>
                <w:color w:val="000000"/>
                <w:sz w:val="22"/>
                <w:szCs w:val="22"/>
              </w:rPr>
            </w:pPr>
            <w:r w:rsidRPr="000F3CCE">
              <w:rPr>
                <w:color w:val="000000"/>
                <w:sz w:val="22"/>
                <w:szCs w:val="22"/>
              </w:rPr>
              <w:t>si oui, indiquez son nom et sa fonction </w:t>
            </w:r>
          </w:p>
        </w:tc>
        <w:tc>
          <w:tcPr>
            <w:tcW w:w="5386" w:type="dxa"/>
          </w:tcPr>
          <w:p w14:paraId="6B716A71" w14:textId="77777777" w:rsidR="00381611" w:rsidRPr="000F3CCE" w:rsidRDefault="00381611" w:rsidP="005B1FF3">
            <w:pPr>
              <w:pStyle w:val="Corpsdetexte"/>
              <w:rPr>
                <w:b/>
                <w:color w:val="000000"/>
                <w:sz w:val="22"/>
                <w:szCs w:val="22"/>
              </w:rPr>
            </w:pPr>
          </w:p>
        </w:tc>
      </w:tr>
      <w:tr w:rsidR="00381611" w:rsidRPr="000F3CCE" w14:paraId="03DC546D" w14:textId="77777777" w:rsidTr="005B1FF3">
        <w:trPr>
          <w:trHeight w:val="340"/>
        </w:trPr>
        <w:tc>
          <w:tcPr>
            <w:tcW w:w="3898" w:type="dxa"/>
          </w:tcPr>
          <w:p w14:paraId="10352507" w14:textId="77777777" w:rsidR="00381611" w:rsidRPr="000F3CCE" w:rsidRDefault="00381611" w:rsidP="005B1FF3">
            <w:pPr>
              <w:pStyle w:val="Corpsdetexte"/>
              <w:rPr>
                <w:b/>
                <w:color w:val="000000"/>
                <w:sz w:val="22"/>
                <w:szCs w:val="22"/>
              </w:rPr>
            </w:pPr>
            <w:r w:rsidRPr="000F3CCE">
              <w:rPr>
                <w:b/>
                <w:color w:val="000000"/>
                <w:sz w:val="22"/>
                <w:szCs w:val="22"/>
              </w:rPr>
              <w:t>Compte-t-on parmi ses membres une personne politiquement exposée</w:t>
            </w:r>
            <w:r w:rsidRPr="000F3CCE">
              <w:rPr>
                <w:rStyle w:val="Appelnotedebasdep"/>
                <w:b/>
                <w:color w:val="000000"/>
                <w:sz w:val="22"/>
                <w:szCs w:val="22"/>
              </w:rPr>
              <w:footnoteReference w:id="32"/>
            </w:r>
            <w:r w:rsidRPr="000F3CCE">
              <w:rPr>
                <w:b/>
                <w:color w:val="000000"/>
                <w:sz w:val="22"/>
                <w:szCs w:val="22"/>
              </w:rPr>
              <w:t xml:space="preserve"> ? :</w:t>
            </w:r>
          </w:p>
          <w:p w14:paraId="61DA2A6C" w14:textId="77777777" w:rsidR="00381611" w:rsidRPr="000F3CCE" w:rsidRDefault="00381611" w:rsidP="005B1FF3">
            <w:pPr>
              <w:pStyle w:val="Corpsdetexte"/>
              <w:rPr>
                <w:color w:val="000000"/>
                <w:sz w:val="22"/>
                <w:szCs w:val="22"/>
              </w:rPr>
            </w:pPr>
            <w:r w:rsidRPr="000F3CCE">
              <w:rPr>
                <w:color w:val="000000"/>
                <w:sz w:val="22"/>
                <w:szCs w:val="22"/>
              </w:rPr>
              <w:t>si oui, indiquez son nom et sa fonction </w:t>
            </w:r>
          </w:p>
        </w:tc>
        <w:tc>
          <w:tcPr>
            <w:tcW w:w="5386" w:type="dxa"/>
          </w:tcPr>
          <w:p w14:paraId="099A69DF" w14:textId="77777777" w:rsidR="00381611" w:rsidRPr="000F3CCE" w:rsidRDefault="00381611" w:rsidP="005B1FF3">
            <w:pPr>
              <w:pStyle w:val="Corpsdetexte"/>
              <w:rPr>
                <w:b/>
                <w:color w:val="000000"/>
                <w:sz w:val="22"/>
                <w:szCs w:val="22"/>
              </w:rPr>
            </w:pPr>
          </w:p>
        </w:tc>
      </w:tr>
      <w:tr w:rsidR="00381611" w:rsidRPr="000F3CCE" w14:paraId="639A02DD" w14:textId="77777777" w:rsidTr="005B1FF3">
        <w:trPr>
          <w:trHeight w:val="454"/>
        </w:trPr>
        <w:tc>
          <w:tcPr>
            <w:tcW w:w="3898" w:type="dxa"/>
          </w:tcPr>
          <w:p w14:paraId="369F86DB" w14:textId="77777777" w:rsidR="00381611" w:rsidRPr="000F3CCE" w:rsidRDefault="00381611" w:rsidP="005B1FF3">
            <w:pPr>
              <w:rPr>
                <w:b/>
                <w:sz w:val="22"/>
                <w:szCs w:val="22"/>
              </w:rPr>
            </w:pPr>
            <w:r w:rsidRPr="000F3CCE">
              <w:rPr>
                <w:b/>
                <w:sz w:val="22"/>
                <w:szCs w:val="22"/>
              </w:rPr>
              <w:t>Date de l’Assemblée générale au cours de laquelle ont été élus les membres du CA et du bureau actuels :</w:t>
            </w:r>
          </w:p>
        </w:tc>
        <w:tc>
          <w:tcPr>
            <w:tcW w:w="5386" w:type="dxa"/>
          </w:tcPr>
          <w:p w14:paraId="21054E4F" w14:textId="77777777" w:rsidR="00381611" w:rsidRPr="000F3CCE" w:rsidRDefault="00381611" w:rsidP="005B1FF3">
            <w:pPr>
              <w:rPr>
                <w:b/>
                <w:sz w:val="22"/>
                <w:szCs w:val="22"/>
              </w:rPr>
            </w:pPr>
          </w:p>
        </w:tc>
      </w:tr>
      <w:tr w:rsidR="00381611" w:rsidRPr="000F3CCE" w14:paraId="576DD25C" w14:textId="77777777" w:rsidTr="005B1FF3">
        <w:trPr>
          <w:trHeight w:val="454"/>
        </w:trPr>
        <w:tc>
          <w:tcPr>
            <w:tcW w:w="3898" w:type="dxa"/>
          </w:tcPr>
          <w:p w14:paraId="266CD425" w14:textId="77777777" w:rsidR="00381611" w:rsidRPr="000F3CCE" w:rsidRDefault="00381611" w:rsidP="005B1FF3">
            <w:pPr>
              <w:rPr>
                <w:b/>
                <w:sz w:val="22"/>
                <w:szCs w:val="22"/>
              </w:rPr>
            </w:pPr>
            <w:r w:rsidRPr="000F3CCE">
              <w:rPr>
                <w:b/>
                <w:sz w:val="22"/>
                <w:szCs w:val="22"/>
              </w:rPr>
              <w:t>Date d’échéance des mandats de ces membres :</w:t>
            </w:r>
          </w:p>
        </w:tc>
        <w:tc>
          <w:tcPr>
            <w:tcW w:w="5386" w:type="dxa"/>
          </w:tcPr>
          <w:p w14:paraId="38134C95" w14:textId="77777777" w:rsidR="00381611" w:rsidRPr="000F3CCE" w:rsidRDefault="00381611" w:rsidP="005B1FF3">
            <w:pPr>
              <w:rPr>
                <w:b/>
                <w:sz w:val="22"/>
                <w:szCs w:val="22"/>
              </w:rPr>
            </w:pPr>
          </w:p>
        </w:tc>
      </w:tr>
      <w:tr w:rsidR="00381611" w:rsidRPr="000F3CCE" w14:paraId="59E70427" w14:textId="77777777" w:rsidTr="005B1FF3">
        <w:trPr>
          <w:trHeight w:val="454"/>
        </w:trPr>
        <w:tc>
          <w:tcPr>
            <w:tcW w:w="3898" w:type="dxa"/>
          </w:tcPr>
          <w:p w14:paraId="2B2BF248" w14:textId="77777777" w:rsidR="00381611" w:rsidRPr="000F3CCE" w:rsidRDefault="00381611" w:rsidP="005B1FF3">
            <w:pPr>
              <w:rPr>
                <w:b/>
                <w:sz w:val="22"/>
                <w:szCs w:val="22"/>
              </w:rPr>
            </w:pPr>
            <w:r w:rsidRPr="000F3CCE">
              <w:rPr>
                <w:b/>
                <w:sz w:val="22"/>
                <w:szCs w:val="22"/>
              </w:rPr>
              <w:t>Date prévisionnelle de la prochaine assemblée générale :</w:t>
            </w:r>
          </w:p>
        </w:tc>
        <w:tc>
          <w:tcPr>
            <w:tcW w:w="5386" w:type="dxa"/>
          </w:tcPr>
          <w:p w14:paraId="4FFA8C59" w14:textId="77777777" w:rsidR="00381611" w:rsidRPr="000F3CCE" w:rsidRDefault="00381611" w:rsidP="005B1FF3">
            <w:pPr>
              <w:rPr>
                <w:b/>
                <w:sz w:val="22"/>
                <w:szCs w:val="22"/>
              </w:rPr>
            </w:pPr>
          </w:p>
        </w:tc>
      </w:tr>
    </w:tbl>
    <w:p w14:paraId="0E97337F" w14:textId="77777777" w:rsidR="00381611" w:rsidRPr="003C32DB" w:rsidRDefault="00381611" w:rsidP="00381611">
      <w:pPr>
        <w:pStyle w:val="Corpsdetexte"/>
        <w:rPr>
          <w:color w:val="000000"/>
          <w:szCs w:val="22"/>
        </w:rPr>
      </w:pPr>
    </w:p>
    <w:tbl>
      <w:tblPr>
        <w:tblW w:w="9284"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3898"/>
        <w:gridCol w:w="1842"/>
        <w:gridCol w:w="1864"/>
        <w:gridCol w:w="1680"/>
      </w:tblGrid>
      <w:tr w:rsidR="00381611" w:rsidRPr="000F3CCE" w14:paraId="1E76A818" w14:textId="77777777" w:rsidTr="005B1FF3">
        <w:trPr>
          <w:trHeight w:val="340"/>
        </w:trPr>
        <w:tc>
          <w:tcPr>
            <w:tcW w:w="3898" w:type="dxa"/>
            <w:vAlign w:val="center"/>
          </w:tcPr>
          <w:p w14:paraId="599F551E" w14:textId="77777777" w:rsidR="00381611" w:rsidRPr="000F3CCE" w:rsidRDefault="00381611" w:rsidP="005B1FF3">
            <w:pPr>
              <w:pStyle w:val="Corpsdetexte"/>
              <w:jc w:val="center"/>
              <w:rPr>
                <w:b/>
                <w:color w:val="000000"/>
                <w:sz w:val="22"/>
                <w:szCs w:val="22"/>
              </w:rPr>
            </w:pPr>
          </w:p>
        </w:tc>
        <w:tc>
          <w:tcPr>
            <w:tcW w:w="1842" w:type="dxa"/>
            <w:vAlign w:val="center"/>
          </w:tcPr>
          <w:p w14:paraId="509152C3" w14:textId="77777777" w:rsidR="00381611" w:rsidRPr="000F3CCE" w:rsidRDefault="00381611" w:rsidP="005B1FF3">
            <w:pPr>
              <w:pStyle w:val="Corpsdetexte"/>
              <w:jc w:val="center"/>
              <w:rPr>
                <w:b/>
                <w:color w:val="000000"/>
                <w:sz w:val="22"/>
                <w:szCs w:val="22"/>
              </w:rPr>
            </w:pPr>
            <w:r w:rsidRPr="000F3CCE">
              <w:rPr>
                <w:b/>
                <w:color w:val="000000"/>
                <w:sz w:val="22"/>
                <w:szCs w:val="22"/>
              </w:rPr>
              <w:t>20..</w:t>
            </w:r>
          </w:p>
        </w:tc>
        <w:tc>
          <w:tcPr>
            <w:tcW w:w="1864" w:type="dxa"/>
            <w:vAlign w:val="center"/>
          </w:tcPr>
          <w:p w14:paraId="7220EE22" w14:textId="77777777" w:rsidR="00381611" w:rsidRPr="000F3CCE" w:rsidRDefault="00381611" w:rsidP="005B1FF3">
            <w:pPr>
              <w:pStyle w:val="Corpsdetexte"/>
              <w:jc w:val="center"/>
              <w:rPr>
                <w:b/>
                <w:color w:val="000000"/>
                <w:sz w:val="22"/>
                <w:szCs w:val="22"/>
              </w:rPr>
            </w:pPr>
            <w:r w:rsidRPr="000F3CCE">
              <w:rPr>
                <w:b/>
                <w:color w:val="000000"/>
                <w:sz w:val="22"/>
                <w:szCs w:val="22"/>
              </w:rPr>
              <w:t>20..</w:t>
            </w:r>
          </w:p>
        </w:tc>
        <w:tc>
          <w:tcPr>
            <w:tcW w:w="1680" w:type="dxa"/>
            <w:vAlign w:val="center"/>
          </w:tcPr>
          <w:p w14:paraId="745C92BF" w14:textId="77777777" w:rsidR="00381611" w:rsidRPr="000F3CCE" w:rsidRDefault="00381611" w:rsidP="005B1FF3">
            <w:pPr>
              <w:pStyle w:val="Corpsdetexte"/>
              <w:jc w:val="center"/>
              <w:rPr>
                <w:b/>
                <w:color w:val="000000"/>
                <w:sz w:val="22"/>
                <w:szCs w:val="22"/>
              </w:rPr>
            </w:pPr>
            <w:r w:rsidRPr="000F3CCE">
              <w:rPr>
                <w:b/>
                <w:color w:val="000000"/>
                <w:sz w:val="22"/>
                <w:szCs w:val="22"/>
              </w:rPr>
              <w:t>20..</w:t>
            </w:r>
          </w:p>
        </w:tc>
      </w:tr>
      <w:tr w:rsidR="00381611" w:rsidRPr="000F3CCE" w14:paraId="3007770A" w14:textId="77777777" w:rsidTr="005B1FF3">
        <w:trPr>
          <w:trHeight w:val="340"/>
        </w:trPr>
        <w:tc>
          <w:tcPr>
            <w:tcW w:w="3898" w:type="dxa"/>
          </w:tcPr>
          <w:p w14:paraId="491B5A30" w14:textId="77777777" w:rsidR="00381611" w:rsidRPr="000F3CCE" w:rsidRDefault="00381611" w:rsidP="005B1FF3">
            <w:pPr>
              <w:pStyle w:val="Corpsdetexte"/>
              <w:rPr>
                <w:b/>
                <w:color w:val="000000"/>
                <w:sz w:val="22"/>
                <w:szCs w:val="22"/>
              </w:rPr>
            </w:pPr>
            <w:r w:rsidRPr="000F3CCE">
              <w:rPr>
                <w:b/>
                <w:color w:val="000000"/>
                <w:sz w:val="22"/>
                <w:szCs w:val="22"/>
              </w:rPr>
              <w:t>Nombre de membres</w:t>
            </w:r>
          </w:p>
        </w:tc>
        <w:tc>
          <w:tcPr>
            <w:tcW w:w="1842" w:type="dxa"/>
            <w:vAlign w:val="center"/>
          </w:tcPr>
          <w:p w14:paraId="395FC97E" w14:textId="77777777" w:rsidR="00381611" w:rsidRPr="000F3CCE" w:rsidRDefault="00381611" w:rsidP="005B1FF3">
            <w:pPr>
              <w:pStyle w:val="Corpsdetexte"/>
              <w:jc w:val="right"/>
              <w:rPr>
                <w:b/>
                <w:color w:val="000000"/>
                <w:sz w:val="22"/>
                <w:szCs w:val="22"/>
              </w:rPr>
            </w:pPr>
          </w:p>
        </w:tc>
        <w:tc>
          <w:tcPr>
            <w:tcW w:w="1864" w:type="dxa"/>
            <w:vAlign w:val="center"/>
          </w:tcPr>
          <w:p w14:paraId="2AC1A963" w14:textId="77777777" w:rsidR="00381611" w:rsidRPr="000F3CCE" w:rsidRDefault="00381611" w:rsidP="005B1FF3">
            <w:pPr>
              <w:pStyle w:val="Corpsdetexte"/>
              <w:jc w:val="right"/>
              <w:rPr>
                <w:b/>
                <w:color w:val="000000"/>
                <w:sz w:val="22"/>
                <w:szCs w:val="22"/>
              </w:rPr>
            </w:pPr>
          </w:p>
        </w:tc>
        <w:tc>
          <w:tcPr>
            <w:tcW w:w="1680" w:type="dxa"/>
            <w:vAlign w:val="center"/>
          </w:tcPr>
          <w:p w14:paraId="628C00CC" w14:textId="77777777" w:rsidR="00381611" w:rsidRPr="000F3CCE" w:rsidRDefault="00381611" w:rsidP="005B1FF3">
            <w:pPr>
              <w:pStyle w:val="Corpsdetexte"/>
              <w:jc w:val="right"/>
              <w:rPr>
                <w:b/>
                <w:color w:val="000000"/>
                <w:sz w:val="22"/>
                <w:szCs w:val="22"/>
              </w:rPr>
            </w:pPr>
          </w:p>
        </w:tc>
      </w:tr>
      <w:tr w:rsidR="00381611" w:rsidRPr="000F3CCE" w14:paraId="34CA0720" w14:textId="77777777" w:rsidTr="005B1FF3">
        <w:trPr>
          <w:trHeight w:val="340"/>
        </w:trPr>
        <w:tc>
          <w:tcPr>
            <w:tcW w:w="3898" w:type="dxa"/>
          </w:tcPr>
          <w:p w14:paraId="296E87D0" w14:textId="77777777" w:rsidR="00381611" w:rsidRPr="000F3CCE" w:rsidRDefault="00381611" w:rsidP="005B1FF3">
            <w:pPr>
              <w:pStyle w:val="Corpsdetexte"/>
              <w:rPr>
                <w:b/>
                <w:color w:val="000000"/>
                <w:sz w:val="22"/>
                <w:szCs w:val="22"/>
              </w:rPr>
            </w:pPr>
            <w:r w:rsidRPr="000F3CCE">
              <w:rPr>
                <w:b/>
                <w:color w:val="000000"/>
                <w:sz w:val="22"/>
                <w:szCs w:val="22"/>
              </w:rPr>
              <w:t>Nombre de cotisants </w:t>
            </w:r>
          </w:p>
        </w:tc>
        <w:tc>
          <w:tcPr>
            <w:tcW w:w="1842" w:type="dxa"/>
            <w:vAlign w:val="center"/>
          </w:tcPr>
          <w:p w14:paraId="105CED7D" w14:textId="77777777" w:rsidR="00381611" w:rsidRPr="000F3CCE" w:rsidRDefault="00381611" w:rsidP="005B1FF3">
            <w:pPr>
              <w:pStyle w:val="Corpsdetexte"/>
              <w:jc w:val="right"/>
              <w:rPr>
                <w:b/>
                <w:color w:val="000000"/>
                <w:sz w:val="22"/>
                <w:szCs w:val="22"/>
              </w:rPr>
            </w:pPr>
          </w:p>
        </w:tc>
        <w:tc>
          <w:tcPr>
            <w:tcW w:w="1864" w:type="dxa"/>
            <w:vAlign w:val="center"/>
          </w:tcPr>
          <w:p w14:paraId="580F8D5B" w14:textId="77777777" w:rsidR="00381611" w:rsidRPr="000F3CCE" w:rsidRDefault="00381611" w:rsidP="005B1FF3">
            <w:pPr>
              <w:pStyle w:val="Corpsdetexte"/>
              <w:jc w:val="right"/>
              <w:rPr>
                <w:b/>
                <w:color w:val="000000"/>
                <w:sz w:val="22"/>
                <w:szCs w:val="22"/>
              </w:rPr>
            </w:pPr>
          </w:p>
        </w:tc>
        <w:tc>
          <w:tcPr>
            <w:tcW w:w="1680" w:type="dxa"/>
            <w:vAlign w:val="center"/>
          </w:tcPr>
          <w:p w14:paraId="67AEB7B2" w14:textId="77777777" w:rsidR="00381611" w:rsidRPr="000F3CCE" w:rsidRDefault="00381611" w:rsidP="005B1FF3">
            <w:pPr>
              <w:pStyle w:val="Corpsdetexte"/>
              <w:jc w:val="right"/>
              <w:rPr>
                <w:b/>
                <w:color w:val="000000"/>
                <w:sz w:val="22"/>
                <w:szCs w:val="22"/>
              </w:rPr>
            </w:pPr>
          </w:p>
        </w:tc>
      </w:tr>
      <w:tr w:rsidR="00381611" w:rsidRPr="000F3CCE" w14:paraId="121DAF91" w14:textId="77777777" w:rsidTr="005B1FF3">
        <w:trPr>
          <w:trHeight w:val="340"/>
        </w:trPr>
        <w:tc>
          <w:tcPr>
            <w:tcW w:w="3898" w:type="dxa"/>
          </w:tcPr>
          <w:p w14:paraId="458019D6" w14:textId="77777777" w:rsidR="00381611" w:rsidRPr="000F3CCE" w:rsidRDefault="00381611" w:rsidP="005B1FF3">
            <w:pPr>
              <w:pStyle w:val="Corpsdetexte"/>
              <w:rPr>
                <w:b/>
                <w:color w:val="000000"/>
                <w:sz w:val="22"/>
                <w:szCs w:val="22"/>
              </w:rPr>
            </w:pPr>
            <w:r w:rsidRPr="000F3CCE">
              <w:rPr>
                <w:b/>
                <w:color w:val="000000"/>
                <w:sz w:val="22"/>
                <w:szCs w:val="22"/>
              </w:rPr>
              <w:t>Montant des cotisations </w:t>
            </w:r>
          </w:p>
        </w:tc>
        <w:tc>
          <w:tcPr>
            <w:tcW w:w="1842" w:type="dxa"/>
            <w:vAlign w:val="center"/>
          </w:tcPr>
          <w:p w14:paraId="5E6BFDF5" w14:textId="77777777" w:rsidR="00381611" w:rsidRPr="000F3CCE" w:rsidRDefault="00381611" w:rsidP="005B1FF3">
            <w:pPr>
              <w:pStyle w:val="Corpsdetexte"/>
              <w:jc w:val="right"/>
              <w:rPr>
                <w:b/>
                <w:color w:val="000000"/>
                <w:sz w:val="22"/>
                <w:szCs w:val="22"/>
              </w:rPr>
            </w:pPr>
          </w:p>
        </w:tc>
        <w:tc>
          <w:tcPr>
            <w:tcW w:w="1864" w:type="dxa"/>
            <w:vAlign w:val="center"/>
          </w:tcPr>
          <w:p w14:paraId="6FFA8A53" w14:textId="77777777" w:rsidR="00381611" w:rsidRPr="000F3CCE" w:rsidRDefault="00381611" w:rsidP="005B1FF3">
            <w:pPr>
              <w:pStyle w:val="Corpsdetexte"/>
              <w:jc w:val="right"/>
              <w:rPr>
                <w:b/>
                <w:color w:val="000000"/>
                <w:sz w:val="22"/>
                <w:szCs w:val="22"/>
              </w:rPr>
            </w:pPr>
          </w:p>
        </w:tc>
        <w:tc>
          <w:tcPr>
            <w:tcW w:w="1680" w:type="dxa"/>
            <w:vAlign w:val="center"/>
          </w:tcPr>
          <w:p w14:paraId="799988B0" w14:textId="77777777" w:rsidR="00381611" w:rsidRPr="000F3CCE" w:rsidRDefault="00381611" w:rsidP="005B1FF3">
            <w:pPr>
              <w:pStyle w:val="Corpsdetexte"/>
              <w:jc w:val="right"/>
              <w:rPr>
                <w:b/>
                <w:color w:val="000000"/>
                <w:sz w:val="22"/>
                <w:szCs w:val="22"/>
              </w:rPr>
            </w:pPr>
          </w:p>
        </w:tc>
      </w:tr>
    </w:tbl>
    <w:p w14:paraId="17E5093F" w14:textId="77777777" w:rsidR="00381611" w:rsidRPr="003C32DB" w:rsidRDefault="00381611" w:rsidP="00381611">
      <w:pPr>
        <w:pStyle w:val="Corpsdetexte"/>
        <w:rPr>
          <w:color w:val="000000"/>
          <w:szCs w:val="22"/>
        </w:rPr>
      </w:pPr>
    </w:p>
    <w:tbl>
      <w:tblPr>
        <w:tblW w:w="9284"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3898"/>
        <w:gridCol w:w="1842"/>
        <w:gridCol w:w="1843"/>
        <w:gridCol w:w="1701"/>
      </w:tblGrid>
      <w:tr w:rsidR="00381611" w:rsidRPr="000F3CCE" w14:paraId="63DCE401" w14:textId="77777777" w:rsidTr="005B1FF3">
        <w:trPr>
          <w:cantSplit/>
          <w:trHeight w:val="340"/>
        </w:trPr>
        <w:tc>
          <w:tcPr>
            <w:tcW w:w="3898" w:type="dxa"/>
          </w:tcPr>
          <w:p w14:paraId="48A078DF" w14:textId="77777777" w:rsidR="00381611" w:rsidRPr="000F3CCE" w:rsidRDefault="00381611" w:rsidP="005B1FF3">
            <w:pPr>
              <w:pStyle w:val="Corpsdetexte"/>
              <w:rPr>
                <w:color w:val="000000"/>
                <w:sz w:val="22"/>
                <w:szCs w:val="22"/>
              </w:rPr>
            </w:pPr>
            <w:r w:rsidRPr="000F3CCE">
              <w:rPr>
                <w:b/>
                <w:color w:val="000000"/>
                <w:sz w:val="22"/>
                <w:szCs w:val="22"/>
              </w:rPr>
              <w:lastRenderedPageBreak/>
              <w:t>Effectifs au siège de l’ONG :</w:t>
            </w:r>
          </w:p>
        </w:tc>
        <w:tc>
          <w:tcPr>
            <w:tcW w:w="1842" w:type="dxa"/>
          </w:tcPr>
          <w:p w14:paraId="4F49EBB0" w14:textId="77777777" w:rsidR="00381611" w:rsidRPr="000F3CCE" w:rsidRDefault="00381611" w:rsidP="005B1FF3">
            <w:pPr>
              <w:pStyle w:val="Corpsdetexte"/>
              <w:rPr>
                <w:color w:val="000000"/>
                <w:sz w:val="22"/>
                <w:szCs w:val="22"/>
                <w:vertAlign w:val="superscript"/>
              </w:rPr>
            </w:pPr>
            <w:r w:rsidRPr="000F3CCE">
              <w:rPr>
                <w:color w:val="000000"/>
                <w:sz w:val="22"/>
                <w:szCs w:val="22"/>
              </w:rPr>
              <w:t>Total (ETP</w:t>
            </w:r>
            <w:r w:rsidRPr="000F3CCE">
              <w:rPr>
                <w:rStyle w:val="Appelnotedebasdep"/>
                <w:color w:val="000000"/>
                <w:sz w:val="22"/>
                <w:szCs w:val="22"/>
              </w:rPr>
              <w:footnoteReference w:id="33"/>
            </w:r>
            <w:r w:rsidRPr="000F3CCE">
              <w:rPr>
                <w:color w:val="000000"/>
                <w:sz w:val="22"/>
                <w:szCs w:val="22"/>
              </w:rPr>
              <w:t>)</w:t>
            </w:r>
          </w:p>
        </w:tc>
        <w:tc>
          <w:tcPr>
            <w:tcW w:w="1843" w:type="dxa"/>
          </w:tcPr>
          <w:p w14:paraId="61E38F42" w14:textId="77777777" w:rsidR="00381611" w:rsidRPr="000F3CCE" w:rsidRDefault="00381611" w:rsidP="005B1FF3">
            <w:pPr>
              <w:pStyle w:val="Corpsdetexte"/>
              <w:rPr>
                <w:color w:val="000000"/>
                <w:sz w:val="22"/>
                <w:szCs w:val="22"/>
              </w:rPr>
            </w:pPr>
            <w:r w:rsidRPr="000F3CCE">
              <w:rPr>
                <w:color w:val="000000"/>
                <w:sz w:val="22"/>
                <w:szCs w:val="22"/>
              </w:rPr>
              <w:t>Temps plein</w:t>
            </w:r>
          </w:p>
        </w:tc>
        <w:tc>
          <w:tcPr>
            <w:tcW w:w="1701" w:type="dxa"/>
          </w:tcPr>
          <w:p w14:paraId="71FBCC63" w14:textId="77777777" w:rsidR="00381611" w:rsidRPr="000F3CCE" w:rsidRDefault="00381611" w:rsidP="005B1FF3">
            <w:pPr>
              <w:pStyle w:val="Corpsdetexte"/>
              <w:rPr>
                <w:color w:val="000000"/>
                <w:sz w:val="22"/>
                <w:szCs w:val="22"/>
              </w:rPr>
            </w:pPr>
            <w:r w:rsidRPr="000F3CCE">
              <w:rPr>
                <w:color w:val="000000"/>
                <w:sz w:val="22"/>
                <w:szCs w:val="22"/>
              </w:rPr>
              <w:t>Temps partiel</w:t>
            </w:r>
          </w:p>
        </w:tc>
      </w:tr>
      <w:tr w:rsidR="00381611" w:rsidRPr="000F3CCE" w14:paraId="30BEE42E" w14:textId="77777777" w:rsidTr="005B1FF3">
        <w:trPr>
          <w:cantSplit/>
          <w:trHeight w:val="340"/>
        </w:trPr>
        <w:tc>
          <w:tcPr>
            <w:tcW w:w="3898" w:type="dxa"/>
          </w:tcPr>
          <w:p w14:paraId="2C23E5E3" w14:textId="77777777" w:rsidR="00381611" w:rsidRPr="000F3CCE" w:rsidRDefault="00381611" w:rsidP="005B1FF3">
            <w:pPr>
              <w:pStyle w:val="Corpsdetexte"/>
              <w:rPr>
                <w:color w:val="000000"/>
                <w:sz w:val="22"/>
                <w:szCs w:val="22"/>
              </w:rPr>
            </w:pPr>
            <w:r w:rsidRPr="000F3CCE">
              <w:rPr>
                <w:color w:val="000000"/>
                <w:sz w:val="22"/>
                <w:szCs w:val="22"/>
              </w:rPr>
              <w:t>Salarié (s)</w:t>
            </w:r>
          </w:p>
        </w:tc>
        <w:tc>
          <w:tcPr>
            <w:tcW w:w="1842" w:type="dxa"/>
          </w:tcPr>
          <w:p w14:paraId="7837020A" w14:textId="77777777" w:rsidR="00381611" w:rsidRPr="000F3CCE" w:rsidRDefault="00381611" w:rsidP="005B1FF3">
            <w:pPr>
              <w:pStyle w:val="Corpsdetexte"/>
              <w:rPr>
                <w:color w:val="000000"/>
                <w:sz w:val="22"/>
                <w:szCs w:val="22"/>
              </w:rPr>
            </w:pPr>
          </w:p>
        </w:tc>
        <w:tc>
          <w:tcPr>
            <w:tcW w:w="1843" w:type="dxa"/>
          </w:tcPr>
          <w:p w14:paraId="71562BE5" w14:textId="77777777" w:rsidR="00381611" w:rsidRPr="000F3CCE" w:rsidRDefault="00381611" w:rsidP="005B1FF3">
            <w:pPr>
              <w:pStyle w:val="Corpsdetexte"/>
              <w:rPr>
                <w:color w:val="000000"/>
                <w:sz w:val="22"/>
                <w:szCs w:val="22"/>
              </w:rPr>
            </w:pPr>
          </w:p>
        </w:tc>
        <w:tc>
          <w:tcPr>
            <w:tcW w:w="1701" w:type="dxa"/>
          </w:tcPr>
          <w:p w14:paraId="11DEF08C" w14:textId="77777777" w:rsidR="00381611" w:rsidRPr="000F3CCE" w:rsidRDefault="00381611" w:rsidP="005B1FF3">
            <w:pPr>
              <w:pStyle w:val="Corpsdetexte"/>
              <w:rPr>
                <w:color w:val="000000"/>
                <w:sz w:val="22"/>
                <w:szCs w:val="22"/>
              </w:rPr>
            </w:pPr>
          </w:p>
        </w:tc>
      </w:tr>
      <w:tr w:rsidR="00381611" w:rsidRPr="000F3CCE" w14:paraId="2CF35553" w14:textId="77777777" w:rsidTr="005B1FF3">
        <w:trPr>
          <w:cantSplit/>
          <w:trHeight w:val="340"/>
        </w:trPr>
        <w:tc>
          <w:tcPr>
            <w:tcW w:w="3898" w:type="dxa"/>
          </w:tcPr>
          <w:p w14:paraId="264490D4" w14:textId="77777777" w:rsidR="00381611" w:rsidRPr="000F3CCE" w:rsidRDefault="00381611" w:rsidP="005B1FF3">
            <w:pPr>
              <w:pStyle w:val="Corpsdetexte"/>
              <w:rPr>
                <w:color w:val="000000"/>
                <w:sz w:val="22"/>
                <w:szCs w:val="22"/>
              </w:rPr>
            </w:pPr>
            <w:r w:rsidRPr="000F3CCE">
              <w:rPr>
                <w:color w:val="000000"/>
                <w:sz w:val="22"/>
                <w:szCs w:val="22"/>
              </w:rPr>
              <w:t>Bénévole(s)</w:t>
            </w:r>
          </w:p>
        </w:tc>
        <w:tc>
          <w:tcPr>
            <w:tcW w:w="1842" w:type="dxa"/>
          </w:tcPr>
          <w:p w14:paraId="2F74DFDF" w14:textId="77777777" w:rsidR="00381611" w:rsidRPr="000F3CCE" w:rsidRDefault="00381611" w:rsidP="005B1FF3">
            <w:pPr>
              <w:pStyle w:val="Corpsdetexte"/>
              <w:rPr>
                <w:color w:val="000000"/>
                <w:sz w:val="22"/>
                <w:szCs w:val="22"/>
              </w:rPr>
            </w:pPr>
          </w:p>
        </w:tc>
        <w:tc>
          <w:tcPr>
            <w:tcW w:w="1843" w:type="dxa"/>
          </w:tcPr>
          <w:p w14:paraId="31BD3319" w14:textId="77777777" w:rsidR="00381611" w:rsidRPr="000F3CCE" w:rsidRDefault="00381611" w:rsidP="005B1FF3">
            <w:pPr>
              <w:pStyle w:val="Corpsdetexte"/>
              <w:rPr>
                <w:color w:val="000000"/>
                <w:sz w:val="22"/>
                <w:szCs w:val="22"/>
              </w:rPr>
            </w:pPr>
          </w:p>
        </w:tc>
        <w:tc>
          <w:tcPr>
            <w:tcW w:w="1701" w:type="dxa"/>
          </w:tcPr>
          <w:p w14:paraId="425E0BB1" w14:textId="77777777" w:rsidR="00381611" w:rsidRPr="000F3CCE" w:rsidRDefault="00381611" w:rsidP="005B1FF3">
            <w:pPr>
              <w:pStyle w:val="Corpsdetexte"/>
              <w:rPr>
                <w:color w:val="000000"/>
                <w:sz w:val="22"/>
                <w:szCs w:val="22"/>
              </w:rPr>
            </w:pPr>
          </w:p>
        </w:tc>
      </w:tr>
      <w:tr w:rsidR="00381611" w:rsidRPr="000F3CCE" w14:paraId="76AD3C96" w14:textId="77777777" w:rsidTr="005B1FF3">
        <w:trPr>
          <w:cantSplit/>
          <w:trHeight w:val="340"/>
        </w:trPr>
        <w:tc>
          <w:tcPr>
            <w:tcW w:w="3898" w:type="dxa"/>
          </w:tcPr>
          <w:p w14:paraId="0E1D2AB2" w14:textId="77777777" w:rsidR="00381611" w:rsidRPr="000F3CCE" w:rsidRDefault="00381611" w:rsidP="005B1FF3">
            <w:pPr>
              <w:pStyle w:val="Corpsdetexte"/>
              <w:rPr>
                <w:color w:val="000000"/>
                <w:sz w:val="22"/>
                <w:szCs w:val="22"/>
              </w:rPr>
            </w:pPr>
            <w:r w:rsidRPr="000F3CCE">
              <w:rPr>
                <w:color w:val="000000"/>
                <w:sz w:val="22"/>
                <w:szCs w:val="22"/>
              </w:rPr>
              <w:t>Total</w:t>
            </w:r>
          </w:p>
        </w:tc>
        <w:tc>
          <w:tcPr>
            <w:tcW w:w="1842" w:type="dxa"/>
          </w:tcPr>
          <w:p w14:paraId="0FFBA477" w14:textId="77777777" w:rsidR="00381611" w:rsidRPr="000F3CCE" w:rsidRDefault="00381611" w:rsidP="005B1FF3">
            <w:pPr>
              <w:pStyle w:val="Corpsdetexte"/>
              <w:rPr>
                <w:color w:val="000000"/>
                <w:sz w:val="22"/>
                <w:szCs w:val="22"/>
              </w:rPr>
            </w:pPr>
          </w:p>
        </w:tc>
        <w:tc>
          <w:tcPr>
            <w:tcW w:w="1843" w:type="dxa"/>
          </w:tcPr>
          <w:p w14:paraId="43E12CBE" w14:textId="77777777" w:rsidR="00381611" w:rsidRPr="000F3CCE" w:rsidRDefault="00381611" w:rsidP="005B1FF3">
            <w:pPr>
              <w:pStyle w:val="Corpsdetexte"/>
              <w:rPr>
                <w:color w:val="000000"/>
                <w:sz w:val="22"/>
                <w:szCs w:val="22"/>
              </w:rPr>
            </w:pPr>
          </w:p>
        </w:tc>
        <w:tc>
          <w:tcPr>
            <w:tcW w:w="1701" w:type="dxa"/>
          </w:tcPr>
          <w:p w14:paraId="307E41C0" w14:textId="77777777" w:rsidR="00381611" w:rsidRPr="000F3CCE" w:rsidRDefault="00381611" w:rsidP="005B1FF3">
            <w:pPr>
              <w:pStyle w:val="Corpsdetexte"/>
              <w:rPr>
                <w:color w:val="000000"/>
                <w:sz w:val="22"/>
                <w:szCs w:val="22"/>
              </w:rPr>
            </w:pPr>
          </w:p>
        </w:tc>
      </w:tr>
      <w:tr w:rsidR="00381611" w:rsidRPr="000F3CCE" w14:paraId="6EBCFB17" w14:textId="77777777" w:rsidTr="005B1FF3">
        <w:trPr>
          <w:cantSplit/>
          <w:trHeight w:val="340"/>
        </w:trPr>
        <w:tc>
          <w:tcPr>
            <w:tcW w:w="3898" w:type="dxa"/>
          </w:tcPr>
          <w:p w14:paraId="6EFA3E86" w14:textId="77777777" w:rsidR="00381611" w:rsidRPr="000F3CCE" w:rsidRDefault="00381611" w:rsidP="005B1FF3">
            <w:pPr>
              <w:pStyle w:val="Corpsdetexte"/>
              <w:rPr>
                <w:color w:val="000000"/>
                <w:sz w:val="22"/>
                <w:szCs w:val="22"/>
              </w:rPr>
            </w:pPr>
            <w:r w:rsidRPr="000F3CCE">
              <w:rPr>
                <w:b/>
                <w:color w:val="000000"/>
                <w:sz w:val="22"/>
                <w:szCs w:val="22"/>
              </w:rPr>
              <w:t>Effectifs à l’étranger :</w:t>
            </w:r>
          </w:p>
        </w:tc>
        <w:tc>
          <w:tcPr>
            <w:tcW w:w="1842" w:type="dxa"/>
          </w:tcPr>
          <w:p w14:paraId="113D9A96" w14:textId="77777777" w:rsidR="00381611" w:rsidRPr="000F3CCE" w:rsidRDefault="00381611" w:rsidP="005B1FF3">
            <w:pPr>
              <w:pStyle w:val="Corpsdetexte"/>
              <w:rPr>
                <w:color w:val="000000"/>
                <w:sz w:val="22"/>
                <w:szCs w:val="22"/>
              </w:rPr>
            </w:pPr>
            <w:r w:rsidRPr="000F3CCE">
              <w:rPr>
                <w:color w:val="000000"/>
                <w:sz w:val="22"/>
                <w:szCs w:val="22"/>
              </w:rPr>
              <w:t>Total (ETP)</w:t>
            </w:r>
          </w:p>
        </w:tc>
        <w:tc>
          <w:tcPr>
            <w:tcW w:w="1843" w:type="dxa"/>
          </w:tcPr>
          <w:p w14:paraId="0360225F" w14:textId="77777777" w:rsidR="00381611" w:rsidRPr="000F3CCE" w:rsidRDefault="00381611" w:rsidP="005B1FF3">
            <w:pPr>
              <w:pStyle w:val="Corpsdetexte"/>
              <w:rPr>
                <w:color w:val="000000"/>
                <w:sz w:val="22"/>
                <w:szCs w:val="22"/>
              </w:rPr>
            </w:pPr>
            <w:r w:rsidRPr="000F3CCE">
              <w:rPr>
                <w:color w:val="000000"/>
                <w:sz w:val="22"/>
                <w:szCs w:val="22"/>
              </w:rPr>
              <w:t>Temps plein</w:t>
            </w:r>
          </w:p>
        </w:tc>
        <w:tc>
          <w:tcPr>
            <w:tcW w:w="1701" w:type="dxa"/>
          </w:tcPr>
          <w:p w14:paraId="1A133AA1" w14:textId="77777777" w:rsidR="00381611" w:rsidRPr="000F3CCE" w:rsidRDefault="00381611" w:rsidP="005B1FF3">
            <w:pPr>
              <w:pStyle w:val="Corpsdetexte"/>
              <w:rPr>
                <w:color w:val="000000"/>
                <w:sz w:val="22"/>
                <w:szCs w:val="22"/>
              </w:rPr>
            </w:pPr>
            <w:r w:rsidRPr="000F3CCE">
              <w:rPr>
                <w:color w:val="000000"/>
                <w:sz w:val="22"/>
                <w:szCs w:val="22"/>
              </w:rPr>
              <w:t>Temps partiel</w:t>
            </w:r>
          </w:p>
        </w:tc>
      </w:tr>
      <w:tr w:rsidR="00381611" w:rsidRPr="000F3CCE" w14:paraId="60A5F24A" w14:textId="77777777" w:rsidTr="005B1FF3">
        <w:trPr>
          <w:cantSplit/>
          <w:trHeight w:val="340"/>
        </w:trPr>
        <w:tc>
          <w:tcPr>
            <w:tcW w:w="3898" w:type="dxa"/>
          </w:tcPr>
          <w:p w14:paraId="62F9A1EE" w14:textId="77777777" w:rsidR="00381611" w:rsidRPr="000F3CCE" w:rsidRDefault="00381611" w:rsidP="005B1FF3">
            <w:pPr>
              <w:pStyle w:val="Corpsdetexte"/>
              <w:rPr>
                <w:color w:val="000000"/>
                <w:sz w:val="22"/>
                <w:szCs w:val="22"/>
              </w:rPr>
            </w:pPr>
            <w:r w:rsidRPr="000F3CCE">
              <w:rPr>
                <w:color w:val="000000"/>
                <w:sz w:val="22"/>
                <w:szCs w:val="22"/>
              </w:rPr>
              <w:t>Salarié (s) expatrié(s)</w:t>
            </w:r>
          </w:p>
        </w:tc>
        <w:tc>
          <w:tcPr>
            <w:tcW w:w="1842" w:type="dxa"/>
          </w:tcPr>
          <w:p w14:paraId="1DC61BFA" w14:textId="77777777" w:rsidR="00381611" w:rsidRPr="000F3CCE" w:rsidRDefault="00381611" w:rsidP="005B1FF3">
            <w:pPr>
              <w:pStyle w:val="Corpsdetexte"/>
              <w:rPr>
                <w:color w:val="000000"/>
                <w:sz w:val="22"/>
                <w:szCs w:val="22"/>
              </w:rPr>
            </w:pPr>
          </w:p>
        </w:tc>
        <w:tc>
          <w:tcPr>
            <w:tcW w:w="1843" w:type="dxa"/>
          </w:tcPr>
          <w:p w14:paraId="542C0A9B" w14:textId="77777777" w:rsidR="00381611" w:rsidRPr="000F3CCE" w:rsidRDefault="00381611" w:rsidP="005B1FF3">
            <w:pPr>
              <w:pStyle w:val="Corpsdetexte"/>
              <w:rPr>
                <w:color w:val="000000"/>
                <w:sz w:val="22"/>
                <w:szCs w:val="22"/>
              </w:rPr>
            </w:pPr>
          </w:p>
        </w:tc>
        <w:tc>
          <w:tcPr>
            <w:tcW w:w="1701" w:type="dxa"/>
          </w:tcPr>
          <w:p w14:paraId="389FAC68" w14:textId="77777777" w:rsidR="00381611" w:rsidRPr="000F3CCE" w:rsidRDefault="00381611" w:rsidP="005B1FF3">
            <w:pPr>
              <w:pStyle w:val="Corpsdetexte"/>
              <w:rPr>
                <w:color w:val="000000"/>
                <w:sz w:val="22"/>
                <w:szCs w:val="22"/>
              </w:rPr>
            </w:pPr>
          </w:p>
        </w:tc>
      </w:tr>
      <w:tr w:rsidR="00381611" w:rsidRPr="000F3CCE" w14:paraId="60A1FDBF" w14:textId="77777777" w:rsidTr="005B1FF3">
        <w:trPr>
          <w:cantSplit/>
          <w:trHeight w:val="340"/>
        </w:trPr>
        <w:tc>
          <w:tcPr>
            <w:tcW w:w="3898" w:type="dxa"/>
          </w:tcPr>
          <w:p w14:paraId="594CD8EC" w14:textId="77777777" w:rsidR="00381611" w:rsidRPr="000F3CCE" w:rsidRDefault="00381611" w:rsidP="005B1FF3">
            <w:pPr>
              <w:pStyle w:val="Corpsdetexte"/>
              <w:rPr>
                <w:color w:val="000000"/>
                <w:sz w:val="22"/>
                <w:szCs w:val="22"/>
              </w:rPr>
            </w:pPr>
            <w:r w:rsidRPr="000F3CCE">
              <w:rPr>
                <w:color w:val="000000"/>
                <w:sz w:val="22"/>
                <w:szCs w:val="22"/>
              </w:rPr>
              <w:t>Salarié (s) local(aux)</w:t>
            </w:r>
          </w:p>
        </w:tc>
        <w:tc>
          <w:tcPr>
            <w:tcW w:w="1842" w:type="dxa"/>
          </w:tcPr>
          <w:p w14:paraId="742ABFFB" w14:textId="77777777" w:rsidR="00381611" w:rsidRPr="000F3CCE" w:rsidRDefault="00381611" w:rsidP="005B1FF3">
            <w:pPr>
              <w:pStyle w:val="Corpsdetexte"/>
              <w:rPr>
                <w:color w:val="000000"/>
                <w:sz w:val="22"/>
                <w:szCs w:val="22"/>
              </w:rPr>
            </w:pPr>
          </w:p>
        </w:tc>
        <w:tc>
          <w:tcPr>
            <w:tcW w:w="1843" w:type="dxa"/>
          </w:tcPr>
          <w:p w14:paraId="2713EFC1" w14:textId="77777777" w:rsidR="00381611" w:rsidRPr="000F3CCE" w:rsidRDefault="00381611" w:rsidP="005B1FF3">
            <w:pPr>
              <w:pStyle w:val="Corpsdetexte"/>
              <w:rPr>
                <w:color w:val="000000"/>
                <w:sz w:val="22"/>
                <w:szCs w:val="22"/>
              </w:rPr>
            </w:pPr>
          </w:p>
        </w:tc>
        <w:tc>
          <w:tcPr>
            <w:tcW w:w="1701" w:type="dxa"/>
          </w:tcPr>
          <w:p w14:paraId="42E1846C" w14:textId="77777777" w:rsidR="00381611" w:rsidRPr="000F3CCE" w:rsidRDefault="00381611" w:rsidP="005B1FF3">
            <w:pPr>
              <w:pStyle w:val="Corpsdetexte"/>
              <w:rPr>
                <w:color w:val="000000"/>
                <w:sz w:val="22"/>
                <w:szCs w:val="22"/>
              </w:rPr>
            </w:pPr>
          </w:p>
        </w:tc>
      </w:tr>
      <w:tr w:rsidR="00381611" w:rsidRPr="000F3CCE" w14:paraId="2AAF8DC1" w14:textId="77777777" w:rsidTr="005B1FF3">
        <w:trPr>
          <w:cantSplit/>
          <w:trHeight w:val="340"/>
        </w:trPr>
        <w:tc>
          <w:tcPr>
            <w:tcW w:w="3898" w:type="dxa"/>
          </w:tcPr>
          <w:p w14:paraId="41907269" w14:textId="77777777" w:rsidR="00381611" w:rsidRPr="000F3CCE" w:rsidRDefault="00381611" w:rsidP="005B1FF3">
            <w:pPr>
              <w:pStyle w:val="Corpsdetexte"/>
              <w:rPr>
                <w:color w:val="000000"/>
                <w:sz w:val="22"/>
                <w:szCs w:val="22"/>
              </w:rPr>
            </w:pPr>
            <w:r w:rsidRPr="000F3CCE">
              <w:rPr>
                <w:color w:val="000000"/>
                <w:sz w:val="22"/>
                <w:szCs w:val="22"/>
              </w:rPr>
              <w:t>Volontaire(s)</w:t>
            </w:r>
          </w:p>
        </w:tc>
        <w:tc>
          <w:tcPr>
            <w:tcW w:w="1842" w:type="dxa"/>
          </w:tcPr>
          <w:p w14:paraId="5D8200CE" w14:textId="77777777" w:rsidR="00381611" w:rsidRPr="000F3CCE" w:rsidRDefault="00381611" w:rsidP="005B1FF3">
            <w:pPr>
              <w:pStyle w:val="Corpsdetexte"/>
              <w:rPr>
                <w:color w:val="000000"/>
                <w:sz w:val="22"/>
                <w:szCs w:val="22"/>
              </w:rPr>
            </w:pPr>
          </w:p>
        </w:tc>
        <w:tc>
          <w:tcPr>
            <w:tcW w:w="1843" w:type="dxa"/>
          </w:tcPr>
          <w:p w14:paraId="5F65D6CB" w14:textId="77777777" w:rsidR="00381611" w:rsidRPr="000F3CCE" w:rsidRDefault="00381611" w:rsidP="005B1FF3">
            <w:pPr>
              <w:pStyle w:val="Corpsdetexte"/>
              <w:rPr>
                <w:color w:val="000000"/>
                <w:sz w:val="22"/>
                <w:szCs w:val="22"/>
              </w:rPr>
            </w:pPr>
          </w:p>
        </w:tc>
        <w:tc>
          <w:tcPr>
            <w:tcW w:w="1701" w:type="dxa"/>
          </w:tcPr>
          <w:p w14:paraId="60EE2287" w14:textId="77777777" w:rsidR="00381611" w:rsidRPr="000F3CCE" w:rsidRDefault="00381611" w:rsidP="005B1FF3">
            <w:pPr>
              <w:pStyle w:val="Corpsdetexte"/>
              <w:rPr>
                <w:color w:val="000000"/>
                <w:sz w:val="22"/>
                <w:szCs w:val="22"/>
              </w:rPr>
            </w:pPr>
          </w:p>
        </w:tc>
      </w:tr>
      <w:tr w:rsidR="00381611" w:rsidRPr="000F3CCE" w14:paraId="7B6341AE" w14:textId="77777777" w:rsidTr="005B1FF3">
        <w:trPr>
          <w:cantSplit/>
          <w:trHeight w:val="340"/>
        </w:trPr>
        <w:tc>
          <w:tcPr>
            <w:tcW w:w="3898" w:type="dxa"/>
          </w:tcPr>
          <w:p w14:paraId="2BDDF07E" w14:textId="77777777" w:rsidR="00381611" w:rsidRPr="000F3CCE" w:rsidRDefault="00381611" w:rsidP="005B1FF3">
            <w:pPr>
              <w:pStyle w:val="Corpsdetexte"/>
              <w:rPr>
                <w:color w:val="000000"/>
                <w:sz w:val="22"/>
                <w:szCs w:val="22"/>
              </w:rPr>
            </w:pPr>
            <w:r w:rsidRPr="000F3CCE">
              <w:rPr>
                <w:color w:val="000000"/>
                <w:sz w:val="22"/>
                <w:szCs w:val="22"/>
              </w:rPr>
              <w:t>Bénévole(s)</w:t>
            </w:r>
          </w:p>
        </w:tc>
        <w:tc>
          <w:tcPr>
            <w:tcW w:w="1842" w:type="dxa"/>
          </w:tcPr>
          <w:p w14:paraId="7C5FE145" w14:textId="77777777" w:rsidR="00381611" w:rsidRPr="000F3CCE" w:rsidRDefault="00381611" w:rsidP="005B1FF3">
            <w:pPr>
              <w:pStyle w:val="Corpsdetexte"/>
              <w:rPr>
                <w:color w:val="000000"/>
                <w:sz w:val="22"/>
                <w:szCs w:val="22"/>
              </w:rPr>
            </w:pPr>
          </w:p>
        </w:tc>
        <w:tc>
          <w:tcPr>
            <w:tcW w:w="1843" w:type="dxa"/>
          </w:tcPr>
          <w:p w14:paraId="0552098F" w14:textId="77777777" w:rsidR="00381611" w:rsidRPr="000F3CCE" w:rsidRDefault="00381611" w:rsidP="005B1FF3">
            <w:pPr>
              <w:pStyle w:val="Corpsdetexte"/>
              <w:rPr>
                <w:color w:val="000000"/>
                <w:sz w:val="22"/>
                <w:szCs w:val="22"/>
              </w:rPr>
            </w:pPr>
          </w:p>
        </w:tc>
        <w:tc>
          <w:tcPr>
            <w:tcW w:w="1701" w:type="dxa"/>
          </w:tcPr>
          <w:p w14:paraId="37455F3C" w14:textId="77777777" w:rsidR="00381611" w:rsidRPr="000F3CCE" w:rsidRDefault="00381611" w:rsidP="005B1FF3">
            <w:pPr>
              <w:pStyle w:val="Corpsdetexte"/>
              <w:rPr>
                <w:color w:val="000000"/>
                <w:sz w:val="22"/>
                <w:szCs w:val="22"/>
              </w:rPr>
            </w:pPr>
          </w:p>
        </w:tc>
      </w:tr>
      <w:tr w:rsidR="00381611" w:rsidRPr="000F3CCE" w14:paraId="62F7DA57" w14:textId="77777777" w:rsidTr="005B1FF3">
        <w:trPr>
          <w:cantSplit/>
          <w:trHeight w:val="340"/>
        </w:trPr>
        <w:tc>
          <w:tcPr>
            <w:tcW w:w="3898" w:type="dxa"/>
          </w:tcPr>
          <w:p w14:paraId="29DBBBF4" w14:textId="77777777" w:rsidR="00381611" w:rsidRPr="000F3CCE" w:rsidRDefault="00381611" w:rsidP="005B1FF3">
            <w:pPr>
              <w:pStyle w:val="Corpsdetexte"/>
              <w:rPr>
                <w:color w:val="000000"/>
                <w:sz w:val="22"/>
                <w:szCs w:val="22"/>
              </w:rPr>
            </w:pPr>
            <w:r w:rsidRPr="000F3CCE">
              <w:rPr>
                <w:color w:val="000000"/>
                <w:sz w:val="22"/>
                <w:szCs w:val="22"/>
              </w:rPr>
              <w:t>Total</w:t>
            </w:r>
          </w:p>
        </w:tc>
        <w:tc>
          <w:tcPr>
            <w:tcW w:w="1842" w:type="dxa"/>
          </w:tcPr>
          <w:p w14:paraId="6DC65056" w14:textId="77777777" w:rsidR="00381611" w:rsidRPr="000F3CCE" w:rsidRDefault="00381611" w:rsidP="005B1FF3">
            <w:pPr>
              <w:pStyle w:val="Corpsdetexte"/>
              <w:rPr>
                <w:color w:val="000000"/>
                <w:sz w:val="22"/>
                <w:szCs w:val="22"/>
              </w:rPr>
            </w:pPr>
          </w:p>
        </w:tc>
        <w:tc>
          <w:tcPr>
            <w:tcW w:w="1843" w:type="dxa"/>
          </w:tcPr>
          <w:p w14:paraId="6C04E521" w14:textId="77777777" w:rsidR="00381611" w:rsidRPr="000F3CCE" w:rsidRDefault="00381611" w:rsidP="005B1FF3">
            <w:pPr>
              <w:pStyle w:val="Corpsdetexte"/>
              <w:rPr>
                <w:color w:val="000000"/>
                <w:sz w:val="22"/>
                <w:szCs w:val="22"/>
              </w:rPr>
            </w:pPr>
          </w:p>
        </w:tc>
        <w:tc>
          <w:tcPr>
            <w:tcW w:w="1701" w:type="dxa"/>
          </w:tcPr>
          <w:p w14:paraId="12D726CA" w14:textId="77777777" w:rsidR="00381611" w:rsidRPr="000F3CCE" w:rsidRDefault="00381611" w:rsidP="005B1FF3">
            <w:pPr>
              <w:pStyle w:val="Corpsdetexte"/>
              <w:rPr>
                <w:color w:val="000000"/>
                <w:sz w:val="22"/>
                <w:szCs w:val="22"/>
              </w:rPr>
            </w:pPr>
          </w:p>
        </w:tc>
      </w:tr>
    </w:tbl>
    <w:p w14:paraId="598015F8" w14:textId="77777777" w:rsidR="00381611" w:rsidRPr="003C32DB" w:rsidRDefault="00381611" w:rsidP="00381611">
      <w:pPr>
        <w:rPr>
          <w:b/>
          <w:sz w:val="22"/>
          <w:szCs w:val="22"/>
          <w:u w:val="single"/>
        </w:rPr>
      </w:pPr>
    </w:p>
    <w:tbl>
      <w:tblPr>
        <w:tblW w:w="9860" w:type="dxa"/>
        <w:tblInd w:w="55"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3786"/>
        <w:gridCol w:w="808"/>
        <w:gridCol w:w="789"/>
        <w:gridCol w:w="847"/>
        <w:gridCol w:w="829"/>
        <w:gridCol w:w="768"/>
        <w:gridCol w:w="26"/>
        <w:gridCol w:w="730"/>
        <w:gridCol w:w="638"/>
        <w:gridCol w:w="49"/>
        <w:gridCol w:w="590"/>
      </w:tblGrid>
      <w:tr w:rsidR="00381611" w:rsidRPr="003C32DB" w14:paraId="427AE83F" w14:textId="77777777" w:rsidTr="005B1FF3">
        <w:trPr>
          <w:trHeight w:val="945"/>
        </w:trPr>
        <w:tc>
          <w:tcPr>
            <w:tcW w:w="3786" w:type="dxa"/>
            <w:vMerge w:val="restart"/>
            <w:shd w:val="clear" w:color="auto" w:fill="auto"/>
          </w:tcPr>
          <w:p w14:paraId="21D7A72F" w14:textId="77777777" w:rsidR="00381611" w:rsidRPr="003C32DB" w:rsidRDefault="00381611" w:rsidP="005B1FF3">
            <w:pPr>
              <w:rPr>
                <w:b/>
                <w:bCs/>
                <w:sz w:val="22"/>
                <w:szCs w:val="22"/>
              </w:rPr>
            </w:pPr>
            <w:r w:rsidRPr="003C32DB">
              <w:rPr>
                <w:b/>
                <w:bCs/>
                <w:sz w:val="22"/>
                <w:szCs w:val="22"/>
              </w:rPr>
              <w:t>Rubriques budgétaires par pôle de dépenses</w:t>
            </w:r>
          </w:p>
        </w:tc>
        <w:tc>
          <w:tcPr>
            <w:tcW w:w="6074" w:type="dxa"/>
            <w:gridSpan w:val="10"/>
            <w:shd w:val="clear" w:color="auto" w:fill="auto"/>
          </w:tcPr>
          <w:p w14:paraId="6935729D" w14:textId="77777777" w:rsidR="00381611" w:rsidRPr="003C32DB" w:rsidRDefault="00381611" w:rsidP="005B1FF3">
            <w:pPr>
              <w:rPr>
                <w:b/>
                <w:bCs/>
                <w:sz w:val="22"/>
                <w:szCs w:val="22"/>
              </w:rPr>
            </w:pPr>
            <w:r w:rsidRPr="003C32DB">
              <w:rPr>
                <w:b/>
                <w:bCs/>
                <w:sz w:val="22"/>
                <w:szCs w:val="22"/>
              </w:rPr>
              <w:t>Montants totaux des fonds alloués au cours des trois dernières années</w:t>
            </w:r>
          </w:p>
        </w:tc>
      </w:tr>
      <w:tr w:rsidR="00381611" w:rsidRPr="003C32DB" w14:paraId="1C8114BB" w14:textId="77777777" w:rsidTr="005B1FF3">
        <w:trPr>
          <w:trHeight w:val="255"/>
        </w:trPr>
        <w:tc>
          <w:tcPr>
            <w:tcW w:w="3786" w:type="dxa"/>
            <w:vMerge/>
          </w:tcPr>
          <w:p w14:paraId="002C925B" w14:textId="77777777" w:rsidR="00381611" w:rsidRPr="003C32DB" w:rsidRDefault="00381611" w:rsidP="005B1FF3">
            <w:pPr>
              <w:rPr>
                <w:b/>
                <w:bCs/>
                <w:sz w:val="22"/>
                <w:szCs w:val="22"/>
              </w:rPr>
            </w:pPr>
          </w:p>
        </w:tc>
        <w:tc>
          <w:tcPr>
            <w:tcW w:w="808" w:type="dxa"/>
            <w:shd w:val="clear" w:color="auto" w:fill="auto"/>
          </w:tcPr>
          <w:p w14:paraId="48F75BE3" w14:textId="77777777" w:rsidR="00381611" w:rsidRPr="003C32DB" w:rsidRDefault="00381611" w:rsidP="005B1FF3">
            <w:pPr>
              <w:rPr>
                <w:b/>
                <w:bCs/>
                <w:sz w:val="22"/>
                <w:szCs w:val="22"/>
              </w:rPr>
            </w:pPr>
            <w:r w:rsidRPr="003C32DB">
              <w:rPr>
                <w:b/>
                <w:bCs/>
                <w:sz w:val="22"/>
                <w:szCs w:val="22"/>
              </w:rPr>
              <w:t>Année 20..</w:t>
            </w:r>
          </w:p>
        </w:tc>
        <w:tc>
          <w:tcPr>
            <w:tcW w:w="789" w:type="dxa"/>
            <w:shd w:val="solid" w:color="BFBFBF" w:fill="auto"/>
            <w:vAlign w:val="center"/>
          </w:tcPr>
          <w:p w14:paraId="548D0176" w14:textId="77777777" w:rsidR="00381611" w:rsidRPr="003C32DB" w:rsidRDefault="00381611" w:rsidP="005B1FF3">
            <w:pPr>
              <w:jc w:val="center"/>
              <w:rPr>
                <w:b/>
                <w:bCs/>
                <w:sz w:val="22"/>
                <w:szCs w:val="22"/>
              </w:rPr>
            </w:pPr>
            <w:r w:rsidRPr="003C32DB">
              <w:rPr>
                <w:b/>
                <w:bCs/>
                <w:sz w:val="22"/>
                <w:szCs w:val="22"/>
              </w:rPr>
              <w:t>%</w:t>
            </w:r>
          </w:p>
        </w:tc>
        <w:tc>
          <w:tcPr>
            <w:tcW w:w="847" w:type="dxa"/>
            <w:shd w:val="clear" w:color="auto" w:fill="auto"/>
          </w:tcPr>
          <w:p w14:paraId="407DE69B" w14:textId="77777777" w:rsidR="00381611" w:rsidRPr="003C32DB" w:rsidRDefault="00381611" w:rsidP="005B1FF3">
            <w:pPr>
              <w:rPr>
                <w:b/>
                <w:bCs/>
                <w:sz w:val="22"/>
                <w:szCs w:val="22"/>
              </w:rPr>
            </w:pPr>
            <w:r w:rsidRPr="003C32DB">
              <w:rPr>
                <w:b/>
                <w:bCs/>
                <w:sz w:val="22"/>
                <w:szCs w:val="22"/>
              </w:rPr>
              <w:t>Année 20..</w:t>
            </w:r>
          </w:p>
        </w:tc>
        <w:tc>
          <w:tcPr>
            <w:tcW w:w="829" w:type="dxa"/>
            <w:shd w:val="solid" w:color="BFBFBF" w:fill="auto"/>
            <w:vAlign w:val="center"/>
          </w:tcPr>
          <w:p w14:paraId="3904A0E0" w14:textId="77777777" w:rsidR="00381611" w:rsidRPr="003C32DB" w:rsidRDefault="00381611" w:rsidP="005B1FF3">
            <w:pPr>
              <w:jc w:val="center"/>
              <w:rPr>
                <w:b/>
                <w:bCs/>
                <w:sz w:val="22"/>
                <w:szCs w:val="22"/>
              </w:rPr>
            </w:pPr>
            <w:r w:rsidRPr="003C32DB">
              <w:rPr>
                <w:b/>
                <w:bCs/>
                <w:sz w:val="22"/>
                <w:szCs w:val="22"/>
              </w:rPr>
              <w:t>%</w:t>
            </w:r>
          </w:p>
        </w:tc>
        <w:tc>
          <w:tcPr>
            <w:tcW w:w="794" w:type="dxa"/>
            <w:gridSpan w:val="2"/>
            <w:shd w:val="clear" w:color="auto" w:fill="auto"/>
          </w:tcPr>
          <w:p w14:paraId="019C7FAE" w14:textId="77777777" w:rsidR="00381611" w:rsidRPr="003C32DB" w:rsidRDefault="00381611" w:rsidP="005B1FF3">
            <w:pPr>
              <w:rPr>
                <w:b/>
                <w:bCs/>
                <w:sz w:val="22"/>
                <w:szCs w:val="22"/>
              </w:rPr>
            </w:pPr>
            <w:r w:rsidRPr="003C32DB">
              <w:rPr>
                <w:b/>
                <w:bCs/>
                <w:sz w:val="22"/>
                <w:szCs w:val="22"/>
              </w:rPr>
              <w:t>Année 20..</w:t>
            </w:r>
          </w:p>
        </w:tc>
        <w:tc>
          <w:tcPr>
            <w:tcW w:w="730" w:type="dxa"/>
            <w:shd w:val="solid" w:color="BFBFBF" w:fill="auto"/>
            <w:vAlign w:val="center"/>
          </w:tcPr>
          <w:p w14:paraId="6BDAE291" w14:textId="77777777" w:rsidR="00381611" w:rsidRPr="003C32DB" w:rsidRDefault="00381611" w:rsidP="005B1FF3">
            <w:pPr>
              <w:jc w:val="center"/>
              <w:rPr>
                <w:b/>
                <w:bCs/>
                <w:sz w:val="22"/>
                <w:szCs w:val="22"/>
              </w:rPr>
            </w:pPr>
            <w:r w:rsidRPr="003C32DB">
              <w:rPr>
                <w:b/>
                <w:bCs/>
                <w:sz w:val="22"/>
                <w:szCs w:val="22"/>
              </w:rPr>
              <w:t>%</w:t>
            </w:r>
          </w:p>
        </w:tc>
        <w:tc>
          <w:tcPr>
            <w:tcW w:w="687" w:type="dxa"/>
            <w:gridSpan w:val="2"/>
            <w:shd w:val="clear" w:color="auto" w:fill="auto"/>
          </w:tcPr>
          <w:p w14:paraId="4732C2E5" w14:textId="77777777" w:rsidR="00381611" w:rsidRPr="003C32DB" w:rsidRDefault="00381611" w:rsidP="005B1FF3">
            <w:pPr>
              <w:rPr>
                <w:b/>
                <w:bCs/>
                <w:sz w:val="22"/>
                <w:szCs w:val="22"/>
              </w:rPr>
            </w:pPr>
            <w:r w:rsidRPr="003C32DB">
              <w:rPr>
                <w:b/>
                <w:bCs/>
                <w:sz w:val="22"/>
                <w:szCs w:val="22"/>
              </w:rPr>
              <w:t>Total</w:t>
            </w:r>
          </w:p>
        </w:tc>
        <w:tc>
          <w:tcPr>
            <w:tcW w:w="590" w:type="dxa"/>
            <w:shd w:val="solid" w:color="BFBFBF" w:fill="auto"/>
            <w:vAlign w:val="center"/>
          </w:tcPr>
          <w:p w14:paraId="016BB811" w14:textId="77777777" w:rsidR="00381611" w:rsidRPr="003C32DB" w:rsidRDefault="00381611" w:rsidP="005B1FF3">
            <w:pPr>
              <w:jc w:val="center"/>
              <w:rPr>
                <w:b/>
                <w:bCs/>
                <w:sz w:val="22"/>
                <w:szCs w:val="22"/>
              </w:rPr>
            </w:pPr>
            <w:r w:rsidRPr="003C32DB">
              <w:rPr>
                <w:b/>
                <w:bCs/>
                <w:sz w:val="22"/>
                <w:szCs w:val="22"/>
              </w:rPr>
              <w:t>%</w:t>
            </w:r>
          </w:p>
        </w:tc>
      </w:tr>
      <w:tr w:rsidR="00381611" w:rsidRPr="003C32DB" w14:paraId="218553C3" w14:textId="77777777" w:rsidTr="005B1FF3">
        <w:trPr>
          <w:trHeight w:val="255"/>
        </w:trPr>
        <w:tc>
          <w:tcPr>
            <w:tcW w:w="9860" w:type="dxa"/>
            <w:gridSpan w:val="11"/>
            <w:shd w:val="clear" w:color="auto" w:fill="auto"/>
          </w:tcPr>
          <w:p w14:paraId="1F051863" w14:textId="77777777" w:rsidR="00381611" w:rsidRPr="003C32DB" w:rsidRDefault="00381611" w:rsidP="005B1FF3">
            <w:pPr>
              <w:rPr>
                <w:b/>
                <w:bCs/>
                <w:sz w:val="22"/>
                <w:szCs w:val="22"/>
              </w:rPr>
            </w:pPr>
            <w:r w:rsidRPr="003C32DB">
              <w:rPr>
                <w:b/>
                <w:bCs/>
                <w:sz w:val="22"/>
                <w:szCs w:val="22"/>
              </w:rPr>
              <w:t>Fonctionnement de l'association</w:t>
            </w:r>
          </w:p>
        </w:tc>
      </w:tr>
      <w:tr w:rsidR="00381611" w:rsidRPr="003C32DB" w14:paraId="70371EA1" w14:textId="77777777" w:rsidTr="005B1FF3">
        <w:trPr>
          <w:trHeight w:val="255"/>
        </w:trPr>
        <w:tc>
          <w:tcPr>
            <w:tcW w:w="3786" w:type="dxa"/>
            <w:shd w:val="clear" w:color="auto" w:fill="auto"/>
          </w:tcPr>
          <w:p w14:paraId="12EB2E1B" w14:textId="77777777" w:rsidR="00381611" w:rsidRPr="003C32DB" w:rsidRDefault="00381611" w:rsidP="005B1FF3">
            <w:pPr>
              <w:rPr>
                <w:sz w:val="22"/>
                <w:szCs w:val="22"/>
              </w:rPr>
            </w:pPr>
            <w:r w:rsidRPr="003C32DB">
              <w:rPr>
                <w:sz w:val="22"/>
                <w:szCs w:val="22"/>
              </w:rPr>
              <w:t>Frais de personnel (salariés siège et terrain [expatriés et locaux])</w:t>
            </w:r>
          </w:p>
        </w:tc>
        <w:tc>
          <w:tcPr>
            <w:tcW w:w="808" w:type="dxa"/>
            <w:shd w:val="clear" w:color="auto" w:fill="auto"/>
          </w:tcPr>
          <w:p w14:paraId="63547DDD" w14:textId="77777777" w:rsidR="00381611" w:rsidRPr="003C32DB" w:rsidRDefault="00381611" w:rsidP="005B1FF3">
            <w:pPr>
              <w:rPr>
                <w:sz w:val="22"/>
                <w:szCs w:val="22"/>
              </w:rPr>
            </w:pPr>
            <w:r w:rsidRPr="003C32DB">
              <w:rPr>
                <w:sz w:val="22"/>
                <w:szCs w:val="22"/>
              </w:rPr>
              <w:t> </w:t>
            </w:r>
          </w:p>
        </w:tc>
        <w:tc>
          <w:tcPr>
            <w:tcW w:w="789" w:type="dxa"/>
            <w:shd w:val="solid" w:color="BFBFBF" w:fill="auto"/>
          </w:tcPr>
          <w:p w14:paraId="3B6D6462" w14:textId="77777777" w:rsidR="00381611" w:rsidRPr="003C32DB" w:rsidRDefault="00381611" w:rsidP="005B1FF3">
            <w:pPr>
              <w:rPr>
                <w:sz w:val="22"/>
                <w:szCs w:val="22"/>
              </w:rPr>
            </w:pPr>
          </w:p>
        </w:tc>
        <w:tc>
          <w:tcPr>
            <w:tcW w:w="847" w:type="dxa"/>
            <w:shd w:val="clear" w:color="auto" w:fill="auto"/>
          </w:tcPr>
          <w:p w14:paraId="6EB0E4B5" w14:textId="77777777" w:rsidR="00381611" w:rsidRPr="003C32DB" w:rsidRDefault="00381611" w:rsidP="005B1FF3">
            <w:pPr>
              <w:rPr>
                <w:sz w:val="22"/>
                <w:szCs w:val="22"/>
              </w:rPr>
            </w:pPr>
            <w:r w:rsidRPr="003C32DB">
              <w:rPr>
                <w:sz w:val="22"/>
                <w:szCs w:val="22"/>
              </w:rPr>
              <w:t> </w:t>
            </w:r>
          </w:p>
        </w:tc>
        <w:tc>
          <w:tcPr>
            <w:tcW w:w="829" w:type="dxa"/>
            <w:shd w:val="solid" w:color="BFBFBF" w:fill="auto"/>
          </w:tcPr>
          <w:p w14:paraId="1342DD2E" w14:textId="77777777" w:rsidR="00381611" w:rsidRPr="003C32DB" w:rsidRDefault="00381611" w:rsidP="005B1FF3">
            <w:pPr>
              <w:rPr>
                <w:sz w:val="22"/>
                <w:szCs w:val="22"/>
              </w:rPr>
            </w:pPr>
          </w:p>
        </w:tc>
        <w:tc>
          <w:tcPr>
            <w:tcW w:w="768" w:type="dxa"/>
            <w:shd w:val="clear" w:color="auto" w:fill="auto"/>
          </w:tcPr>
          <w:p w14:paraId="072BF712" w14:textId="77777777" w:rsidR="00381611" w:rsidRPr="003C32DB" w:rsidRDefault="00381611" w:rsidP="005B1FF3">
            <w:pPr>
              <w:rPr>
                <w:sz w:val="22"/>
                <w:szCs w:val="22"/>
              </w:rPr>
            </w:pPr>
            <w:r w:rsidRPr="003C32DB">
              <w:rPr>
                <w:sz w:val="22"/>
                <w:szCs w:val="22"/>
              </w:rPr>
              <w:t> </w:t>
            </w:r>
          </w:p>
        </w:tc>
        <w:tc>
          <w:tcPr>
            <w:tcW w:w="756" w:type="dxa"/>
            <w:gridSpan w:val="2"/>
            <w:shd w:val="solid" w:color="BFBFBF" w:fill="auto"/>
          </w:tcPr>
          <w:p w14:paraId="3CB21A59" w14:textId="77777777" w:rsidR="00381611" w:rsidRPr="003C32DB" w:rsidRDefault="00381611" w:rsidP="005B1FF3">
            <w:pPr>
              <w:rPr>
                <w:sz w:val="22"/>
                <w:szCs w:val="22"/>
              </w:rPr>
            </w:pPr>
          </w:p>
        </w:tc>
        <w:tc>
          <w:tcPr>
            <w:tcW w:w="638" w:type="dxa"/>
            <w:shd w:val="clear" w:color="auto" w:fill="auto"/>
          </w:tcPr>
          <w:p w14:paraId="17A993A3" w14:textId="77777777" w:rsidR="00381611" w:rsidRPr="003C32DB" w:rsidRDefault="00381611" w:rsidP="005B1FF3">
            <w:pPr>
              <w:rPr>
                <w:sz w:val="22"/>
                <w:szCs w:val="22"/>
              </w:rPr>
            </w:pPr>
            <w:r w:rsidRPr="003C32DB">
              <w:rPr>
                <w:sz w:val="22"/>
                <w:szCs w:val="22"/>
              </w:rPr>
              <w:t> </w:t>
            </w:r>
          </w:p>
        </w:tc>
        <w:tc>
          <w:tcPr>
            <w:tcW w:w="639" w:type="dxa"/>
            <w:gridSpan w:val="2"/>
            <w:shd w:val="solid" w:color="BFBFBF" w:fill="auto"/>
          </w:tcPr>
          <w:p w14:paraId="5F919CBE" w14:textId="77777777" w:rsidR="00381611" w:rsidRPr="003C32DB" w:rsidRDefault="00381611" w:rsidP="005B1FF3">
            <w:pPr>
              <w:rPr>
                <w:sz w:val="22"/>
                <w:szCs w:val="22"/>
              </w:rPr>
            </w:pPr>
          </w:p>
        </w:tc>
      </w:tr>
      <w:tr w:rsidR="00381611" w:rsidRPr="003C32DB" w14:paraId="031AD0AF" w14:textId="77777777" w:rsidTr="005B1FF3">
        <w:trPr>
          <w:trHeight w:val="255"/>
        </w:trPr>
        <w:tc>
          <w:tcPr>
            <w:tcW w:w="3786" w:type="dxa"/>
            <w:shd w:val="clear" w:color="auto" w:fill="auto"/>
          </w:tcPr>
          <w:p w14:paraId="0D9EFF20" w14:textId="77777777" w:rsidR="00381611" w:rsidRPr="003C32DB" w:rsidRDefault="00381611" w:rsidP="005B1FF3">
            <w:pPr>
              <w:rPr>
                <w:sz w:val="22"/>
                <w:szCs w:val="22"/>
              </w:rPr>
            </w:pPr>
            <w:r w:rsidRPr="003C32DB">
              <w:rPr>
                <w:sz w:val="22"/>
                <w:szCs w:val="22"/>
              </w:rPr>
              <w:t>Charges locatives</w:t>
            </w:r>
          </w:p>
        </w:tc>
        <w:tc>
          <w:tcPr>
            <w:tcW w:w="808" w:type="dxa"/>
            <w:shd w:val="clear" w:color="auto" w:fill="auto"/>
          </w:tcPr>
          <w:p w14:paraId="27AE3330" w14:textId="77777777" w:rsidR="00381611" w:rsidRPr="003C32DB" w:rsidRDefault="00381611" w:rsidP="005B1FF3">
            <w:pPr>
              <w:rPr>
                <w:sz w:val="22"/>
                <w:szCs w:val="22"/>
              </w:rPr>
            </w:pPr>
            <w:r w:rsidRPr="003C32DB">
              <w:rPr>
                <w:sz w:val="22"/>
                <w:szCs w:val="22"/>
              </w:rPr>
              <w:t> </w:t>
            </w:r>
          </w:p>
        </w:tc>
        <w:tc>
          <w:tcPr>
            <w:tcW w:w="789" w:type="dxa"/>
            <w:shd w:val="solid" w:color="BFBFBF" w:fill="auto"/>
          </w:tcPr>
          <w:p w14:paraId="60EE73A1" w14:textId="77777777" w:rsidR="00381611" w:rsidRPr="003C32DB" w:rsidRDefault="00381611" w:rsidP="005B1FF3">
            <w:pPr>
              <w:rPr>
                <w:sz w:val="22"/>
                <w:szCs w:val="22"/>
              </w:rPr>
            </w:pPr>
          </w:p>
        </w:tc>
        <w:tc>
          <w:tcPr>
            <w:tcW w:w="847" w:type="dxa"/>
            <w:shd w:val="clear" w:color="auto" w:fill="auto"/>
          </w:tcPr>
          <w:p w14:paraId="36D6D45C" w14:textId="77777777" w:rsidR="00381611" w:rsidRPr="003C32DB" w:rsidRDefault="00381611" w:rsidP="005B1FF3">
            <w:pPr>
              <w:rPr>
                <w:sz w:val="22"/>
                <w:szCs w:val="22"/>
              </w:rPr>
            </w:pPr>
            <w:r w:rsidRPr="003C32DB">
              <w:rPr>
                <w:sz w:val="22"/>
                <w:szCs w:val="22"/>
              </w:rPr>
              <w:t> </w:t>
            </w:r>
          </w:p>
        </w:tc>
        <w:tc>
          <w:tcPr>
            <w:tcW w:w="829" w:type="dxa"/>
            <w:shd w:val="solid" w:color="BFBFBF" w:fill="auto"/>
          </w:tcPr>
          <w:p w14:paraId="6A9DA456" w14:textId="77777777" w:rsidR="00381611" w:rsidRPr="003C32DB" w:rsidRDefault="00381611" w:rsidP="005B1FF3">
            <w:pPr>
              <w:rPr>
                <w:sz w:val="22"/>
                <w:szCs w:val="22"/>
              </w:rPr>
            </w:pPr>
          </w:p>
        </w:tc>
        <w:tc>
          <w:tcPr>
            <w:tcW w:w="768" w:type="dxa"/>
            <w:shd w:val="clear" w:color="auto" w:fill="auto"/>
          </w:tcPr>
          <w:p w14:paraId="3CB66C0E" w14:textId="77777777" w:rsidR="00381611" w:rsidRPr="003C32DB" w:rsidRDefault="00381611" w:rsidP="005B1FF3">
            <w:pPr>
              <w:rPr>
                <w:sz w:val="22"/>
                <w:szCs w:val="22"/>
              </w:rPr>
            </w:pPr>
            <w:r w:rsidRPr="003C32DB">
              <w:rPr>
                <w:sz w:val="22"/>
                <w:szCs w:val="22"/>
              </w:rPr>
              <w:t> </w:t>
            </w:r>
          </w:p>
        </w:tc>
        <w:tc>
          <w:tcPr>
            <w:tcW w:w="756" w:type="dxa"/>
            <w:gridSpan w:val="2"/>
            <w:shd w:val="solid" w:color="BFBFBF" w:fill="auto"/>
          </w:tcPr>
          <w:p w14:paraId="3D5C35BE" w14:textId="77777777" w:rsidR="00381611" w:rsidRPr="003C32DB" w:rsidRDefault="00381611" w:rsidP="005B1FF3">
            <w:pPr>
              <w:rPr>
                <w:sz w:val="22"/>
                <w:szCs w:val="22"/>
              </w:rPr>
            </w:pPr>
          </w:p>
        </w:tc>
        <w:tc>
          <w:tcPr>
            <w:tcW w:w="638" w:type="dxa"/>
            <w:shd w:val="clear" w:color="auto" w:fill="auto"/>
          </w:tcPr>
          <w:p w14:paraId="1586A001" w14:textId="77777777" w:rsidR="00381611" w:rsidRPr="003C32DB" w:rsidRDefault="00381611" w:rsidP="005B1FF3">
            <w:pPr>
              <w:rPr>
                <w:sz w:val="22"/>
                <w:szCs w:val="22"/>
              </w:rPr>
            </w:pPr>
            <w:r w:rsidRPr="003C32DB">
              <w:rPr>
                <w:sz w:val="22"/>
                <w:szCs w:val="22"/>
              </w:rPr>
              <w:t> </w:t>
            </w:r>
          </w:p>
        </w:tc>
        <w:tc>
          <w:tcPr>
            <w:tcW w:w="639" w:type="dxa"/>
            <w:gridSpan w:val="2"/>
            <w:shd w:val="solid" w:color="BFBFBF" w:fill="auto"/>
          </w:tcPr>
          <w:p w14:paraId="68B50201" w14:textId="77777777" w:rsidR="00381611" w:rsidRPr="003C32DB" w:rsidRDefault="00381611" w:rsidP="005B1FF3">
            <w:pPr>
              <w:rPr>
                <w:sz w:val="22"/>
                <w:szCs w:val="22"/>
              </w:rPr>
            </w:pPr>
          </w:p>
        </w:tc>
      </w:tr>
      <w:tr w:rsidR="00381611" w:rsidRPr="003C32DB" w14:paraId="36D28AC5" w14:textId="77777777" w:rsidTr="005B1FF3">
        <w:trPr>
          <w:trHeight w:val="255"/>
        </w:trPr>
        <w:tc>
          <w:tcPr>
            <w:tcW w:w="3786" w:type="dxa"/>
            <w:shd w:val="clear" w:color="auto" w:fill="auto"/>
          </w:tcPr>
          <w:p w14:paraId="36C487C4" w14:textId="77777777" w:rsidR="00381611" w:rsidRPr="003C32DB" w:rsidRDefault="00381611" w:rsidP="005B1FF3">
            <w:pPr>
              <w:rPr>
                <w:sz w:val="22"/>
                <w:szCs w:val="22"/>
              </w:rPr>
            </w:pPr>
            <w:r w:rsidRPr="003C32DB">
              <w:rPr>
                <w:sz w:val="22"/>
                <w:szCs w:val="22"/>
              </w:rPr>
              <w:t xml:space="preserve">Frais financiers, impôts et taxes </w:t>
            </w:r>
          </w:p>
        </w:tc>
        <w:tc>
          <w:tcPr>
            <w:tcW w:w="808" w:type="dxa"/>
            <w:shd w:val="clear" w:color="auto" w:fill="auto"/>
          </w:tcPr>
          <w:p w14:paraId="2C993AE8" w14:textId="77777777" w:rsidR="00381611" w:rsidRPr="003C32DB" w:rsidRDefault="00381611" w:rsidP="005B1FF3">
            <w:pPr>
              <w:rPr>
                <w:sz w:val="22"/>
                <w:szCs w:val="22"/>
              </w:rPr>
            </w:pPr>
            <w:r w:rsidRPr="003C32DB">
              <w:rPr>
                <w:sz w:val="22"/>
                <w:szCs w:val="22"/>
              </w:rPr>
              <w:t> </w:t>
            </w:r>
          </w:p>
        </w:tc>
        <w:tc>
          <w:tcPr>
            <w:tcW w:w="789" w:type="dxa"/>
            <w:shd w:val="solid" w:color="BFBFBF" w:fill="auto"/>
          </w:tcPr>
          <w:p w14:paraId="0D759274" w14:textId="77777777" w:rsidR="00381611" w:rsidRPr="003C32DB" w:rsidRDefault="00381611" w:rsidP="005B1FF3">
            <w:pPr>
              <w:rPr>
                <w:sz w:val="22"/>
                <w:szCs w:val="22"/>
              </w:rPr>
            </w:pPr>
          </w:p>
        </w:tc>
        <w:tc>
          <w:tcPr>
            <w:tcW w:w="847" w:type="dxa"/>
            <w:shd w:val="clear" w:color="auto" w:fill="auto"/>
          </w:tcPr>
          <w:p w14:paraId="72801A25" w14:textId="77777777" w:rsidR="00381611" w:rsidRPr="003C32DB" w:rsidRDefault="00381611" w:rsidP="005B1FF3">
            <w:pPr>
              <w:rPr>
                <w:sz w:val="22"/>
                <w:szCs w:val="22"/>
              </w:rPr>
            </w:pPr>
            <w:r w:rsidRPr="003C32DB">
              <w:rPr>
                <w:sz w:val="22"/>
                <w:szCs w:val="22"/>
              </w:rPr>
              <w:t> </w:t>
            </w:r>
          </w:p>
        </w:tc>
        <w:tc>
          <w:tcPr>
            <w:tcW w:w="829" w:type="dxa"/>
            <w:shd w:val="solid" w:color="BFBFBF" w:fill="auto"/>
          </w:tcPr>
          <w:p w14:paraId="3777EB83" w14:textId="77777777" w:rsidR="00381611" w:rsidRPr="003C32DB" w:rsidRDefault="00381611" w:rsidP="005B1FF3">
            <w:pPr>
              <w:rPr>
                <w:sz w:val="22"/>
                <w:szCs w:val="22"/>
              </w:rPr>
            </w:pPr>
          </w:p>
        </w:tc>
        <w:tc>
          <w:tcPr>
            <w:tcW w:w="768" w:type="dxa"/>
            <w:shd w:val="clear" w:color="auto" w:fill="auto"/>
          </w:tcPr>
          <w:p w14:paraId="0E92D3FD" w14:textId="77777777" w:rsidR="00381611" w:rsidRPr="003C32DB" w:rsidRDefault="00381611" w:rsidP="005B1FF3">
            <w:pPr>
              <w:rPr>
                <w:sz w:val="22"/>
                <w:szCs w:val="22"/>
              </w:rPr>
            </w:pPr>
            <w:r w:rsidRPr="003C32DB">
              <w:rPr>
                <w:sz w:val="22"/>
                <w:szCs w:val="22"/>
              </w:rPr>
              <w:t> </w:t>
            </w:r>
          </w:p>
        </w:tc>
        <w:tc>
          <w:tcPr>
            <w:tcW w:w="756" w:type="dxa"/>
            <w:gridSpan w:val="2"/>
            <w:shd w:val="solid" w:color="BFBFBF" w:fill="auto"/>
          </w:tcPr>
          <w:p w14:paraId="31DB4AC2" w14:textId="77777777" w:rsidR="00381611" w:rsidRPr="003C32DB" w:rsidRDefault="00381611" w:rsidP="005B1FF3">
            <w:pPr>
              <w:rPr>
                <w:sz w:val="22"/>
                <w:szCs w:val="22"/>
              </w:rPr>
            </w:pPr>
          </w:p>
        </w:tc>
        <w:tc>
          <w:tcPr>
            <w:tcW w:w="638" w:type="dxa"/>
            <w:shd w:val="clear" w:color="auto" w:fill="auto"/>
          </w:tcPr>
          <w:p w14:paraId="44CFB0A5" w14:textId="77777777" w:rsidR="00381611" w:rsidRPr="003C32DB" w:rsidRDefault="00381611" w:rsidP="005B1FF3">
            <w:pPr>
              <w:rPr>
                <w:sz w:val="22"/>
                <w:szCs w:val="22"/>
              </w:rPr>
            </w:pPr>
            <w:r w:rsidRPr="003C32DB">
              <w:rPr>
                <w:sz w:val="22"/>
                <w:szCs w:val="22"/>
              </w:rPr>
              <w:t> </w:t>
            </w:r>
          </w:p>
        </w:tc>
        <w:tc>
          <w:tcPr>
            <w:tcW w:w="639" w:type="dxa"/>
            <w:gridSpan w:val="2"/>
            <w:shd w:val="solid" w:color="BFBFBF" w:fill="auto"/>
          </w:tcPr>
          <w:p w14:paraId="6EB87E4F" w14:textId="77777777" w:rsidR="00381611" w:rsidRPr="003C32DB" w:rsidRDefault="00381611" w:rsidP="005B1FF3">
            <w:pPr>
              <w:rPr>
                <w:sz w:val="22"/>
                <w:szCs w:val="22"/>
              </w:rPr>
            </w:pPr>
          </w:p>
        </w:tc>
      </w:tr>
      <w:tr w:rsidR="00381611" w:rsidRPr="003C32DB" w14:paraId="236E9393" w14:textId="77777777" w:rsidTr="005B1FF3">
        <w:trPr>
          <w:trHeight w:val="255"/>
        </w:trPr>
        <w:tc>
          <w:tcPr>
            <w:tcW w:w="3786" w:type="dxa"/>
            <w:shd w:val="clear" w:color="auto" w:fill="auto"/>
          </w:tcPr>
          <w:p w14:paraId="46227AF6" w14:textId="77777777" w:rsidR="00381611" w:rsidRPr="003C32DB" w:rsidRDefault="00381611" w:rsidP="005B1FF3">
            <w:pPr>
              <w:rPr>
                <w:sz w:val="22"/>
                <w:szCs w:val="22"/>
              </w:rPr>
            </w:pPr>
            <w:r w:rsidRPr="003C32DB">
              <w:rPr>
                <w:sz w:val="22"/>
                <w:szCs w:val="22"/>
              </w:rPr>
              <w:t>Frais de communication et de collecte de fonds</w:t>
            </w:r>
          </w:p>
        </w:tc>
        <w:tc>
          <w:tcPr>
            <w:tcW w:w="808" w:type="dxa"/>
            <w:shd w:val="clear" w:color="auto" w:fill="auto"/>
          </w:tcPr>
          <w:p w14:paraId="33D40F94" w14:textId="77777777" w:rsidR="00381611" w:rsidRPr="003C32DB" w:rsidRDefault="00381611" w:rsidP="005B1FF3">
            <w:pPr>
              <w:rPr>
                <w:sz w:val="22"/>
                <w:szCs w:val="22"/>
              </w:rPr>
            </w:pPr>
            <w:r w:rsidRPr="003C32DB">
              <w:rPr>
                <w:sz w:val="22"/>
                <w:szCs w:val="22"/>
              </w:rPr>
              <w:t> </w:t>
            </w:r>
          </w:p>
        </w:tc>
        <w:tc>
          <w:tcPr>
            <w:tcW w:w="789" w:type="dxa"/>
            <w:shd w:val="solid" w:color="BFBFBF" w:fill="auto"/>
          </w:tcPr>
          <w:p w14:paraId="69665CEE" w14:textId="77777777" w:rsidR="00381611" w:rsidRPr="003C32DB" w:rsidRDefault="00381611" w:rsidP="005B1FF3">
            <w:pPr>
              <w:rPr>
                <w:sz w:val="22"/>
                <w:szCs w:val="22"/>
              </w:rPr>
            </w:pPr>
          </w:p>
        </w:tc>
        <w:tc>
          <w:tcPr>
            <w:tcW w:w="847" w:type="dxa"/>
            <w:shd w:val="clear" w:color="auto" w:fill="auto"/>
          </w:tcPr>
          <w:p w14:paraId="17081132" w14:textId="77777777" w:rsidR="00381611" w:rsidRPr="003C32DB" w:rsidRDefault="00381611" w:rsidP="005B1FF3">
            <w:pPr>
              <w:rPr>
                <w:sz w:val="22"/>
                <w:szCs w:val="22"/>
              </w:rPr>
            </w:pPr>
            <w:r w:rsidRPr="003C32DB">
              <w:rPr>
                <w:sz w:val="22"/>
                <w:szCs w:val="22"/>
              </w:rPr>
              <w:t> </w:t>
            </w:r>
          </w:p>
        </w:tc>
        <w:tc>
          <w:tcPr>
            <w:tcW w:w="829" w:type="dxa"/>
            <w:shd w:val="solid" w:color="BFBFBF" w:fill="auto"/>
          </w:tcPr>
          <w:p w14:paraId="2B8872DF" w14:textId="77777777" w:rsidR="00381611" w:rsidRPr="003C32DB" w:rsidRDefault="00381611" w:rsidP="005B1FF3">
            <w:pPr>
              <w:rPr>
                <w:sz w:val="22"/>
                <w:szCs w:val="22"/>
              </w:rPr>
            </w:pPr>
          </w:p>
        </w:tc>
        <w:tc>
          <w:tcPr>
            <w:tcW w:w="768" w:type="dxa"/>
            <w:shd w:val="clear" w:color="auto" w:fill="auto"/>
          </w:tcPr>
          <w:p w14:paraId="2CABA855" w14:textId="77777777" w:rsidR="00381611" w:rsidRPr="003C32DB" w:rsidRDefault="00381611" w:rsidP="005B1FF3">
            <w:pPr>
              <w:rPr>
                <w:sz w:val="22"/>
                <w:szCs w:val="22"/>
              </w:rPr>
            </w:pPr>
            <w:r w:rsidRPr="003C32DB">
              <w:rPr>
                <w:sz w:val="22"/>
                <w:szCs w:val="22"/>
              </w:rPr>
              <w:t> </w:t>
            </w:r>
          </w:p>
        </w:tc>
        <w:tc>
          <w:tcPr>
            <w:tcW w:w="756" w:type="dxa"/>
            <w:gridSpan w:val="2"/>
            <w:shd w:val="solid" w:color="BFBFBF" w:fill="auto"/>
          </w:tcPr>
          <w:p w14:paraId="50659E1E" w14:textId="77777777" w:rsidR="00381611" w:rsidRPr="003C32DB" w:rsidRDefault="00381611" w:rsidP="005B1FF3">
            <w:pPr>
              <w:rPr>
                <w:sz w:val="22"/>
                <w:szCs w:val="22"/>
              </w:rPr>
            </w:pPr>
          </w:p>
        </w:tc>
        <w:tc>
          <w:tcPr>
            <w:tcW w:w="638" w:type="dxa"/>
            <w:shd w:val="clear" w:color="auto" w:fill="auto"/>
          </w:tcPr>
          <w:p w14:paraId="656FCB8C" w14:textId="77777777" w:rsidR="00381611" w:rsidRPr="003C32DB" w:rsidRDefault="00381611" w:rsidP="005B1FF3">
            <w:pPr>
              <w:rPr>
                <w:sz w:val="22"/>
                <w:szCs w:val="22"/>
              </w:rPr>
            </w:pPr>
            <w:r w:rsidRPr="003C32DB">
              <w:rPr>
                <w:sz w:val="22"/>
                <w:szCs w:val="22"/>
              </w:rPr>
              <w:t> </w:t>
            </w:r>
          </w:p>
        </w:tc>
        <w:tc>
          <w:tcPr>
            <w:tcW w:w="639" w:type="dxa"/>
            <w:gridSpan w:val="2"/>
            <w:shd w:val="solid" w:color="BFBFBF" w:fill="auto"/>
          </w:tcPr>
          <w:p w14:paraId="0CE0B439" w14:textId="77777777" w:rsidR="00381611" w:rsidRPr="003C32DB" w:rsidRDefault="00381611" w:rsidP="005B1FF3">
            <w:pPr>
              <w:rPr>
                <w:sz w:val="22"/>
                <w:szCs w:val="22"/>
              </w:rPr>
            </w:pPr>
          </w:p>
        </w:tc>
      </w:tr>
      <w:tr w:rsidR="00381611" w:rsidRPr="003C32DB" w14:paraId="66A0AB36" w14:textId="77777777" w:rsidTr="005B1FF3">
        <w:trPr>
          <w:trHeight w:val="255"/>
        </w:trPr>
        <w:tc>
          <w:tcPr>
            <w:tcW w:w="3786" w:type="dxa"/>
            <w:shd w:val="solid" w:color="BFBFBF" w:fill="auto"/>
          </w:tcPr>
          <w:p w14:paraId="64202FF6" w14:textId="77777777" w:rsidR="00381611" w:rsidRPr="003C32DB" w:rsidRDefault="00381611" w:rsidP="005B1FF3">
            <w:pPr>
              <w:jc w:val="right"/>
              <w:rPr>
                <w:sz w:val="22"/>
                <w:szCs w:val="22"/>
              </w:rPr>
            </w:pPr>
            <w:r w:rsidRPr="003C32DB">
              <w:rPr>
                <w:sz w:val="22"/>
                <w:szCs w:val="22"/>
              </w:rPr>
              <w:t>Sous-total</w:t>
            </w:r>
          </w:p>
        </w:tc>
        <w:tc>
          <w:tcPr>
            <w:tcW w:w="808" w:type="dxa"/>
            <w:shd w:val="solid" w:color="BFBFBF" w:fill="auto"/>
          </w:tcPr>
          <w:p w14:paraId="41DCEE19" w14:textId="77777777" w:rsidR="00381611" w:rsidRPr="003C32DB" w:rsidRDefault="00381611" w:rsidP="005B1FF3">
            <w:pPr>
              <w:rPr>
                <w:sz w:val="22"/>
                <w:szCs w:val="22"/>
              </w:rPr>
            </w:pPr>
            <w:r w:rsidRPr="003C32DB">
              <w:rPr>
                <w:sz w:val="22"/>
                <w:szCs w:val="22"/>
              </w:rPr>
              <w:t> </w:t>
            </w:r>
          </w:p>
        </w:tc>
        <w:tc>
          <w:tcPr>
            <w:tcW w:w="789" w:type="dxa"/>
            <w:shd w:val="solid" w:color="BFBFBF" w:fill="auto"/>
          </w:tcPr>
          <w:p w14:paraId="53A706FA" w14:textId="77777777" w:rsidR="00381611" w:rsidRPr="003C32DB" w:rsidRDefault="00381611" w:rsidP="005B1FF3">
            <w:pPr>
              <w:rPr>
                <w:sz w:val="22"/>
                <w:szCs w:val="22"/>
              </w:rPr>
            </w:pPr>
          </w:p>
        </w:tc>
        <w:tc>
          <w:tcPr>
            <w:tcW w:w="847" w:type="dxa"/>
            <w:shd w:val="solid" w:color="BFBFBF" w:fill="auto"/>
          </w:tcPr>
          <w:p w14:paraId="49C3931D" w14:textId="77777777" w:rsidR="00381611" w:rsidRPr="003C32DB" w:rsidRDefault="00381611" w:rsidP="005B1FF3">
            <w:pPr>
              <w:rPr>
                <w:sz w:val="22"/>
                <w:szCs w:val="22"/>
              </w:rPr>
            </w:pPr>
            <w:r w:rsidRPr="003C32DB">
              <w:rPr>
                <w:sz w:val="22"/>
                <w:szCs w:val="22"/>
              </w:rPr>
              <w:t> </w:t>
            </w:r>
          </w:p>
        </w:tc>
        <w:tc>
          <w:tcPr>
            <w:tcW w:w="829" w:type="dxa"/>
            <w:shd w:val="solid" w:color="BFBFBF" w:fill="auto"/>
          </w:tcPr>
          <w:p w14:paraId="6EEFA7C2" w14:textId="77777777" w:rsidR="00381611" w:rsidRPr="003C32DB" w:rsidRDefault="00381611" w:rsidP="005B1FF3">
            <w:pPr>
              <w:rPr>
                <w:sz w:val="22"/>
                <w:szCs w:val="22"/>
              </w:rPr>
            </w:pPr>
          </w:p>
        </w:tc>
        <w:tc>
          <w:tcPr>
            <w:tcW w:w="768" w:type="dxa"/>
            <w:shd w:val="solid" w:color="BFBFBF" w:fill="auto"/>
          </w:tcPr>
          <w:p w14:paraId="7B03B0B7" w14:textId="77777777" w:rsidR="00381611" w:rsidRPr="003C32DB" w:rsidRDefault="00381611" w:rsidP="005B1FF3">
            <w:pPr>
              <w:rPr>
                <w:sz w:val="22"/>
                <w:szCs w:val="22"/>
              </w:rPr>
            </w:pPr>
            <w:r w:rsidRPr="003C32DB">
              <w:rPr>
                <w:sz w:val="22"/>
                <w:szCs w:val="22"/>
              </w:rPr>
              <w:t> </w:t>
            </w:r>
          </w:p>
        </w:tc>
        <w:tc>
          <w:tcPr>
            <w:tcW w:w="756" w:type="dxa"/>
            <w:gridSpan w:val="2"/>
            <w:shd w:val="solid" w:color="BFBFBF" w:fill="auto"/>
          </w:tcPr>
          <w:p w14:paraId="579F4468" w14:textId="77777777" w:rsidR="00381611" w:rsidRPr="003C32DB" w:rsidRDefault="00381611" w:rsidP="005B1FF3">
            <w:pPr>
              <w:rPr>
                <w:sz w:val="22"/>
                <w:szCs w:val="22"/>
              </w:rPr>
            </w:pPr>
          </w:p>
        </w:tc>
        <w:tc>
          <w:tcPr>
            <w:tcW w:w="638" w:type="dxa"/>
            <w:shd w:val="solid" w:color="BFBFBF" w:fill="auto"/>
          </w:tcPr>
          <w:p w14:paraId="1410213A" w14:textId="77777777" w:rsidR="00381611" w:rsidRPr="003C32DB" w:rsidRDefault="00381611" w:rsidP="005B1FF3">
            <w:pPr>
              <w:rPr>
                <w:sz w:val="22"/>
                <w:szCs w:val="22"/>
              </w:rPr>
            </w:pPr>
            <w:r w:rsidRPr="003C32DB">
              <w:rPr>
                <w:sz w:val="22"/>
                <w:szCs w:val="22"/>
              </w:rPr>
              <w:t> </w:t>
            </w:r>
          </w:p>
        </w:tc>
        <w:tc>
          <w:tcPr>
            <w:tcW w:w="639" w:type="dxa"/>
            <w:gridSpan w:val="2"/>
            <w:shd w:val="solid" w:color="BFBFBF" w:fill="auto"/>
          </w:tcPr>
          <w:p w14:paraId="49D76092" w14:textId="77777777" w:rsidR="00381611" w:rsidRPr="003C32DB" w:rsidRDefault="00381611" w:rsidP="005B1FF3">
            <w:pPr>
              <w:rPr>
                <w:sz w:val="22"/>
                <w:szCs w:val="22"/>
              </w:rPr>
            </w:pPr>
          </w:p>
        </w:tc>
      </w:tr>
      <w:tr w:rsidR="00381611" w:rsidRPr="003C32DB" w14:paraId="571B70B3" w14:textId="77777777" w:rsidTr="005B1FF3">
        <w:trPr>
          <w:trHeight w:val="255"/>
        </w:trPr>
        <w:tc>
          <w:tcPr>
            <w:tcW w:w="9860" w:type="dxa"/>
            <w:gridSpan w:val="11"/>
            <w:shd w:val="clear" w:color="auto" w:fill="auto"/>
          </w:tcPr>
          <w:p w14:paraId="3CD51F38" w14:textId="77777777" w:rsidR="00381611" w:rsidRPr="003C32DB" w:rsidRDefault="00381611" w:rsidP="005B1FF3">
            <w:pPr>
              <w:rPr>
                <w:b/>
                <w:bCs/>
                <w:sz w:val="22"/>
                <w:szCs w:val="22"/>
              </w:rPr>
            </w:pPr>
            <w:r w:rsidRPr="003C32DB">
              <w:rPr>
                <w:b/>
                <w:bCs/>
                <w:sz w:val="22"/>
                <w:szCs w:val="22"/>
              </w:rPr>
              <w:t>Interventions</w:t>
            </w:r>
            <w:r w:rsidRPr="003C32DB">
              <w:rPr>
                <w:rStyle w:val="Appelnotedebasdep"/>
                <w:b/>
                <w:bCs/>
                <w:sz w:val="22"/>
                <w:szCs w:val="22"/>
              </w:rPr>
              <w:footnoteReference w:id="34"/>
            </w:r>
          </w:p>
        </w:tc>
      </w:tr>
      <w:tr w:rsidR="00381611" w:rsidRPr="003C32DB" w14:paraId="4F5266C3" w14:textId="77777777" w:rsidTr="005B1FF3">
        <w:trPr>
          <w:trHeight w:val="255"/>
        </w:trPr>
        <w:tc>
          <w:tcPr>
            <w:tcW w:w="3786" w:type="dxa"/>
            <w:shd w:val="clear" w:color="auto" w:fill="auto"/>
          </w:tcPr>
          <w:p w14:paraId="52BF5632" w14:textId="77777777" w:rsidR="00381611" w:rsidRPr="003C32DB" w:rsidRDefault="00381611" w:rsidP="005B1FF3">
            <w:pPr>
              <w:rPr>
                <w:sz w:val="22"/>
                <w:szCs w:val="22"/>
              </w:rPr>
            </w:pPr>
            <w:r w:rsidRPr="003C32DB">
              <w:rPr>
                <w:sz w:val="22"/>
                <w:szCs w:val="22"/>
              </w:rPr>
              <w:t>Actions de solidarité internationale</w:t>
            </w:r>
          </w:p>
        </w:tc>
        <w:tc>
          <w:tcPr>
            <w:tcW w:w="808" w:type="dxa"/>
            <w:shd w:val="clear" w:color="auto" w:fill="auto"/>
          </w:tcPr>
          <w:p w14:paraId="115AADD5" w14:textId="77777777" w:rsidR="00381611" w:rsidRPr="003C32DB" w:rsidRDefault="00381611" w:rsidP="005B1FF3">
            <w:pPr>
              <w:rPr>
                <w:sz w:val="22"/>
                <w:szCs w:val="22"/>
              </w:rPr>
            </w:pPr>
            <w:r w:rsidRPr="003C32DB">
              <w:rPr>
                <w:sz w:val="22"/>
                <w:szCs w:val="22"/>
              </w:rPr>
              <w:t> </w:t>
            </w:r>
          </w:p>
        </w:tc>
        <w:tc>
          <w:tcPr>
            <w:tcW w:w="789" w:type="dxa"/>
            <w:shd w:val="solid" w:color="BFBFBF" w:fill="auto"/>
          </w:tcPr>
          <w:p w14:paraId="5ECB8CE8" w14:textId="77777777" w:rsidR="00381611" w:rsidRPr="003C32DB" w:rsidRDefault="00381611" w:rsidP="005B1FF3">
            <w:pPr>
              <w:rPr>
                <w:sz w:val="22"/>
                <w:szCs w:val="22"/>
              </w:rPr>
            </w:pPr>
          </w:p>
        </w:tc>
        <w:tc>
          <w:tcPr>
            <w:tcW w:w="847" w:type="dxa"/>
            <w:shd w:val="clear" w:color="auto" w:fill="auto"/>
          </w:tcPr>
          <w:p w14:paraId="41E999E4" w14:textId="77777777" w:rsidR="00381611" w:rsidRPr="003C32DB" w:rsidRDefault="00381611" w:rsidP="005B1FF3">
            <w:pPr>
              <w:rPr>
                <w:sz w:val="22"/>
                <w:szCs w:val="22"/>
              </w:rPr>
            </w:pPr>
            <w:r w:rsidRPr="003C32DB">
              <w:rPr>
                <w:sz w:val="22"/>
                <w:szCs w:val="22"/>
              </w:rPr>
              <w:t> </w:t>
            </w:r>
          </w:p>
        </w:tc>
        <w:tc>
          <w:tcPr>
            <w:tcW w:w="829" w:type="dxa"/>
            <w:shd w:val="solid" w:color="BFBFBF" w:fill="auto"/>
          </w:tcPr>
          <w:p w14:paraId="39C1921A" w14:textId="77777777" w:rsidR="00381611" w:rsidRPr="003C32DB" w:rsidRDefault="00381611" w:rsidP="005B1FF3">
            <w:pPr>
              <w:rPr>
                <w:sz w:val="22"/>
                <w:szCs w:val="22"/>
              </w:rPr>
            </w:pPr>
          </w:p>
        </w:tc>
        <w:tc>
          <w:tcPr>
            <w:tcW w:w="768" w:type="dxa"/>
            <w:shd w:val="clear" w:color="auto" w:fill="auto"/>
          </w:tcPr>
          <w:p w14:paraId="520EB3DB" w14:textId="77777777" w:rsidR="00381611" w:rsidRPr="003C32DB" w:rsidRDefault="00381611" w:rsidP="005B1FF3">
            <w:pPr>
              <w:rPr>
                <w:sz w:val="22"/>
                <w:szCs w:val="22"/>
              </w:rPr>
            </w:pPr>
            <w:r w:rsidRPr="003C32DB">
              <w:rPr>
                <w:sz w:val="22"/>
                <w:szCs w:val="22"/>
              </w:rPr>
              <w:t> </w:t>
            </w:r>
          </w:p>
        </w:tc>
        <w:tc>
          <w:tcPr>
            <w:tcW w:w="756" w:type="dxa"/>
            <w:gridSpan w:val="2"/>
            <w:shd w:val="solid" w:color="BFBFBF" w:fill="auto"/>
          </w:tcPr>
          <w:p w14:paraId="1916AC2E" w14:textId="77777777" w:rsidR="00381611" w:rsidRPr="003C32DB" w:rsidRDefault="00381611" w:rsidP="005B1FF3">
            <w:pPr>
              <w:rPr>
                <w:sz w:val="22"/>
                <w:szCs w:val="22"/>
              </w:rPr>
            </w:pPr>
          </w:p>
        </w:tc>
        <w:tc>
          <w:tcPr>
            <w:tcW w:w="638" w:type="dxa"/>
            <w:shd w:val="clear" w:color="auto" w:fill="auto"/>
          </w:tcPr>
          <w:p w14:paraId="15D82F77" w14:textId="77777777" w:rsidR="00381611" w:rsidRPr="003C32DB" w:rsidRDefault="00381611" w:rsidP="005B1FF3">
            <w:pPr>
              <w:rPr>
                <w:sz w:val="22"/>
                <w:szCs w:val="22"/>
              </w:rPr>
            </w:pPr>
            <w:r w:rsidRPr="003C32DB">
              <w:rPr>
                <w:sz w:val="22"/>
                <w:szCs w:val="22"/>
              </w:rPr>
              <w:t> </w:t>
            </w:r>
          </w:p>
        </w:tc>
        <w:tc>
          <w:tcPr>
            <w:tcW w:w="639" w:type="dxa"/>
            <w:gridSpan w:val="2"/>
            <w:shd w:val="solid" w:color="BFBFBF" w:fill="auto"/>
          </w:tcPr>
          <w:p w14:paraId="21A19809" w14:textId="77777777" w:rsidR="00381611" w:rsidRPr="003C32DB" w:rsidRDefault="00381611" w:rsidP="005B1FF3">
            <w:pPr>
              <w:rPr>
                <w:sz w:val="22"/>
                <w:szCs w:val="22"/>
              </w:rPr>
            </w:pPr>
          </w:p>
        </w:tc>
      </w:tr>
      <w:tr w:rsidR="00381611" w:rsidRPr="003C32DB" w14:paraId="52442346" w14:textId="77777777" w:rsidTr="005B1FF3">
        <w:trPr>
          <w:trHeight w:val="510"/>
        </w:trPr>
        <w:tc>
          <w:tcPr>
            <w:tcW w:w="3786" w:type="dxa"/>
            <w:shd w:val="clear" w:color="auto" w:fill="auto"/>
          </w:tcPr>
          <w:p w14:paraId="273D2A59" w14:textId="77777777" w:rsidR="00381611" w:rsidRPr="003C32DB" w:rsidRDefault="00381611" w:rsidP="005B1FF3">
            <w:pPr>
              <w:rPr>
                <w:sz w:val="22"/>
                <w:szCs w:val="22"/>
              </w:rPr>
            </w:pPr>
            <w:r w:rsidRPr="003C32DB">
              <w:rPr>
                <w:sz w:val="22"/>
                <w:szCs w:val="22"/>
              </w:rPr>
              <w:t xml:space="preserve">Sensibilisation/éducation au développement </w:t>
            </w:r>
          </w:p>
        </w:tc>
        <w:tc>
          <w:tcPr>
            <w:tcW w:w="808" w:type="dxa"/>
            <w:shd w:val="clear" w:color="auto" w:fill="auto"/>
          </w:tcPr>
          <w:p w14:paraId="708E5432" w14:textId="77777777" w:rsidR="00381611" w:rsidRPr="003C32DB" w:rsidRDefault="00381611" w:rsidP="005B1FF3">
            <w:pPr>
              <w:rPr>
                <w:sz w:val="22"/>
                <w:szCs w:val="22"/>
              </w:rPr>
            </w:pPr>
            <w:r w:rsidRPr="003C32DB">
              <w:rPr>
                <w:sz w:val="22"/>
                <w:szCs w:val="22"/>
              </w:rPr>
              <w:t> </w:t>
            </w:r>
          </w:p>
        </w:tc>
        <w:tc>
          <w:tcPr>
            <w:tcW w:w="789" w:type="dxa"/>
            <w:shd w:val="solid" w:color="BFBFBF" w:fill="auto"/>
          </w:tcPr>
          <w:p w14:paraId="1F410764" w14:textId="77777777" w:rsidR="00381611" w:rsidRPr="003C32DB" w:rsidRDefault="00381611" w:rsidP="005B1FF3">
            <w:pPr>
              <w:rPr>
                <w:sz w:val="22"/>
                <w:szCs w:val="22"/>
              </w:rPr>
            </w:pPr>
          </w:p>
        </w:tc>
        <w:tc>
          <w:tcPr>
            <w:tcW w:w="847" w:type="dxa"/>
            <w:shd w:val="clear" w:color="auto" w:fill="auto"/>
          </w:tcPr>
          <w:p w14:paraId="1CC5394F" w14:textId="77777777" w:rsidR="00381611" w:rsidRPr="003C32DB" w:rsidRDefault="00381611" w:rsidP="005B1FF3">
            <w:pPr>
              <w:rPr>
                <w:sz w:val="22"/>
                <w:szCs w:val="22"/>
              </w:rPr>
            </w:pPr>
            <w:r w:rsidRPr="003C32DB">
              <w:rPr>
                <w:sz w:val="22"/>
                <w:szCs w:val="22"/>
              </w:rPr>
              <w:t> </w:t>
            </w:r>
          </w:p>
        </w:tc>
        <w:tc>
          <w:tcPr>
            <w:tcW w:w="829" w:type="dxa"/>
            <w:shd w:val="solid" w:color="BFBFBF" w:fill="auto"/>
          </w:tcPr>
          <w:p w14:paraId="55344518" w14:textId="77777777" w:rsidR="00381611" w:rsidRPr="003C32DB" w:rsidRDefault="00381611" w:rsidP="005B1FF3">
            <w:pPr>
              <w:rPr>
                <w:sz w:val="22"/>
                <w:szCs w:val="22"/>
              </w:rPr>
            </w:pPr>
          </w:p>
        </w:tc>
        <w:tc>
          <w:tcPr>
            <w:tcW w:w="768" w:type="dxa"/>
            <w:shd w:val="clear" w:color="auto" w:fill="auto"/>
          </w:tcPr>
          <w:p w14:paraId="514B88CD" w14:textId="77777777" w:rsidR="00381611" w:rsidRPr="003C32DB" w:rsidRDefault="00381611" w:rsidP="005B1FF3">
            <w:pPr>
              <w:rPr>
                <w:sz w:val="22"/>
                <w:szCs w:val="22"/>
              </w:rPr>
            </w:pPr>
            <w:r w:rsidRPr="003C32DB">
              <w:rPr>
                <w:sz w:val="22"/>
                <w:szCs w:val="22"/>
              </w:rPr>
              <w:t> </w:t>
            </w:r>
          </w:p>
        </w:tc>
        <w:tc>
          <w:tcPr>
            <w:tcW w:w="756" w:type="dxa"/>
            <w:gridSpan w:val="2"/>
            <w:shd w:val="solid" w:color="BFBFBF" w:fill="auto"/>
          </w:tcPr>
          <w:p w14:paraId="59CC0D91" w14:textId="77777777" w:rsidR="00381611" w:rsidRPr="003C32DB" w:rsidRDefault="00381611" w:rsidP="005B1FF3">
            <w:pPr>
              <w:rPr>
                <w:sz w:val="22"/>
                <w:szCs w:val="22"/>
              </w:rPr>
            </w:pPr>
          </w:p>
        </w:tc>
        <w:tc>
          <w:tcPr>
            <w:tcW w:w="638" w:type="dxa"/>
            <w:shd w:val="clear" w:color="auto" w:fill="auto"/>
          </w:tcPr>
          <w:p w14:paraId="04315F80" w14:textId="77777777" w:rsidR="00381611" w:rsidRPr="003C32DB" w:rsidRDefault="00381611" w:rsidP="005B1FF3">
            <w:pPr>
              <w:rPr>
                <w:sz w:val="22"/>
                <w:szCs w:val="22"/>
              </w:rPr>
            </w:pPr>
            <w:r w:rsidRPr="003C32DB">
              <w:rPr>
                <w:sz w:val="22"/>
                <w:szCs w:val="22"/>
              </w:rPr>
              <w:t> </w:t>
            </w:r>
          </w:p>
        </w:tc>
        <w:tc>
          <w:tcPr>
            <w:tcW w:w="639" w:type="dxa"/>
            <w:gridSpan w:val="2"/>
            <w:shd w:val="solid" w:color="BFBFBF" w:fill="auto"/>
          </w:tcPr>
          <w:p w14:paraId="75297395" w14:textId="77777777" w:rsidR="00381611" w:rsidRPr="003C32DB" w:rsidRDefault="00381611" w:rsidP="005B1FF3">
            <w:pPr>
              <w:rPr>
                <w:sz w:val="22"/>
                <w:szCs w:val="22"/>
              </w:rPr>
            </w:pPr>
          </w:p>
        </w:tc>
      </w:tr>
      <w:tr w:rsidR="00381611" w:rsidRPr="003C32DB" w14:paraId="6736B141" w14:textId="77777777" w:rsidTr="005B1FF3">
        <w:trPr>
          <w:trHeight w:val="255"/>
        </w:trPr>
        <w:tc>
          <w:tcPr>
            <w:tcW w:w="3786" w:type="dxa"/>
            <w:shd w:val="clear" w:color="auto" w:fill="auto"/>
          </w:tcPr>
          <w:p w14:paraId="1B0A0FEB" w14:textId="77777777" w:rsidR="00381611" w:rsidRPr="003C32DB" w:rsidRDefault="00381611" w:rsidP="005B1FF3">
            <w:pPr>
              <w:rPr>
                <w:sz w:val="22"/>
                <w:szCs w:val="22"/>
              </w:rPr>
            </w:pPr>
            <w:r w:rsidRPr="003C32DB">
              <w:rPr>
                <w:sz w:val="22"/>
                <w:szCs w:val="22"/>
              </w:rPr>
              <w:t xml:space="preserve">Aide alimentaire </w:t>
            </w:r>
          </w:p>
        </w:tc>
        <w:tc>
          <w:tcPr>
            <w:tcW w:w="808" w:type="dxa"/>
            <w:shd w:val="clear" w:color="auto" w:fill="auto"/>
          </w:tcPr>
          <w:p w14:paraId="6C117BE4" w14:textId="77777777" w:rsidR="00381611" w:rsidRPr="003C32DB" w:rsidRDefault="00381611" w:rsidP="005B1FF3">
            <w:pPr>
              <w:rPr>
                <w:sz w:val="22"/>
                <w:szCs w:val="22"/>
              </w:rPr>
            </w:pPr>
            <w:r w:rsidRPr="003C32DB">
              <w:rPr>
                <w:sz w:val="22"/>
                <w:szCs w:val="22"/>
              </w:rPr>
              <w:t> </w:t>
            </w:r>
          </w:p>
        </w:tc>
        <w:tc>
          <w:tcPr>
            <w:tcW w:w="789" w:type="dxa"/>
            <w:shd w:val="solid" w:color="BFBFBF" w:fill="auto"/>
          </w:tcPr>
          <w:p w14:paraId="75CACBA4" w14:textId="77777777" w:rsidR="00381611" w:rsidRPr="003C32DB" w:rsidRDefault="00381611" w:rsidP="005B1FF3">
            <w:pPr>
              <w:rPr>
                <w:sz w:val="22"/>
                <w:szCs w:val="22"/>
              </w:rPr>
            </w:pPr>
          </w:p>
        </w:tc>
        <w:tc>
          <w:tcPr>
            <w:tcW w:w="847" w:type="dxa"/>
            <w:shd w:val="clear" w:color="auto" w:fill="auto"/>
          </w:tcPr>
          <w:p w14:paraId="7FF34F7B" w14:textId="77777777" w:rsidR="00381611" w:rsidRPr="003C32DB" w:rsidRDefault="00381611" w:rsidP="005B1FF3">
            <w:pPr>
              <w:rPr>
                <w:sz w:val="22"/>
                <w:szCs w:val="22"/>
              </w:rPr>
            </w:pPr>
            <w:r w:rsidRPr="003C32DB">
              <w:rPr>
                <w:sz w:val="22"/>
                <w:szCs w:val="22"/>
              </w:rPr>
              <w:t> </w:t>
            </w:r>
          </w:p>
        </w:tc>
        <w:tc>
          <w:tcPr>
            <w:tcW w:w="829" w:type="dxa"/>
            <w:shd w:val="solid" w:color="BFBFBF" w:fill="auto"/>
          </w:tcPr>
          <w:p w14:paraId="343D1A18" w14:textId="77777777" w:rsidR="00381611" w:rsidRPr="003C32DB" w:rsidRDefault="00381611" w:rsidP="005B1FF3">
            <w:pPr>
              <w:rPr>
                <w:sz w:val="22"/>
                <w:szCs w:val="22"/>
              </w:rPr>
            </w:pPr>
          </w:p>
        </w:tc>
        <w:tc>
          <w:tcPr>
            <w:tcW w:w="768" w:type="dxa"/>
            <w:shd w:val="clear" w:color="auto" w:fill="auto"/>
          </w:tcPr>
          <w:p w14:paraId="271EE0AA" w14:textId="77777777" w:rsidR="00381611" w:rsidRPr="003C32DB" w:rsidRDefault="00381611" w:rsidP="005B1FF3">
            <w:pPr>
              <w:rPr>
                <w:sz w:val="22"/>
                <w:szCs w:val="22"/>
              </w:rPr>
            </w:pPr>
            <w:r w:rsidRPr="003C32DB">
              <w:rPr>
                <w:sz w:val="22"/>
                <w:szCs w:val="22"/>
              </w:rPr>
              <w:t> </w:t>
            </w:r>
          </w:p>
        </w:tc>
        <w:tc>
          <w:tcPr>
            <w:tcW w:w="756" w:type="dxa"/>
            <w:gridSpan w:val="2"/>
            <w:shd w:val="solid" w:color="BFBFBF" w:fill="auto"/>
          </w:tcPr>
          <w:p w14:paraId="669D9A58" w14:textId="77777777" w:rsidR="00381611" w:rsidRPr="003C32DB" w:rsidRDefault="00381611" w:rsidP="005B1FF3">
            <w:pPr>
              <w:rPr>
                <w:sz w:val="22"/>
                <w:szCs w:val="22"/>
              </w:rPr>
            </w:pPr>
          </w:p>
        </w:tc>
        <w:tc>
          <w:tcPr>
            <w:tcW w:w="638" w:type="dxa"/>
            <w:shd w:val="clear" w:color="auto" w:fill="auto"/>
          </w:tcPr>
          <w:p w14:paraId="473711D6" w14:textId="77777777" w:rsidR="00381611" w:rsidRPr="003C32DB" w:rsidRDefault="00381611" w:rsidP="005B1FF3">
            <w:pPr>
              <w:rPr>
                <w:sz w:val="22"/>
                <w:szCs w:val="22"/>
              </w:rPr>
            </w:pPr>
            <w:r w:rsidRPr="003C32DB">
              <w:rPr>
                <w:sz w:val="22"/>
                <w:szCs w:val="22"/>
              </w:rPr>
              <w:t> </w:t>
            </w:r>
          </w:p>
        </w:tc>
        <w:tc>
          <w:tcPr>
            <w:tcW w:w="639" w:type="dxa"/>
            <w:gridSpan w:val="2"/>
            <w:shd w:val="solid" w:color="BFBFBF" w:fill="auto"/>
          </w:tcPr>
          <w:p w14:paraId="26B41FDA" w14:textId="77777777" w:rsidR="00381611" w:rsidRPr="003C32DB" w:rsidRDefault="00381611" w:rsidP="005B1FF3">
            <w:pPr>
              <w:rPr>
                <w:sz w:val="22"/>
                <w:szCs w:val="22"/>
              </w:rPr>
            </w:pPr>
          </w:p>
        </w:tc>
      </w:tr>
      <w:tr w:rsidR="00381611" w:rsidRPr="003C32DB" w14:paraId="69E82E99" w14:textId="77777777" w:rsidTr="005B1FF3">
        <w:trPr>
          <w:trHeight w:val="255"/>
        </w:trPr>
        <w:tc>
          <w:tcPr>
            <w:tcW w:w="3786" w:type="dxa"/>
            <w:shd w:val="clear" w:color="auto" w:fill="auto"/>
          </w:tcPr>
          <w:p w14:paraId="383AFA42" w14:textId="77777777" w:rsidR="00381611" w:rsidRPr="003C32DB" w:rsidRDefault="00381611" w:rsidP="005B1FF3">
            <w:pPr>
              <w:rPr>
                <w:sz w:val="22"/>
                <w:szCs w:val="22"/>
              </w:rPr>
            </w:pPr>
            <w:r w:rsidRPr="003C32DB">
              <w:rPr>
                <w:sz w:val="22"/>
                <w:szCs w:val="22"/>
              </w:rPr>
              <w:t xml:space="preserve">Aide d'urgence </w:t>
            </w:r>
          </w:p>
        </w:tc>
        <w:tc>
          <w:tcPr>
            <w:tcW w:w="808" w:type="dxa"/>
            <w:shd w:val="clear" w:color="auto" w:fill="auto"/>
          </w:tcPr>
          <w:p w14:paraId="499F822E" w14:textId="77777777" w:rsidR="00381611" w:rsidRPr="003C32DB" w:rsidRDefault="00381611" w:rsidP="005B1FF3">
            <w:pPr>
              <w:rPr>
                <w:sz w:val="22"/>
                <w:szCs w:val="22"/>
              </w:rPr>
            </w:pPr>
            <w:r w:rsidRPr="003C32DB">
              <w:rPr>
                <w:sz w:val="22"/>
                <w:szCs w:val="22"/>
              </w:rPr>
              <w:t> </w:t>
            </w:r>
          </w:p>
        </w:tc>
        <w:tc>
          <w:tcPr>
            <w:tcW w:w="789" w:type="dxa"/>
            <w:shd w:val="solid" w:color="BFBFBF" w:fill="auto"/>
          </w:tcPr>
          <w:p w14:paraId="0751EE24" w14:textId="77777777" w:rsidR="00381611" w:rsidRPr="003C32DB" w:rsidRDefault="00381611" w:rsidP="005B1FF3">
            <w:pPr>
              <w:rPr>
                <w:sz w:val="22"/>
                <w:szCs w:val="22"/>
              </w:rPr>
            </w:pPr>
          </w:p>
        </w:tc>
        <w:tc>
          <w:tcPr>
            <w:tcW w:w="847" w:type="dxa"/>
            <w:shd w:val="clear" w:color="auto" w:fill="auto"/>
          </w:tcPr>
          <w:p w14:paraId="6D297CDE" w14:textId="77777777" w:rsidR="00381611" w:rsidRPr="003C32DB" w:rsidRDefault="00381611" w:rsidP="005B1FF3">
            <w:pPr>
              <w:rPr>
                <w:sz w:val="22"/>
                <w:szCs w:val="22"/>
              </w:rPr>
            </w:pPr>
            <w:r w:rsidRPr="003C32DB">
              <w:rPr>
                <w:sz w:val="22"/>
                <w:szCs w:val="22"/>
              </w:rPr>
              <w:t> </w:t>
            </w:r>
          </w:p>
        </w:tc>
        <w:tc>
          <w:tcPr>
            <w:tcW w:w="829" w:type="dxa"/>
            <w:shd w:val="solid" w:color="BFBFBF" w:fill="auto"/>
          </w:tcPr>
          <w:p w14:paraId="6BA84DC7" w14:textId="77777777" w:rsidR="00381611" w:rsidRPr="003C32DB" w:rsidRDefault="00381611" w:rsidP="005B1FF3">
            <w:pPr>
              <w:rPr>
                <w:sz w:val="22"/>
                <w:szCs w:val="22"/>
              </w:rPr>
            </w:pPr>
          </w:p>
        </w:tc>
        <w:tc>
          <w:tcPr>
            <w:tcW w:w="768" w:type="dxa"/>
            <w:shd w:val="clear" w:color="auto" w:fill="auto"/>
          </w:tcPr>
          <w:p w14:paraId="32BCB252" w14:textId="77777777" w:rsidR="00381611" w:rsidRPr="003C32DB" w:rsidRDefault="00381611" w:rsidP="005B1FF3">
            <w:pPr>
              <w:rPr>
                <w:sz w:val="22"/>
                <w:szCs w:val="22"/>
              </w:rPr>
            </w:pPr>
            <w:r w:rsidRPr="003C32DB">
              <w:rPr>
                <w:sz w:val="22"/>
                <w:szCs w:val="22"/>
              </w:rPr>
              <w:t> </w:t>
            </w:r>
          </w:p>
        </w:tc>
        <w:tc>
          <w:tcPr>
            <w:tcW w:w="756" w:type="dxa"/>
            <w:gridSpan w:val="2"/>
            <w:shd w:val="solid" w:color="BFBFBF" w:fill="auto"/>
          </w:tcPr>
          <w:p w14:paraId="0C11C457" w14:textId="77777777" w:rsidR="00381611" w:rsidRPr="003C32DB" w:rsidRDefault="00381611" w:rsidP="005B1FF3">
            <w:pPr>
              <w:rPr>
                <w:sz w:val="22"/>
                <w:szCs w:val="22"/>
              </w:rPr>
            </w:pPr>
          </w:p>
        </w:tc>
        <w:tc>
          <w:tcPr>
            <w:tcW w:w="638" w:type="dxa"/>
            <w:shd w:val="clear" w:color="auto" w:fill="auto"/>
          </w:tcPr>
          <w:p w14:paraId="20A5FB33" w14:textId="77777777" w:rsidR="00381611" w:rsidRPr="003C32DB" w:rsidRDefault="00381611" w:rsidP="005B1FF3">
            <w:pPr>
              <w:rPr>
                <w:sz w:val="22"/>
                <w:szCs w:val="22"/>
              </w:rPr>
            </w:pPr>
            <w:r w:rsidRPr="003C32DB">
              <w:rPr>
                <w:sz w:val="22"/>
                <w:szCs w:val="22"/>
              </w:rPr>
              <w:t> </w:t>
            </w:r>
          </w:p>
        </w:tc>
        <w:tc>
          <w:tcPr>
            <w:tcW w:w="639" w:type="dxa"/>
            <w:gridSpan w:val="2"/>
            <w:shd w:val="solid" w:color="BFBFBF" w:fill="auto"/>
          </w:tcPr>
          <w:p w14:paraId="1AA292D8" w14:textId="77777777" w:rsidR="00381611" w:rsidRPr="003C32DB" w:rsidRDefault="00381611" w:rsidP="005B1FF3">
            <w:pPr>
              <w:rPr>
                <w:sz w:val="22"/>
                <w:szCs w:val="22"/>
              </w:rPr>
            </w:pPr>
          </w:p>
        </w:tc>
      </w:tr>
      <w:tr w:rsidR="00381611" w:rsidRPr="003C32DB" w14:paraId="55FF099F" w14:textId="77777777" w:rsidTr="005B1FF3">
        <w:trPr>
          <w:trHeight w:val="255"/>
        </w:trPr>
        <w:tc>
          <w:tcPr>
            <w:tcW w:w="3786" w:type="dxa"/>
            <w:shd w:val="clear" w:color="auto" w:fill="auto"/>
          </w:tcPr>
          <w:p w14:paraId="0B50A463" w14:textId="77777777" w:rsidR="00381611" w:rsidRPr="003C32DB" w:rsidRDefault="00381611" w:rsidP="005B1FF3">
            <w:pPr>
              <w:rPr>
                <w:sz w:val="22"/>
                <w:szCs w:val="22"/>
              </w:rPr>
            </w:pPr>
            <w:r w:rsidRPr="003C32DB">
              <w:rPr>
                <w:sz w:val="22"/>
                <w:szCs w:val="22"/>
              </w:rPr>
              <w:t>Envoi de volontaires (pour les ONG d’envoi de volontaires)</w:t>
            </w:r>
          </w:p>
        </w:tc>
        <w:tc>
          <w:tcPr>
            <w:tcW w:w="808" w:type="dxa"/>
            <w:shd w:val="clear" w:color="auto" w:fill="auto"/>
          </w:tcPr>
          <w:p w14:paraId="2FBF26A8" w14:textId="77777777" w:rsidR="00381611" w:rsidRPr="003C32DB" w:rsidRDefault="00381611" w:rsidP="005B1FF3">
            <w:pPr>
              <w:rPr>
                <w:sz w:val="22"/>
                <w:szCs w:val="22"/>
              </w:rPr>
            </w:pPr>
            <w:r w:rsidRPr="003C32DB">
              <w:rPr>
                <w:sz w:val="22"/>
                <w:szCs w:val="22"/>
              </w:rPr>
              <w:t> </w:t>
            </w:r>
          </w:p>
        </w:tc>
        <w:tc>
          <w:tcPr>
            <w:tcW w:w="789" w:type="dxa"/>
            <w:shd w:val="solid" w:color="BFBFBF" w:fill="auto"/>
          </w:tcPr>
          <w:p w14:paraId="533AD9D1" w14:textId="77777777" w:rsidR="00381611" w:rsidRPr="003C32DB" w:rsidRDefault="00381611" w:rsidP="005B1FF3">
            <w:pPr>
              <w:rPr>
                <w:sz w:val="22"/>
                <w:szCs w:val="22"/>
              </w:rPr>
            </w:pPr>
          </w:p>
        </w:tc>
        <w:tc>
          <w:tcPr>
            <w:tcW w:w="847" w:type="dxa"/>
            <w:shd w:val="clear" w:color="auto" w:fill="auto"/>
          </w:tcPr>
          <w:p w14:paraId="13C2F827" w14:textId="77777777" w:rsidR="00381611" w:rsidRPr="003C32DB" w:rsidRDefault="00381611" w:rsidP="005B1FF3">
            <w:pPr>
              <w:rPr>
                <w:sz w:val="22"/>
                <w:szCs w:val="22"/>
              </w:rPr>
            </w:pPr>
            <w:r w:rsidRPr="003C32DB">
              <w:rPr>
                <w:sz w:val="22"/>
                <w:szCs w:val="22"/>
              </w:rPr>
              <w:t> </w:t>
            </w:r>
          </w:p>
        </w:tc>
        <w:tc>
          <w:tcPr>
            <w:tcW w:w="829" w:type="dxa"/>
            <w:shd w:val="solid" w:color="BFBFBF" w:fill="auto"/>
          </w:tcPr>
          <w:p w14:paraId="39B69FC0" w14:textId="77777777" w:rsidR="00381611" w:rsidRPr="003C32DB" w:rsidRDefault="00381611" w:rsidP="005B1FF3">
            <w:pPr>
              <w:rPr>
                <w:sz w:val="22"/>
                <w:szCs w:val="22"/>
              </w:rPr>
            </w:pPr>
          </w:p>
        </w:tc>
        <w:tc>
          <w:tcPr>
            <w:tcW w:w="768" w:type="dxa"/>
            <w:shd w:val="clear" w:color="auto" w:fill="auto"/>
          </w:tcPr>
          <w:p w14:paraId="2E1B4957" w14:textId="77777777" w:rsidR="00381611" w:rsidRPr="003C32DB" w:rsidRDefault="00381611" w:rsidP="005B1FF3">
            <w:pPr>
              <w:rPr>
                <w:sz w:val="22"/>
                <w:szCs w:val="22"/>
              </w:rPr>
            </w:pPr>
            <w:r w:rsidRPr="003C32DB">
              <w:rPr>
                <w:sz w:val="22"/>
                <w:szCs w:val="22"/>
              </w:rPr>
              <w:t> </w:t>
            </w:r>
          </w:p>
        </w:tc>
        <w:tc>
          <w:tcPr>
            <w:tcW w:w="756" w:type="dxa"/>
            <w:gridSpan w:val="2"/>
            <w:shd w:val="solid" w:color="BFBFBF" w:fill="auto"/>
          </w:tcPr>
          <w:p w14:paraId="67D9581C" w14:textId="77777777" w:rsidR="00381611" w:rsidRPr="003C32DB" w:rsidRDefault="00381611" w:rsidP="005B1FF3">
            <w:pPr>
              <w:rPr>
                <w:sz w:val="22"/>
                <w:szCs w:val="22"/>
              </w:rPr>
            </w:pPr>
          </w:p>
        </w:tc>
        <w:tc>
          <w:tcPr>
            <w:tcW w:w="638" w:type="dxa"/>
            <w:shd w:val="clear" w:color="auto" w:fill="auto"/>
          </w:tcPr>
          <w:p w14:paraId="18160B48" w14:textId="77777777" w:rsidR="00381611" w:rsidRPr="003C32DB" w:rsidRDefault="00381611" w:rsidP="005B1FF3">
            <w:pPr>
              <w:rPr>
                <w:sz w:val="22"/>
                <w:szCs w:val="22"/>
              </w:rPr>
            </w:pPr>
            <w:r w:rsidRPr="003C32DB">
              <w:rPr>
                <w:sz w:val="22"/>
                <w:szCs w:val="22"/>
              </w:rPr>
              <w:t> </w:t>
            </w:r>
          </w:p>
        </w:tc>
        <w:tc>
          <w:tcPr>
            <w:tcW w:w="639" w:type="dxa"/>
            <w:gridSpan w:val="2"/>
            <w:shd w:val="solid" w:color="BFBFBF" w:fill="auto"/>
          </w:tcPr>
          <w:p w14:paraId="20BB8C38" w14:textId="77777777" w:rsidR="00381611" w:rsidRPr="003C32DB" w:rsidRDefault="00381611" w:rsidP="005B1FF3">
            <w:pPr>
              <w:rPr>
                <w:sz w:val="22"/>
                <w:szCs w:val="22"/>
              </w:rPr>
            </w:pPr>
          </w:p>
        </w:tc>
      </w:tr>
      <w:tr w:rsidR="00381611" w:rsidRPr="003C32DB" w14:paraId="10CB6EC9" w14:textId="77777777" w:rsidTr="005B1FF3">
        <w:trPr>
          <w:trHeight w:val="255"/>
        </w:trPr>
        <w:tc>
          <w:tcPr>
            <w:tcW w:w="3786" w:type="dxa"/>
            <w:shd w:val="clear" w:color="auto" w:fill="auto"/>
          </w:tcPr>
          <w:p w14:paraId="34210B54" w14:textId="77777777" w:rsidR="00381611" w:rsidRPr="003C32DB" w:rsidRDefault="00381611" w:rsidP="005B1FF3">
            <w:pPr>
              <w:rPr>
                <w:sz w:val="22"/>
                <w:szCs w:val="22"/>
              </w:rPr>
            </w:pPr>
            <w:r w:rsidRPr="003C32DB">
              <w:rPr>
                <w:sz w:val="22"/>
                <w:szCs w:val="22"/>
              </w:rPr>
              <w:t xml:space="preserve">Action en faveur des réfugiés </w:t>
            </w:r>
          </w:p>
        </w:tc>
        <w:tc>
          <w:tcPr>
            <w:tcW w:w="808" w:type="dxa"/>
            <w:shd w:val="clear" w:color="auto" w:fill="auto"/>
          </w:tcPr>
          <w:p w14:paraId="72BC64F0" w14:textId="77777777" w:rsidR="00381611" w:rsidRPr="003C32DB" w:rsidRDefault="00381611" w:rsidP="005B1FF3">
            <w:pPr>
              <w:rPr>
                <w:sz w:val="22"/>
                <w:szCs w:val="22"/>
              </w:rPr>
            </w:pPr>
            <w:r w:rsidRPr="003C32DB">
              <w:rPr>
                <w:sz w:val="22"/>
                <w:szCs w:val="22"/>
              </w:rPr>
              <w:t> </w:t>
            </w:r>
          </w:p>
        </w:tc>
        <w:tc>
          <w:tcPr>
            <w:tcW w:w="789" w:type="dxa"/>
            <w:shd w:val="solid" w:color="BFBFBF" w:fill="auto"/>
          </w:tcPr>
          <w:p w14:paraId="407939B5" w14:textId="77777777" w:rsidR="00381611" w:rsidRPr="003C32DB" w:rsidRDefault="00381611" w:rsidP="005B1FF3">
            <w:pPr>
              <w:rPr>
                <w:sz w:val="22"/>
                <w:szCs w:val="22"/>
              </w:rPr>
            </w:pPr>
          </w:p>
        </w:tc>
        <w:tc>
          <w:tcPr>
            <w:tcW w:w="847" w:type="dxa"/>
            <w:shd w:val="clear" w:color="auto" w:fill="auto"/>
          </w:tcPr>
          <w:p w14:paraId="05A7AB9A" w14:textId="77777777" w:rsidR="00381611" w:rsidRPr="003C32DB" w:rsidRDefault="00381611" w:rsidP="005B1FF3">
            <w:pPr>
              <w:rPr>
                <w:sz w:val="22"/>
                <w:szCs w:val="22"/>
              </w:rPr>
            </w:pPr>
            <w:r w:rsidRPr="003C32DB">
              <w:rPr>
                <w:sz w:val="22"/>
                <w:szCs w:val="22"/>
              </w:rPr>
              <w:t> </w:t>
            </w:r>
          </w:p>
        </w:tc>
        <w:tc>
          <w:tcPr>
            <w:tcW w:w="829" w:type="dxa"/>
            <w:shd w:val="solid" w:color="BFBFBF" w:fill="auto"/>
          </w:tcPr>
          <w:p w14:paraId="0C6ED411" w14:textId="77777777" w:rsidR="00381611" w:rsidRPr="003C32DB" w:rsidRDefault="00381611" w:rsidP="005B1FF3">
            <w:pPr>
              <w:rPr>
                <w:sz w:val="22"/>
                <w:szCs w:val="22"/>
              </w:rPr>
            </w:pPr>
          </w:p>
        </w:tc>
        <w:tc>
          <w:tcPr>
            <w:tcW w:w="768" w:type="dxa"/>
            <w:shd w:val="clear" w:color="auto" w:fill="auto"/>
          </w:tcPr>
          <w:p w14:paraId="12CA4E98" w14:textId="77777777" w:rsidR="00381611" w:rsidRPr="003C32DB" w:rsidRDefault="00381611" w:rsidP="005B1FF3">
            <w:pPr>
              <w:rPr>
                <w:sz w:val="22"/>
                <w:szCs w:val="22"/>
              </w:rPr>
            </w:pPr>
            <w:r w:rsidRPr="003C32DB">
              <w:rPr>
                <w:sz w:val="22"/>
                <w:szCs w:val="22"/>
              </w:rPr>
              <w:t> </w:t>
            </w:r>
          </w:p>
        </w:tc>
        <w:tc>
          <w:tcPr>
            <w:tcW w:w="756" w:type="dxa"/>
            <w:gridSpan w:val="2"/>
            <w:shd w:val="solid" w:color="BFBFBF" w:fill="auto"/>
          </w:tcPr>
          <w:p w14:paraId="7635DC75" w14:textId="77777777" w:rsidR="00381611" w:rsidRPr="003C32DB" w:rsidRDefault="00381611" w:rsidP="005B1FF3">
            <w:pPr>
              <w:rPr>
                <w:sz w:val="22"/>
                <w:szCs w:val="22"/>
              </w:rPr>
            </w:pPr>
          </w:p>
        </w:tc>
        <w:tc>
          <w:tcPr>
            <w:tcW w:w="638" w:type="dxa"/>
            <w:shd w:val="clear" w:color="auto" w:fill="auto"/>
          </w:tcPr>
          <w:p w14:paraId="0B575A09" w14:textId="77777777" w:rsidR="00381611" w:rsidRPr="003C32DB" w:rsidRDefault="00381611" w:rsidP="005B1FF3">
            <w:pPr>
              <w:rPr>
                <w:sz w:val="22"/>
                <w:szCs w:val="22"/>
              </w:rPr>
            </w:pPr>
            <w:r w:rsidRPr="003C32DB">
              <w:rPr>
                <w:sz w:val="22"/>
                <w:szCs w:val="22"/>
              </w:rPr>
              <w:t> </w:t>
            </w:r>
          </w:p>
        </w:tc>
        <w:tc>
          <w:tcPr>
            <w:tcW w:w="639" w:type="dxa"/>
            <w:gridSpan w:val="2"/>
            <w:shd w:val="solid" w:color="BFBFBF" w:fill="auto"/>
          </w:tcPr>
          <w:p w14:paraId="3125C38B" w14:textId="77777777" w:rsidR="00381611" w:rsidRPr="003C32DB" w:rsidRDefault="00381611" w:rsidP="005B1FF3">
            <w:pPr>
              <w:rPr>
                <w:sz w:val="22"/>
                <w:szCs w:val="22"/>
              </w:rPr>
            </w:pPr>
          </w:p>
        </w:tc>
      </w:tr>
      <w:tr w:rsidR="00381611" w:rsidRPr="003C32DB" w14:paraId="7D5DF642" w14:textId="77777777" w:rsidTr="005B1FF3">
        <w:trPr>
          <w:trHeight w:val="255"/>
        </w:trPr>
        <w:tc>
          <w:tcPr>
            <w:tcW w:w="3786" w:type="dxa"/>
            <w:shd w:val="clear" w:color="auto" w:fill="auto"/>
          </w:tcPr>
          <w:p w14:paraId="6765CCD7" w14:textId="77777777" w:rsidR="00381611" w:rsidRPr="003C32DB" w:rsidRDefault="00381611" w:rsidP="005B1FF3">
            <w:pPr>
              <w:rPr>
                <w:sz w:val="22"/>
                <w:szCs w:val="22"/>
              </w:rPr>
            </w:pPr>
            <w:r w:rsidRPr="003C32DB">
              <w:rPr>
                <w:sz w:val="22"/>
                <w:szCs w:val="22"/>
              </w:rPr>
              <w:t xml:space="preserve">Missions </w:t>
            </w:r>
          </w:p>
        </w:tc>
        <w:tc>
          <w:tcPr>
            <w:tcW w:w="808" w:type="dxa"/>
            <w:shd w:val="clear" w:color="auto" w:fill="auto"/>
          </w:tcPr>
          <w:p w14:paraId="47703A4F" w14:textId="77777777" w:rsidR="00381611" w:rsidRPr="003C32DB" w:rsidRDefault="00381611" w:rsidP="005B1FF3">
            <w:pPr>
              <w:rPr>
                <w:sz w:val="22"/>
                <w:szCs w:val="22"/>
              </w:rPr>
            </w:pPr>
            <w:r w:rsidRPr="003C32DB">
              <w:rPr>
                <w:sz w:val="22"/>
                <w:szCs w:val="22"/>
              </w:rPr>
              <w:t> </w:t>
            </w:r>
          </w:p>
        </w:tc>
        <w:tc>
          <w:tcPr>
            <w:tcW w:w="789" w:type="dxa"/>
            <w:shd w:val="solid" w:color="BFBFBF" w:fill="auto"/>
          </w:tcPr>
          <w:p w14:paraId="3779B93F" w14:textId="77777777" w:rsidR="00381611" w:rsidRPr="003C32DB" w:rsidRDefault="00381611" w:rsidP="005B1FF3">
            <w:pPr>
              <w:rPr>
                <w:sz w:val="22"/>
                <w:szCs w:val="22"/>
              </w:rPr>
            </w:pPr>
          </w:p>
        </w:tc>
        <w:tc>
          <w:tcPr>
            <w:tcW w:w="847" w:type="dxa"/>
            <w:shd w:val="clear" w:color="auto" w:fill="auto"/>
          </w:tcPr>
          <w:p w14:paraId="53C489D7" w14:textId="77777777" w:rsidR="00381611" w:rsidRPr="003C32DB" w:rsidRDefault="00381611" w:rsidP="005B1FF3">
            <w:pPr>
              <w:rPr>
                <w:sz w:val="22"/>
                <w:szCs w:val="22"/>
              </w:rPr>
            </w:pPr>
            <w:r w:rsidRPr="003C32DB">
              <w:rPr>
                <w:sz w:val="22"/>
                <w:szCs w:val="22"/>
              </w:rPr>
              <w:t> </w:t>
            </w:r>
          </w:p>
        </w:tc>
        <w:tc>
          <w:tcPr>
            <w:tcW w:w="829" w:type="dxa"/>
            <w:shd w:val="solid" w:color="BFBFBF" w:fill="auto"/>
          </w:tcPr>
          <w:p w14:paraId="35E8E2C9" w14:textId="77777777" w:rsidR="00381611" w:rsidRPr="003C32DB" w:rsidRDefault="00381611" w:rsidP="005B1FF3">
            <w:pPr>
              <w:rPr>
                <w:sz w:val="22"/>
                <w:szCs w:val="22"/>
              </w:rPr>
            </w:pPr>
          </w:p>
        </w:tc>
        <w:tc>
          <w:tcPr>
            <w:tcW w:w="768" w:type="dxa"/>
            <w:shd w:val="clear" w:color="auto" w:fill="auto"/>
          </w:tcPr>
          <w:p w14:paraId="4250FF27" w14:textId="77777777" w:rsidR="00381611" w:rsidRPr="003C32DB" w:rsidRDefault="00381611" w:rsidP="005B1FF3">
            <w:pPr>
              <w:rPr>
                <w:sz w:val="22"/>
                <w:szCs w:val="22"/>
              </w:rPr>
            </w:pPr>
            <w:r w:rsidRPr="003C32DB">
              <w:rPr>
                <w:sz w:val="22"/>
                <w:szCs w:val="22"/>
              </w:rPr>
              <w:t> </w:t>
            </w:r>
          </w:p>
        </w:tc>
        <w:tc>
          <w:tcPr>
            <w:tcW w:w="756" w:type="dxa"/>
            <w:gridSpan w:val="2"/>
            <w:shd w:val="solid" w:color="BFBFBF" w:fill="auto"/>
          </w:tcPr>
          <w:p w14:paraId="3859559B" w14:textId="77777777" w:rsidR="00381611" w:rsidRPr="003C32DB" w:rsidRDefault="00381611" w:rsidP="005B1FF3">
            <w:pPr>
              <w:rPr>
                <w:sz w:val="22"/>
                <w:szCs w:val="22"/>
              </w:rPr>
            </w:pPr>
          </w:p>
        </w:tc>
        <w:tc>
          <w:tcPr>
            <w:tcW w:w="638" w:type="dxa"/>
            <w:shd w:val="clear" w:color="auto" w:fill="auto"/>
          </w:tcPr>
          <w:p w14:paraId="5635FE5D" w14:textId="77777777" w:rsidR="00381611" w:rsidRPr="003C32DB" w:rsidRDefault="00381611" w:rsidP="005B1FF3">
            <w:pPr>
              <w:rPr>
                <w:sz w:val="22"/>
                <w:szCs w:val="22"/>
              </w:rPr>
            </w:pPr>
            <w:r w:rsidRPr="003C32DB">
              <w:rPr>
                <w:sz w:val="22"/>
                <w:szCs w:val="22"/>
              </w:rPr>
              <w:t> </w:t>
            </w:r>
          </w:p>
        </w:tc>
        <w:tc>
          <w:tcPr>
            <w:tcW w:w="639" w:type="dxa"/>
            <w:gridSpan w:val="2"/>
            <w:shd w:val="solid" w:color="BFBFBF" w:fill="auto"/>
          </w:tcPr>
          <w:p w14:paraId="706C1491" w14:textId="77777777" w:rsidR="00381611" w:rsidRPr="003C32DB" w:rsidRDefault="00381611" w:rsidP="005B1FF3">
            <w:pPr>
              <w:rPr>
                <w:sz w:val="22"/>
                <w:szCs w:val="22"/>
              </w:rPr>
            </w:pPr>
          </w:p>
        </w:tc>
      </w:tr>
      <w:tr w:rsidR="00381611" w:rsidRPr="003C32DB" w14:paraId="2A045237" w14:textId="77777777" w:rsidTr="005B1FF3">
        <w:trPr>
          <w:trHeight w:val="255"/>
        </w:trPr>
        <w:tc>
          <w:tcPr>
            <w:tcW w:w="3786" w:type="dxa"/>
            <w:shd w:val="clear" w:color="auto" w:fill="auto"/>
          </w:tcPr>
          <w:p w14:paraId="18BD3E49" w14:textId="77777777" w:rsidR="00381611" w:rsidRPr="003C32DB" w:rsidRDefault="00381611" w:rsidP="005B1FF3">
            <w:pPr>
              <w:rPr>
                <w:sz w:val="22"/>
                <w:szCs w:val="22"/>
              </w:rPr>
            </w:pPr>
            <w:r w:rsidRPr="003C32DB">
              <w:rPr>
                <w:sz w:val="22"/>
                <w:szCs w:val="22"/>
              </w:rPr>
              <w:t>Autres</w:t>
            </w:r>
          </w:p>
        </w:tc>
        <w:tc>
          <w:tcPr>
            <w:tcW w:w="808" w:type="dxa"/>
            <w:shd w:val="clear" w:color="auto" w:fill="auto"/>
          </w:tcPr>
          <w:p w14:paraId="2F0B372F" w14:textId="77777777" w:rsidR="00381611" w:rsidRPr="003C32DB" w:rsidRDefault="00381611" w:rsidP="005B1FF3">
            <w:pPr>
              <w:rPr>
                <w:sz w:val="22"/>
                <w:szCs w:val="22"/>
              </w:rPr>
            </w:pPr>
          </w:p>
        </w:tc>
        <w:tc>
          <w:tcPr>
            <w:tcW w:w="789" w:type="dxa"/>
            <w:shd w:val="solid" w:color="BFBFBF" w:fill="auto"/>
          </w:tcPr>
          <w:p w14:paraId="5C50D68C" w14:textId="77777777" w:rsidR="00381611" w:rsidRPr="003C32DB" w:rsidRDefault="00381611" w:rsidP="005B1FF3">
            <w:pPr>
              <w:rPr>
                <w:sz w:val="22"/>
                <w:szCs w:val="22"/>
              </w:rPr>
            </w:pPr>
          </w:p>
        </w:tc>
        <w:tc>
          <w:tcPr>
            <w:tcW w:w="847" w:type="dxa"/>
            <w:shd w:val="clear" w:color="auto" w:fill="auto"/>
          </w:tcPr>
          <w:p w14:paraId="244395D9" w14:textId="77777777" w:rsidR="00381611" w:rsidRPr="003C32DB" w:rsidRDefault="00381611" w:rsidP="005B1FF3">
            <w:pPr>
              <w:rPr>
                <w:sz w:val="22"/>
                <w:szCs w:val="22"/>
              </w:rPr>
            </w:pPr>
          </w:p>
        </w:tc>
        <w:tc>
          <w:tcPr>
            <w:tcW w:w="829" w:type="dxa"/>
            <w:shd w:val="solid" w:color="BFBFBF" w:fill="auto"/>
          </w:tcPr>
          <w:p w14:paraId="4FD86944" w14:textId="77777777" w:rsidR="00381611" w:rsidRPr="003C32DB" w:rsidRDefault="00381611" w:rsidP="005B1FF3">
            <w:pPr>
              <w:rPr>
                <w:sz w:val="22"/>
                <w:szCs w:val="22"/>
              </w:rPr>
            </w:pPr>
          </w:p>
        </w:tc>
        <w:tc>
          <w:tcPr>
            <w:tcW w:w="768" w:type="dxa"/>
            <w:shd w:val="clear" w:color="auto" w:fill="auto"/>
          </w:tcPr>
          <w:p w14:paraId="3C4B41D3" w14:textId="77777777" w:rsidR="00381611" w:rsidRPr="003C32DB" w:rsidRDefault="00381611" w:rsidP="005B1FF3">
            <w:pPr>
              <w:rPr>
                <w:sz w:val="22"/>
                <w:szCs w:val="22"/>
              </w:rPr>
            </w:pPr>
          </w:p>
        </w:tc>
        <w:tc>
          <w:tcPr>
            <w:tcW w:w="756" w:type="dxa"/>
            <w:gridSpan w:val="2"/>
            <w:shd w:val="solid" w:color="BFBFBF" w:fill="auto"/>
          </w:tcPr>
          <w:p w14:paraId="2E29199D" w14:textId="77777777" w:rsidR="00381611" w:rsidRPr="003C32DB" w:rsidRDefault="00381611" w:rsidP="005B1FF3">
            <w:pPr>
              <w:rPr>
                <w:sz w:val="22"/>
                <w:szCs w:val="22"/>
              </w:rPr>
            </w:pPr>
          </w:p>
        </w:tc>
        <w:tc>
          <w:tcPr>
            <w:tcW w:w="638" w:type="dxa"/>
            <w:shd w:val="clear" w:color="auto" w:fill="auto"/>
          </w:tcPr>
          <w:p w14:paraId="79C86D54" w14:textId="77777777" w:rsidR="00381611" w:rsidRPr="003C32DB" w:rsidRDefault="00381611" w:rsidP="005B1FF3">
            <w:pPr>
              <w:rPr>
                <w:sz w:val="22"/>
                <w:szCs w:val="22"/>
              </w:rPr>
            </w:pPr>
          </w:p>
        </w:tc>
        <w:tc>
          <w:tcPr>
            <w:tcW w:w="639" w:type="dxa"/>
            <w:gridSpan w:val="2"/>
            <w:shd w:val="solid" w:color="BFBFBF" w:fill="auto"/>
          </w:tcPr>
          <w:p w14:paraId="191732CB" w14:textId="77777777" w:rsidR="00381611" w:rsidRPr="003C32DB" w:rsidRDefault="00381611" w:rsidP="005B1FF3">
            <w:pPr>
              <w:rPr>
                <w:sz w:val="22"/>
                <w:szCs w:val="22"/>
              </w:rPr>
            </w:pPr>
          </w:p>
        </w:tc>
      </w:tr>
      <w:tr w:rsidR="00381611" w:rsidRPr="003C32DB" w14:paraId="57C75686" w14:textId="77777777" w:rsidTr="005B1FF3">
        <w:trPr>
          <w:trHeight w:val="255"/>
        </w:trPr>
        <w:tc>
          <w:tcPr>
            <w:tcW w:w="3786" w:type="dxa"/>
            <w:shd w:val="solid" w:color="BFBFBF" w:fill="auto"/>
          </w:tcPr>
          <w:p w14:paraId="02D2D1DD" w14:textId="77777777" w:rsidR="00381611" w:rsidRPr="003C32DB" w:rsidRDefault="00381611" w:rsidP="005B1FF3">
            <w:pPr>
              <w:jc w:val="right"/>
              <w:rPr>
                <w:sz w:val="22"/>
                <w:szCs w:val="22"/>
              </w:rPr>
            </w:pPr>
            <w:r w:rsidRPr="003C32DB">
              <w:rPr>
                <w:sz w:val="22"/>
                <w:szCs w:val="22"/>
              </w:rPr>
              <w:t>Sous-total</w:t>
            </w:r>
          </w:p>
        </w:tc>
        <w:tc>
          <w:tcPr>
            <w:tcW w:w="808" w:type="dxa"/>
            <w:shd w:val="solid" w:color="BFBFBF" w:fill="auto"/>
          </w:tcPr>
          <w:p w14:paraId="6CC9C281" w14:textId="77777777" w:rsidR="00381611" w:rsidRPr="003C32DB" w:rsidRDefault="00381611" w:rsidP="005B1FF3">
            <w:pPr>
              <w:rPr>
                <w:sz w:val="22"/>
                <w:szCs w:val="22"/>
              </w:rPr>
            </w:pPr>
            <w:r w:rsidRPr="003C32DB">
              <w:rPr>
                <w:sz w:val="22"/>
                <w:szCs w:val="22"/>
              </w:rPr>
              <w:t> </w:t>
            </w:r>
          </w:p>
        </w:tc>
        <w:tc>
          <w:tcPr>
            <w:tcW w:w="789" w:type="dxa"/>
            <w:shd w:val="solid" w:color="BFBFBF" w:fill="auto"/>
          </w:tcPr>
          <w:p w14:paraId="1337CA0D" w14:textId="77777777" w:rsidR="00381611" w:rsidRPr="003C32DB" w:rsidRDefault="00381611" w:rsidP="005B1FF3">
            <w:pPr>
              <w:rPr>
                <w:sz w:val="22"/>
                <w:szCs w:val="22"/>
              </w:rPr>
            </w:pPr>
          </w:p>
        </w:tc>
        <w:tc>
          <w:tcPr>
            <w:tcW w:w="847" w:type="dxa"/>
            <w:shd w:val="solid" w:color="BFBFBF" w:fill="auto"/>
          </w:tcPr>
          <w:p w14:paraId="5E4F1097" w14:textId="77777777" w:rsidR="00381611" w:rsidRPr="003C32DB" w:rsidRDefault="00381611" w:rsidP="005B1FF3">
            <w:pPr>
              <w:rPr>
                <w:sz w:val="22"/>
                <w:szCs w:val="22"/>
              </w:rPr>
            </w:pPr>
            <w:r w:rsidRPr="003C32DB">
              <w:rPr>
                <w:sz w:val="22"/>
                <w:szCs w:val="22"/>
              </w:rPr>
              <w:t> </w:t>
            </w:r>
          </w:p>
        </w:tc>
        <w:tc>
          <w:tcPr>
            <w:tcW w:w="829" w:type="dxa"/>
            <w:shd w:val="solid" w:color="BFBFBF" w:fill="auto"/>
          </w:tcPr>
          <w:p w14:paraId="1A3C4FB8" w14:textId="77777777" w:rsidR="00381611" w:rsidRPr="003C32DB" w:rsidRDefault="00381611" w:rsidP="005B1FF3">
            <w:pPr>
              <w:rPr>
                <w:sz w:val="22"/>
                <w:szCs w:val="22"/>
              </w:rPr>
            </w:pPr>
          </w:p>
        </w:tc>
        <w:tc>
          <w:tcPr>
            <w:tcW w:w="768" w:type="dxa"/>
            <w:shd w:val="solid" w:color="BFBFBF" w:fill="auto"/>
          </w:tcPr>
          <w:p w14:paraId="16CAF7AD" w14:textId="77777777" w:rsidR="00381611" w:rsidRPr="003C32DB" w:rsidRDefault="00381611" w:rsidP="005B1FF3">
            <w:pPr>
              <w:rPr>
                <w:sz w:val="22"/>
                <w:szCs w:val="22"/>
              </w:rPr>
            </w:pPr>
            <w:r w:rsidRPr="003C32DB">
              <w:rPr>
                <w:sz w:val="22"/>
                <w:szCs w:val="22"/>
              </w:rPr>
              <w:t> </w:t>
            </w:r>
          </w:p>
        </w:tc>
        <w:tc>
          <w:tcPr>
            <w:tcW w:w="756" w:type="dxa"/>
            <w:gridSpan w:val="2"/>
            <w:shd w:val="solid" w:color="BFBFBF" w:fill="auto"/>
          </w:tcPr>
          <w:p w14:paraId="038C534F" w14:textId="77777777" w:rsidR="00381611" w:rsidRPr="003C32DB" w:rsidRDefault="00381611" w:rsidP="005B1FF3">
            <w:pPr>
              <w:rPr>
                <w:sz w:val="22"/>
                <w:szCs w:val="22"/>
              </w:rPr>
            </w:pPr>
          </w:p>
        </w:tc>
        <w:tc>
          <w:tcPr>
            <w:tcW w:w="638" w:type="dxa"/>
            <w:shd w:val="solid" w:color="BFBFBF" w:fill="auto"/>
          </w:tcPr>
          <w:p w14:paraId="3964BEAA" w14:textId="77777777" w:rsidR="00381611" w:rsidRPr="003C32DB" w:rsidRDefault="00381611" w:rsidP="005B1FF3">
            <w:pPr>
              <w:rPr>
                <w:sz w:val="22"/>
                <w:szCs w:val="22"/>
              </w:rPr>
            </w:pPr>
            <w:r w:rsidRPr="003C32DB">
              <w:rPr>
                <w:sz w:val="22"/>
                <w:szCs w:val="22"/>
              </w:rPr>
              <w:t> </w:t>
            </w:r>
          </w:p>
        </w:tc>
        <w:tc>
          <w:tcPr>
            <w:tcW w:w="639" w:type="dxa"/>
            <w:gridSpan w:val="2"/>
            <w:shd w:val="solid" w:color="BFBFBF" w:fill="auto"/>
          </w:tcPr>
          <w:p w14:paraId="68F345BD" w14:textId="77777777" w:rsidR="00381611" w:rsidRPr="003C32DB" w:rsidRDefault="00381611" w:rsidP="005B1FF3">
            <w:pPr>
              <w:rPr>
                <w:sz w:val="22"/>
                <w:szCs w:val="22"/>
              </w:rPr>
            </w:pPr>
          </w:p>
        </w:tc>
      </w:tr>
      <w:tr w:rsidR="00381611" w:rsidRPr="003C32DB" w14:paraId="25BA2464" w14:textId="77777777" w:rsidTr="005B1FF3">
        <w:trPr>
          <w:trHeight w:val="255"/>
        </w:trPr>
        <w:tc>
          <w:tcPr>
            <w:tcW w:w="3786" w:type="dxa"/>
            <w:shd w:val="clear" w:color="auto" w:fill="auto"/>
          </w:tcPr>
          <w:p w14:paraId="154F3DFB" w14:textId="77777777" w:rsidR="00381611" w:rsidRPr="003C32DB" w:rsidRDefault="00381611" w:rsidP="005B1FF3">
            <w:pPr>
              <w:rPr>
                <w:b/>
                <w:bCs/>
                <w:sz w:val="22"/>
                <w:szCs w:val="22"/>
              </w:rPr>
            </w:pPr>
            <w:r w:rsidRPr="003C32DB">
              <w:rPr>
                <w:b/>
                <w:bCs/>
                <w:sz w:val="22"/>
                <w:szCs w:val="22"/>
              </w:rPr>
              <w:t>TOTAL</w:t>
            </w:r>
          </w:p>
        </w:tc>
        <w:tc>
          <w:tcPr>
            <w:tcW w:w="808" w:type="dxa"/>
            <w:shd w:val="clear" w:color="auto" w:fill="auto"/>
          </w:tcPr>
          <w:p w14:paraId="1C097DDC" w14:textId="77777777" w:rsidR="00381611" w:rsidRPr="003C32DB" w:rsidRDefault="00381611" w:rsidP="005B1FF3">
            <w:pPr>
              <w:rPr>
                <w:b/>
                <w:bCs/>
                <w:sz w:val="22"/>
                <w:szCs w:val="22"/>
              </w:rPr>
            </w:pPr>
            <w:r w:rsidRPr="003C32DB">
              <w:rPr>
                <w:b/>
                <w:bCs/>
                <w:sz w:val="22"/>
                <w:szCs w:val="22"/>
              </w:rPr>
              <w:t> </w:t>
            </w:r>
          </w:p>
        </w:tc>
        <w:tc>
          <w:tcPr>
            <w:tcW w:w="789" w:type="dxa"/>
            <w:shd w:val="solid" w:color="BFBFBF" w:fill="auto"/>
          </w:tcPr>
          <w:p w14:paraId="332E12D3" w14:textId="77777777" w:rsidR="00381611" w:rsidRPr="003C32DB" w:rsidRDefault="00381611" w:rsidP="005B1FF3">
            <w:pPr>
              <w:rPr>
                <w:b/>
                <w:bCs/>
                <w:sz w:val="22"/>
                <w:szCs w:val="22"/>
              </w:rPr>
            </w:pPr>
          </w:p>
        </w:tc>
        <w:tc>
          <w:tcPr>
            <w:tcW w:w="847" w:type="dxa"/>
            <w:shd w:val="clear" w:color="auto" w:fill="auto"/>
          </w:tcPr>
          <w:p w14:paraId="09950172" w14:textId="77777777" w:rsidR="00381611" w:rsidRPr="003C32DB" w:rsidRDefault="00381611" w:rsidP="005B1FF3">
            <w:pPr>
              <w:rPr>
                <w:b/>
                <w:bCs/>
                <w:sz w:val="22"/>
                <w:szCs w:val="22"/>
              </w:rPr>
            </w:pPr>
            <w:r w:rsidRPr="003C32DB">
              <w:rPr>
                <w:b/>
                <w:bCs/>
                <w:sz w:val="22"/>
                <w:szCs w:val="22"/>
              </w:rPr>
              <w:t> </w:t>
            </w:r>
          </w:p>
        </w:tc>
        <w:tc>
          <w:tcPr>
            <w:tcW w:w="829" w:type="dxa"/>
            <w:shd w:val="solid" w:color="BFBFBF" w:fill="auto"/>
          </w:tcPr>
          <w:p w14:paraId="34652F42" w14:textId="77777777" w:rsidR="00381611" w:rsidRPr="003C32DB" w:rsidRDefault="00381611" w:rsidP="005B1FF3">
            <w:pPr>
              <w:rPr>
                <w:b/>
                <w:bCs/>
                <w:sz w:val="22"/>
                <w:szCs w:val="22"/>
              </w:rPr>
            </w:pPr>
          </w:p>
        </w:tc>
        <w:tc>
          <w:tcPr>
            <w:tcW w:w="768" w:type="dxa"/>
            <w:shd w:val="clear" w:color="auto" w:fill="auto"/>
          </w:tcPr>
          <w:p w14:paraId="28D2BD56" w14:textId="77777777" w:rsidR="00381611" w:rsidRPr="003C32DB" w:rsidRDefault="00381611" w:rsidP="005B1FF3">
            <w:pPr>
              <w:rPr>
                <w:b/>
                <w:bCs/>
                <w:sz w:val="22"/>
                <w:szCs w:val="22"/>
              </w:rPr>
            </w:pPr>
            <w:r w:rsidRPr="003C32DB">
              <w:rPr>
                <w:b/>
                <w:bCs/>
                <w:sz w:val="22"/>
                <w:szCs w:val="22"/>
              </w:rPr>
              <w:t> </w:t>
            </w:r>
          </w:p>
        </w:tc>
        <w:tc>
          <w:tcPr>
            <w:tcW w:w="756" w:type="dxa"/>
            <w:gridSpan w:val="2"/>
            <w:shd w:val="solid" w:color="BFBFBF" w:fill="auto"/>
          </w:tcPr>
          <w:p w14:paraId="37B65539" w14:textId="77777777" w:rsidR="00381611" w:rsidRPr="003C32DB" w:rsidRDefault="00381611" w:rsidP="005B1FF3">
            <w:pPr>
              <w:rPr>
                <w:b/>
                <w:bCs/>
                <w:sz w:val="22"/>
                <w:szCs w:val="22"/>
              </w:rPr>
            </w:pPr>
          </w:p>
        </w:tc>
        <w:tc>
          <w:tcPr>
            <w:tcW w:w="638" w:type="dxa"/>
            <w:shd w:val="clear" w:color="auto" w:fill="auto"/>
          </w:tcPr>
          <w:p w14:paraId="68F04266" w14:textId="77777777" w:rsidR="00381611" w:rsidRPr="003C32DB" w:rsidRDefault="00381611" w:rsidP="005B1FF3">
            <w:pPr>
              <w:rPr>
                <w:b/>
                <w:bCs/>
                <w:sz w:val="22"/>
                <w:szCs w:val="22"/>
              </w:rPr>
            </w:pPr>
            <w:r w:rsidRPr="003C32DB">
              <w:rPr>
                <w:b/>
                <w:bCs/>
                <w:sz w:val="22"/>
                <w:szCs w:val="22"/>
              </w:rPr>
              <w:t> </w:t>
            </w:r>
          </w:p>
        </w:tc>
        <w:tc>
          <w:tcPr>
            <w:tcW w:w="639" w:type="dxa"/>
            <w:gridSpan w:val="2"/>
            <w:shd w:val="solid" w:color="BFBFBF" w:fill="auto"/>
          </w:tcPr>
          <w:p w14:paraId="643022F6" w14:textId="77777777" w:rsidR="00381611" w:rsidRPr="003C32DB" w:rsidRDefault="00381611" w:rsidP="005B1FF3">
            <w:pPr>
              <w:rPr>
                <w:b/>
                <w:bCs/>
                <w:sz w:val="22"/>
                <w:szCs w:val="22"/>
              </w:rPr>
            </w:pPr>
          </w:p>
        </w:tc>
      </w:tr>
    </w:tbl>
    <w:p w14:paraId="7112CED1" w14:textId="77777777" w:rsidR="00381611" w:rsidRPr="003C32DB" w:rsidRDefault="00381611" w:rsidP="00381611">
      <w:pPr>
        <w:rPr>
          <w:b/>
          <w:sz w:val="22"/>
          <w:szCs w:val="22"/>
          <w:u w:val="single"/>
        </w:rPr>
        <w:sectPr w:rsidR="00381611" w:rsidRPr="003C32DB" w:rsidSect="005B1FF3">
          <w:footerReference w:type="even" r:id="rId14"/>
          <w:footerReference w:type="default" r:id="rId15"/>
          <w:pgSz w:w="11907" w:h="16840" w:code="9"/>
          <w:pgMar w:top="1134" w:right="1134" w:bottom="851" w:left="1418" w:header="720" w:footer="567" w:gutter="0"/>
          <w:cols w:space="720"/>
        </w:sectPr>
      </w:pPr>
    </w:p>
    <w:p w14:paraId="7995147E" w14:textId="77777777" w:rsidR="00381611" w:rsidRPr="003C32DB" w:rsidRDefault="00381611" w:rsidP="00381611">
      <w:pPr>
        <w:rPr>
          <w:b/>
          <w:sz w:val="22"/>
          <w:szCs w:val="22"/>
          <w:u w:val="single"/>
        </w:rPr>
      </w:pPr>
      <w:r w:rsidRPr="003C32DB">
        <w:rPr>
          <w:b/>
          <w:sz w:val="22"/>
          <w:szCs w:val="22"/>
          <w:u w:val="single"/>
        </w:rPr>
        <w:lastRenderedPageBreak/>
        <w:t>Montant des ressources financières globales des trois dernières années</w:t>
      </w:r>
    </w:p>
    <w:p w14:paraId="67402D9E" w14:textId="77777777" w:rsidR="00381611" w:rsidRPr="003C32DB" w:rsidRDefault="00381611" w:rsidP="00381611">
      <w:pPr>
        <w:rPr>
          <w:b/>
          <w:sz w:val="22"/>
          <w:szCs w:val="22"/>
          <w:u w:val="single"/>
        </w:rPr>
      </w:pPr>
    </w:p>
    <w:tbl>
      <w:tblPr>
        <w:tblpPr w:leftFromText="141" w:rightFromText="141" w:vertAnchor="page" w:horzAnchor="margin" w:tblpY="2215"/>
        <w:tblW w:w="15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70"/>
        <w:gridCol w:w="2499"/>
        <w:gridCol w:w="2433"/>
        <w:gridCol w:w="1961"/>
        <w:gridCol w:w="850"/>
        <w:gridCol w:w="3828"/>
        <w:gridCol w:w="1984"/>
        <w:gridCol w:w="851"/>
      </w:tblGrid>
      <w:tr w:rsidR="00381611" w:rsidRPr="003C32DB" w14:paraId="0B8B676E" w14:textId="77777777" w:rsidTr="005B1FF3">
        <w:tc>
          <w:tcPr>
            <w:tcW w:w="870" w:type="dxa"/>
            <w:vAlign w:val="center"/>
          </w:tcPr>
          <w:p w14:paraId="2422EC61" w14:textId="77777777" w:rsidR="00381611" w:rsidRPr="003C32DB" w:rsidRDefault="00381611" w:rsidP="005B1FF3">
            <w:pPr>
              <w:rPr>
                <w:b/>
                <w:sz w:val="22"/>
                <w:szCs w:val="22"/>
              </w:rPr>
            </w:pPr>
            <w:r w:rsidRPr="003C32DB">
              <w:rPr>
                <w:b/>
                <w:sz w:val="22"/>
                <w:szCs w:val="22"/>
              </w:rPr>
              <w:t>Année</w:t>
            </w:r>
          </w:p>
        </w:tc>
        <w:tc>
          <w:tcPr>
            <w:tcW w:w="2499" w:type="dxa"/>
            <w:vAlign w:val="center"/>
          </w:tcPr>
          <w:p w14:paraId="6AD300E1" w14:textId="77777777" w:rsidR="00381611" w:rsidRPr="003C32DB" w:rsidRDefault="00381611" w:rsidP="005B1FF3">
            <w:pPr>
              <w:rPr>
                <w:b/>
                <w:sz w:val="22"/>
                <w:szCs w:val="22"/>
              </w:rPr>
            </w:pPr>
            <w:r w:rsidRPr="003C32DB">
              <w:rPr>
                <w:b/>
                <w:sz w:val="22"/>
                <w:szCs w:val="22"/>
              </w:rPr>
              <w:t>Chiffre d’affaires de l’ONG</w:t>
            </w:r>
          </w:p>
        </w:tc>
        <w:tc>
          <w:tcPr>
            <w:tcW w:w="4394" w:type="dxa"/>
            <w:gridSpan w:val="2"/>
            <w:vAlign w:val="center"/>
          </w:tcPr>
          <w:p w14:paraId="3BD5A80E" w14:textId="77777777" w:rsidR="00381611" w:rsidRPr="003C32DB" w:rsidRDefault="00381611" w:rsidP="005B1FF3">
            <w:pPr>
              <w:rPr>
                <w:b/>
                <w:sz w:val="22"/>
                <w:szCs w:val="22"/>
              </w:rPr>
            </w:pPr>
            <w:r w:rsidRPr="003C32DB">
              <w:rPr>
                <w:b/>
                <w:sz w:val="22"/>
                <w:szCs w:val="22"/>
              </w:rPr>
              <w:t>Dont fonds publics</w:t>
            </w:r>
            <w:r w:rsidRPr="003C32DB">
              <w:rPr>
                <w:rStyle w:val="Appelnotedebasdep"/>
                <w:b/>
                <w:sz w:val="22"/>
                <w:szCs w:val="22"/>
              </w:rPr>
              <w:footnoteReference w:id="35"/>
            </w:r>
          </w:p>
        </w:tc>
        <w:tc>
          <w:tcPr>
            <w:tcW w:w="850" w:type="dxa"/>
            <w:vAlign w:val="center"/>
          </w:tcPr>
          <w:p w14:paraId="0E9D05B8" w14:textId="77777777" w:rsidR="00381611" w:rsidRPr="003C32DB" w:rsidRDefault="00381611" w:rsidP="005B1FF3">
            <w:pPr>
              <w:jc w:val="center"/>
              <w:rPr>
                <w:b/>
                <w:sz w:val="22"/>
                <w:szCs w:val="22"/>
              </w:rPr>
            </w:pPr>
            <w:r w:rsidRPr="003C32DB">
              <w:rPr>
                <w:b/>
                <w:sz w:val="22"/>
                <w:szCs w:val="22"/>
              </w:rPr>
              <w:t>% du CA total</w:t>
            </w:r>
          </w:p>
        </w:tc>
        <w:tc>
          <w:tcPr>
            <w:tcW w:w="5812" w:type="dxa"/>
            <w:gridSpan w:val="2"/>
            <w:vAlign w:val="center"/>
          </w:tcPr>
          <w:p w14:paraId="38F11526" w14:textId="77777777" w:rsidR="00381611" w:rsidRPr="003C32DB" w:rsidRDefault="00381611" w:rsidP="005B1FF3">
            <w:pPr>
              <w:rPr>
                <w:b/>
                <w:sz w:val="22"/>
                <w:szCs w:val="22"/>
              </w:rPr>
            </w:pPr>
            <w:r w:rsidRPr="003C32DB">
              <w:rPr>
                <w:b/>
                <w:sz w:val="22"/>
                <w:szCs w:val="22"/>
              </w:rPr>
              <w:t>Dont fonds privés</w:t>
            </w:r>
          </w:p>
        </w:tc>
        <w:tc>
          <w:tcPr>
            <w:tcW w:w="851" w:type="dxa"/>
            <w:vAlign w:val="center"/>
          </w:tcPr>
          <w:p w14:paraId="13C51A37" w14:textId="77777777" w:rsidR="00381611" w:rsidRPr="003C32DB" w:rsidRDefault="00381611" w:rsidP="005B1FF3">
            <w:pPr>
              <w:jc w:val="center"/>
              <w:rPr>
                <w:b/>
                <w:sz w:val="22"/>
                <w:szCs w:val="22"/>
              </w:rPr>
            </w:pPr>
            <w:r w:rsidRPr="003C32DB">
              <w:rPr>
                <w:b/>
                <w:sz w:val="22"/>
                <w:szCs w:val="22"/>
              </w:rPr>
              <w:t>% du CA total</w:t>
            </w:r>
          </w:p>
        </w:tc>
      </w:tr>
      <w:tr w:rsidR="00381611" w:rsidRPr="003C32DB" w14:paraId="61B0122E" w14:textId="77777777" w:rsidTr="005B1FF3">
        <w:tc>
          <w:tcPr>
            <w:tcW w:w="870" w:type="dxa"/>
            <w:vMerge w:val="restart"/>
            <w:vAlign w:val="center"/>
          </w:tcPr>
          <w:p w14:paraId="7E0BAA51" w14:textId="77777777" w:rsidR="00381611" w:rsidRPr="003C32DB" w:rsidRDefault="00381611" w:rsidP="005B1FF3">
            <w:pPr>
              <w:rPr>
                <w:b/>
                <w:sz w:val="22"/>
                <w:szCs w:val="22"/>
              </w:rPr>
            </w:pPr>
            <w:r w:rsidRPr="003C32DB">
              <w:rPr>
                <w:b/>
                <w:sz w:val="22"/>
                <w:szCs w:val="22"/>
              </w:rPr>
              <w:t>20..</w:t>
            </w:r>
          </w:p>
        </w:tc>
        <w:tc>
          <w:tcPr>
            <w:tcW w:w="2499" w:type="dxa"/>
            <w:vMerge w:val="restart"/>
          </w:tcPr>
          <w:p w14:paraId="2091F0F2" w14:textId="77777777" w:rsidR="00381611" w:rsidRPr="003C32DB" w:rsidRDefault="00381611" w:rsidP="005B1FF3">
            <w:pPr>
              <w:rPr>
                <w:b/>
                <w:sz w:val="22"/>
                <w:szCs w:val="22"/>
              </w:rPr>
            </w:pPr>
          </w:p>
        </w:tc>
        <w:tc>
          <w:tcPr>
            <w:tcW w:w="2433" w:type="dxa"/>
          </w:tcPr>
          <w:p w14:paraId="19D52FC9" w14:textId="77777777" w:rsidR="00381611" w:rsidRPr="003C32DB" w:rsidRDefault="00381611" w:rsidP="005B1FF3">
            <w:pPr>
              <w:rPr>
                <w:b/>
                <w:sz w:val="22"/>
                <w:szCs w:val="22"/>
              </w:rPr>
            </w:pPr>
            <w:r w:rsidRPr="003C32DB">
              <w:rPr>
                <w:b/>
                <w:sz w:val="22"/>
                <w:szCs w:val="22"/>
              </w:rPr>
              <w:t>Montant total :</w:t>
            </w:r>
          </w:p>
        </w:tc>
        <w:tc>
          <w:tcPr>
            <w:tcW w:w="1961" w:type="dxa"/>
          </w:tcPr>
          <w:p w14:paraId="2296EA85" w14:textId="77777777" w:rsidR="00381611" w:rsidRPr="003C32DB" w:rsidRDefault="00381611" w:rsidP="005B1FF3">
            <w:pPr>
              <w:rPr>
                <w:b/>
                <w:sz w:val="22"/>
                <w:szCs w:val="22"/>
              </w:rPr>
            </w:pPr>
          </w:p>
        </w:tc>
        <w:tc>
          <w:tcPr>
            <w:tcW w:w="850" w:type="dxa"/>
          </w:tcPr>
          <w:p w14:paraId="12AFA226" w14:textId="77777777" w:rsidR="00381611" w:rsidRPr="003C32DB" w:rsidRDefault="00381611" w:rsidP="005B1FF3">
            <w:pPr>
              <w:rPr>
                <w:b/>
                <w:sz w:val="22"/>
                <w:szCs w:val="22"/>
              </w:rPr>
            </w:pPr>
          </w:p>
        </w:tc>
        <w:tc>
          <w:tcPr>
            <w:tcW w:w="3828" w:type="dxa"/>
          </w:tcPr>
          <w:p w14:paraId="76EC3743" w14:textId="77777777" w:rsidR="00381611" w:rsidRPr="003C32DB" w:rsidRDefault="00381611" w:rsidP="005B1FF3">
            <w:pPr>
              <w:rPr>
                <w:b/>
                <w:sz w:val="22"/>
                <w:szCs w:val="22"/>
              </w:rPr>
            </w:pPr>
            <w:r w:rsidRPr="003C32DB">
              <w:rPr>
                <w:b/>
                <w:sz w:val="22"/>
                <w:szCs w:val="22"/>
              </w:rPr>
              <w:t>Montant total :</w:t>
            </w:r>
          </w:p>
        </w:tc>
        <w:tc>
          <w:tcPr>
            <w:tcW w:w="1984" w:type="dxa"/>
          </w:tcPr>
          <w:p w14:paraId="5F10ECAA" w14:textId="77777777" w:rsidR="00381611" w:rsidRPr="003C32DB" w:rsidRDefault="00381611" w:rsidP="005B1FF3">
            <w:pPr>
              <w:rPr>
                <w:b/>
                <w:sz w:val="22"/>
                <w:szCs w:val="22"/>
              </w:rPr>
            </w:pPr>
          </w:p>
        </w:tc>
        <w:tc>
          <w:tcPr>
            <w:tcW w:w="851" w:type="dxa"/>
          </w:tcPr>
          <w:p w14:paraId="2754222E" w14:textId="77777777" w:rsidR="00381611" w:rsidRPr="003C32DB" w:rsidRDefault="00381611" w:rsidP="005B1FF3">
            <w:pPr>
              <w:rPr>
                <w:b/>
                <w:sz w:val="22"/>
                <w:szCs w:val="22"/>
              </w:rPr>
            </w:pPr>
          </w:p>
        </w:tc>
      </w:tr>
      <w:tr w:rsidR="00381611" w:rsidRPr="003C32DB" w14:paraId="5C837818" w14:textId="77777777" w:rsidTr="005B1FF3">
        <w:tc>
          <w:tcPr>
            <w:tcW w:w="870" w:type="dxa"/>
            <w:vMerge/>
          </w:tcPr>
          <w:p w14:paraId="3AB655E3" w14:textId="77777777" w:rsidR="00381611" w:rsidRPr="003C32DB" w:rsidRDefault="00381611" w:rsidP="005B1FF3">
            <w:pPr>
              <w:rPr>
                <w:b/>
                <w:sz w:val="22"/>
                <w:szCs w:val="22"/>
              </w:rPr>
            </w:pPr>
          </w:p>
        </w:tc>
        <w:tc>
          <w:tcPr>
            <w:tcW w:w="2499" w:type="dxa"/>
            <w:vMerge/>
          </w:tcPr>
          <w:p w14:paraId="0009C3E1" w14:textId="77777777" w:rsidR="00381611" w:rsidRPr="003C32DB" w:rsidRDefault="00381611" w:rsidP="005B1FF3">
            <w:pPr>
              <w:rPr>
                <w:b/>
                <w:sz w:val="22"/>
                <w:szCs w:val="22"/>
              </w:rPr>
            </w:pPr>
          </w:p>
        </w:tc>
        <w:tc>
          <w:tcPr>
            <w:tcW w:w="2433" w:type="dxa"/>
          </w:tcPr>
          <w:p w14:paraId="11AC3D1F" w14:textId="77777777" w:rsidR="00381611" w:rsidRPr="003C32DB" w:rsidRDefault="00381611" w:rsidP="005B1FF3">
            <w:pPr>
              <w:rPr>
                <w:sz w:val="22"/>
                <w:szCs w:val="22"/>
              </w:rPr>
            </w:pPr>
            <w:r w:rsidRPr="003C32DB">
              <w:rPr>
                <w:sz w:val="22"/>
                <w:szCs w:val="22"/>
              </w:rPr>
              <w:t>Dont AFD :</w:t>
            </w:r>
          </w:p>
        </w:tc>
        <w:tc>
          <w:tcPr>
            <w:tcW w:w="1961" w:type="dxa"/>
          </w:tcPr>
          <w:p w14:paraId="17B19273" w14:textId="77777777" w:rsidR="00381611" w:rsidRPr="003C32DB" w:rsidRDefault="00381611" w:rsidP="005B1FF3">
            <w:pPr>
              <w:rPr>
                <w:sz w:val="22"/>
                <w:szCs w:val="22"/>
              </w:rPr>
            </w:pPr>
          </w:p>
        </w:tc>
        <w:tc>
          <w:tcPr>
            <w:tcW w:w="850" w:type="dxa"/>
          </w:tcPr>
          <w:p w14:paraId="124C1227" w14:textId="77777777" w:rsidR="00381611" w:rsidRPr="003C32DB" w:rsidRDefault="00381611" w:rsidP="005B1FF3">
            <w:pPr>
              <w:rPr>
                <w:sz w:val="22"/>
                <w:szCs w:val="22"/>
              </w:rPr>
            </w:pPr>
          </w:p>
        </w:tc>
        <w:tc>
          <w:tcPr>
            <w:tcW w:w="3828" w:type="dxa"/>
            <w:vMerge w:val="restart"/>
          </w:tcPr>
          <w:p w14:paraId="0B611152" w14:textId="77777777" w:rsidR="00381611" w:rsidRPr="003C32DB" w:rsidRDefault="00381611" w:rsidP="005B1FF3">
            <w:pPr>
              <w:rPr>
                <w:sz w:val="22"/>
                <w:szCs w:val="22"/>
              </w:rPr>
            </w:pPr>
            <w:r w:rsidRPr="003C32DB">
              <w:rPr>
                <w:sz w:val="22"/>
                <w:szCs w:val="22"/>
              </w:rPr>
              <w:t>Dont contributeur(s) à plus de 1</w:t>
            </w:r>
            <w:r>
              <w:rPr>
                <w:sz w:val="22"/>
                <w:szCs w:val="22"/>
              </w:rPr>
              <w:t>5</w:t>
            </w:r>
            <w:r w:rsidRPr="003C32DB">
              <w:rPr>
                <w:sz w:val="22"/>
                <w:szCs w:val="22"/>
              </w:rPr>
              <w:t xml:space="preserve">% du budget total de l’ONG </w:t>
            </w:r>
            <w:r w:rsidRPr="003C32DB">
              <w:rPr>
                <w:rStyle w:val="Appelnotedebasdep"/>
                <w:b/>
                <w:sz w:val="22"/>
                <w:szCs w:val="22"/>
              </w:rPr>
              <w:footnoteReference w:id="36"/>
            </w:r>
            <w:r w:rsidRPr="003C32DB">
              <w:rPr>
                <w:sz w:val="22"/>
                <w:szCs w:val="22"/>
              </w:rPr>
              <w:t>:</w:t>
            </w:r>
          </w:p>
        </w:tc>
        <w:tc>
          <w:tcPr>
            <w:tcW w:w="1984" w:type="dxa"/>
            <w:vMerge w:val="restart"/>
          </w:tcPr>
          <w:p w14:paraId="25E22C15" w14:textId="77777777" w:rsidR="00381611" w:rsidRPr="003C32DB" w:rsidRDefault="00381611" w:rsidP="005B1FF3">
            <w:pPr>
              <w:rPr>
                <w:sz w:val="22"/>
                <w:szCs w:val="22"/>
              </w:rPr>
            </w:pPr>
          </w:p>
        </w:tc>
        <w:tc>
          <w:tcPr>
            <w:tcW w:w="851" w:type="dxa"/>
            <w:vMerge w:val="restart"/>
          </w:tcPr>
          <w:p w14:paraId="70C1F93C" w14:textId="77777777" w:rsidR="00381611" w:rsidRPr="003C32DB" w:rsidRDefault="00381611" w:rsidP="005B1FF3">
            <w:pPr>
              <w:rPr>
                <w:sz w:val="22"/>
                <w:szCs w:val="22"/>
              </w:rPr>
            </w:pPr>
          </w:p>
        </w:tc>
      </w:tr>
      <w:tr w:rsidR="00381611" w:rsidRPr="003C32DB" w14:paraId="12E185BC" w14:textId="77777777" w:rsidTr="005B1FF3">
        <w:tc>
          <w:tcPr>
            <w:tcW w:w="870" w:type="dxa"/>
            <w:vMerge/>
          </w:tcPr>
          <w:p w14:paraId="3AA30FF4" w14:textId="77777777" w:rsidR="00381611" w:rsidRPr="003C32DB" w:rsidRDefault="00381611" w:rsidP="005B1FF3">
            <w:pPr>
              <w:rPr>
                <w:b/>
                <w:sz w:val="22"/>
                <w:szCs w:val="22"/>
              </w:rPr>
            </w:pPr>
          </w:p>
        </w:tc>
        <w:tc>
          <w:tcPr>
            <w:tcW w:w="2499" w:type="dxa"/>
            <w:vMerge/>
          </w:tcPr>
          <w:p w14:paraId="1CA7D850" w14:textId="77777777" w:rsidR="00381611" w:rsidRPr="003C32DB" w:rsidRDefault="00381611" w:rsidP="005B1FF3">
            <w:pPr>
              <w:rPr>
                <w:b/>
                <w:sz w:val="22"/>
                <w:szCs w:val="22"/>
              </w:rPr>
            </w:pPr>
          </w:p>
        </w:tc>
        <w:tc>
          <w:tcPr>
            <w:tcW w:w="2433" w:type="dxa"/>
          </w:tcPr>
          <w:p w14:paraId="6E223247" w14:textId="77777777" w:rsidR="00381611" w:rsidRPr="003C32DB" w:rsidRDefault="00381611" w:rsidP="005B1FF3">
            <w:pPr>
              <w:rPr>
                <w:sz w:val="22"/>
                <w:szCs w:val="22"/>
              </w:rPr>
            </w:pPr>
            <w:r w:rsidRPr="003C32DB">
              <w:rPr>
                <w:sz w:val="22"/>
                <w:szCs w:val="22"/>
              </w:rPr>
              <w:t>Dont autres ministères centraux :</w:t>
            </w:r>
          </w:p>
        </w:tc>
        <w:tc>
          <w:tcPr>
            <w:tcW w:w="1961" w:type="dxa"/>
          </w:tcPr>
          <w:p w14:paraId="30EFB6FE" w14:textId="77777777" w:rsidR="00381611" w:rsidRPr="003C32DB" w:rsidRDefault="00381611" w:rsidP="005B1FF3">
            <w:pPr>
              <w:rPr>
                <w:sz w:val="22"/>
                <w:szCs w:val="22"/>
              </w:rPr>
            </w:pPr>
          </w:p>
        </w:tc>
        <w:tc>
          <w:tcPr>
            <w:tcW w:w="850" w:type="dxa"/>
          </w:tcPr>
          <w:p w14:paraId="774C0902" w14:textId="77777777" w:rsidR="00381611" w:rsidRPr="003C32DB" w:rsidRDefault="00381611" w:rsidP="005B1FF3">
            <w:pPr>
              <w:rPr>
                <w:sz w:val="22"/>
                <w:szCs w:val="22"/>
              </w:rPr>
            </w:pPr>
          </w:p>
        </w:tc>
        <w:tc>
          <w:tcPr>
            <w:tcW w:w="3828" w:type="dxa"/>
            <w:vMerge/>
          </w:tcPr>
          <w:p w14:paraId="3B0290A8" w14:textId="77777777" w:rsidR="00381611" w:rsidRPr="003C32DB" w:rsidRDefault="00381611" w:rsidP="005B1FF3">
            <w:pPr>
              <w:rPr>
                <w:sz w:val="22"/>
                <w:szCs w:val="22"/>
              </w:rPr>
            </w:pPr>
          </w:p>
        </w:tc>
        <w:tc>
          <w:tcPr>
            <w:tcW w:w="1984" w:type="dxa"/>
            <w:vMerge/>
          </w:tcPr>
          <w:p w14:paraId="6C744B7B" w14:textId="77777777" w:rsidR="00381611" w:rsidRPr="003C32DB" w:rsidRDefault="00381611" w:rsidP="005B1FF3">
            <w:pPr>
              <w:rPr>
                <w:sz w:val="22"/>
                <w:szCs w:val="22"/>
              </w:rPr>
            </w:pPr>
          </w:p>
        </w:tc>
        <w:tc>
          <w:tcPr>
            <w:tcW w:w="851" w:type="dxa"/>
            <w:vMerge/>
          </w:tcPr>
          <w:p w14:paraId="44808E57" w14:textId="77777777" w:rsidR="00381611" w:rsidRPr="003C32DB" w:rsidRDefault="00381611" w:rsidP="005B1FF3">
            <w:pPr>
              <w:rPr>
                <w:sz w:val="22"/>
                <w:szCs w:val="22"/>
              </w:rPr>
            </w:pPr>
          </w:p>
        </w:tc>
      </w:tr>
      <w:tr w:rsidR="00381611" w:rsidRPr="003C32DB" w14:paraId="699C0F76" w14:textId="77777777" w:rsidTr="005B1FF3">
        <w:tblPrEx>
          <w:tblLook w:val="04A0" w:firstRow="1" w:lastRow="0" w:firstColumn="1" w:lastColumn="0" w:noHBand="0" w:noVBand="1"/>
        </w:tblPrEx>
        <w:tc>
          <w:tcPr>
            <w:tcW w:w="870" w:type="dxa"/>
            <w:vMerge w:val="restart"/>
            <w:vAlign w:val="center"/>
          </w:tcPr>
          <w:p w14:paraId="70D446E0" w14:textId="77777777" w:rsidR="00381611" w:rsidRPr="003C32DB" w:rsidRDefault="00381611" w:rsidP="005B1FF3">
            <w:pPr>
              <w:rPr>
                <w:b/>
                <w:sz w:val="22"/>
                <w:szCs w:val="22"/>
              </w:rPr>
            </w:pPr>
            <w:r w:rsidRPr="003C32DB">
              <w:rPr>
                <w:b/>
                <w:sz w:val="22"/>
                <w:szCs w:val="22"/>
              </w:rPr>
              <w:t>20..</w:t>
            </w:r>
          </w:p>
        </w:tc>
        <w:tc>
          <w:tcPr>
            <w:tcW w:w="2499" w:type="dxa"/>
            <w:vMerge w:val="restart"/>
          </w:tcPr>
          <w:p w14:paraId="1AAFE774" w14:textId="77777777" w:rsidR="00381611" w:rsidRPr="003C32DB" w:rsidRDefault="00381611" w:rsidP="005B1FF3">
            <w:pPr>
              <w:rPr>
                <w:b/>
                <w:sz w:val="22"/>
                <w:szCs w:val="22"/>
              </w:rPr>
            </w:pPr>
          </w:p>
        </w:tc>
        <w:tc>
          <w:tcPr>
            <w:tcW w:w="2433" w:type="dxa"/>
          </w:tcPr>
          <w:p w14:paraId="694F0C27" w14:textId="77777777" w:rsidR="00381611" w:rsidRPr="003C32DB" w:rsidRDefault="00381611" w:rsidP="005B1FF3">
            <w:pPr>
              <w:rPr>
                <w:b/>
                <w:sz w:val="22"/>
                <w:szCs w:val="22"/>
              </w:rPr>
            </w:pPr>
            <w:r w:rsidRPr="003C32DB">
              <w:rPr>
                <w:b/>
                <w:sz w:val="22"/>
                <w:szCs w:val="22"/>
              </w:rPr>
              <w:t>Montant total :</w:t>
            </w:r>
          </w:p>
        </w:tc>
        <w:tc>
          <w:tcPr>
            <w:tcW w:w="1961" w:type="dxa"/>
          </w:tcPr>
          <w:p w14:paraId="18922B28" w14:textId="77777777" w:rsidR="00381611" w:rsidRPr="003C32DB" w:rsidRDefault="00381611" w:rsidP="005B1FF3">
            <w:pPr>
              <w:rPr>
                <w:b/>
                <w:sz w:val="22"/>
                <w:szCs w:val="22"/>
              </w:rPr>
            </w:pPr>
          </w:p>
        </w:tc>
        <w:tc>
          <w:tcPr>
            <w:tcW w:w="850" w:type="dxa"/>
          </w:tcPr>
          <w:p w14:paraId="3A8E6217" w14:textId="77777777" w:rsidR="00381611" w:rsidRPr="003C32DB" w:rsidRDefault="00381611" w:rsidP="005B1FF3">
            <w:pPr>
              <w:rPr>
                <w:b/>
                <w:sz w:val="22"/>
                <w:szCs w:val="22"/>
              </w:rPr>
            </w:pPr>
          </w:p>
        </w:tc>
        <w:tc>
          <w:tcPr>
            <w:tcW w:w="3828" w:type="dxa"/>
          </w:tcPr>
          <w:p w14:paraId="0355EDEB" w14:textId="77777777" w:rsidR="00381611" w:rsidRPr="003C32DB" w:rsidRDefault="00381611" w:rsidP="005B1FF3">
            <w:pPr>
              <w:rPr>
                <w:b/>
                <w:sz w:val="22"/>
                <w:szCs w:val="22"/>
              </w:rPr>
            </w:pPr>
            <w:r w:rsidRPr="003C32DB">
              <w:rPr>
                <w:b/>
                <w:sz w:val="22"/>
                <w:szCs w:val="22"/>
              </w:rPr>
              <w:t>Montant total :</w:t>
            </w:r>
          </w:p>
        </w:tc>
        <w:tc>
          <w:tcPr>
            <w:tcW w:w="1984" w:type="dxa"/>
          </w:tcPr>
          <w:p w14:paraId="1294F085" w14:textId="77777777" w:rsidR="00381611" w:rsidRPr="003C32DB" w:rsidRDefault="00381611" w:rsidP="005B1FF3">
            <w:pPr>
              <w:rPr>
                <w:b/>
                <w:sz w:val="22"/>
                <w:szCs w:val="22"/>
              </w:rPr>
            </w:pPr>
          </w:p>
        </w:tc>
        <w:tc>
          <w:tcPr>
            <w:tcW w:w="851" w:type="dxa"/>
          </w:tcPr>
          <w:p w14:paraId="76DBCEDE" w14:textId="77777777" w:rsidR="00381611" w:rsidRPr="003C32DB" w:rsidRDefault="00381611" w:rsidP="005B1FF3">
            <w:pPr>
              <w:rPr>
                <w:b/>
                <w:sz w:val="22"/>
                <w:szCs w:val="22"/>
              </w:rPr>
            </w:pPr>
          </w:p>
        </w:tc>
      </w:tr>
      <w:tr w:rsidR="00381611" w:rsidRPr="003C32DB" w14:paraId="154EAEF0" w14:textId="77777777" w:rsidTr="005B1FF3">
        <w:tblPrEx>
          <w:tblLook w:val="04A0" w:firstRow="1" w:lastRow="0" w:firstColumn="1" w:lastColumn="0" w:noHBand="0" w:noVBand="1"/>
        </w:tblPrEx>
        <w:tc>
          <w:tcPr>
            <w:tcW w:w="870" w:type="dxa"/>
            <w:vMerge/>
            <w:vAlign w:val="center"/>
          </w:tcPr>
          <w:p w14:paraId="230A029A" w14:textId="77777777" w:rsidR="00381611" w:rsidRPr="003C32DB" w:rsidRDefault="00381611" w:rsidP="005B1FF3">
            <w:pPr>
              <w:rPr>
                <w:b/>
                <w:sz w:val="22"/>
                <w:szCs w:val="22"/>
              </w:rPr>
            </w:pPr>
          </w:p>
        </w:tc>
        <w:tc>
          <w:tcPr>
            <w:tcW w:w="2499" w:type="dxa"/>
            <w:vMerge/>
          </w:tcPr>
          <w:p w14:paraId="52129487" w14:textId="77777777" w:rsidR="00381611" w:rsidRPr="003C32DB" w:rsidRDefault="00381611" w:rsidP="005B1FF3">
            <w:pPr>
              <w:rPr>
                <w:b/>
                <w:sz w:val="22"/>
                <w:szCs w:val="22"/>
              </w:rPr>
            </w:pPr>
          </w:p>
        </w:tc>
        <w:tc>
          <w:tcPr>
            <w:tcW w:w="2433" w:type="dxa"/>
          </w:tcPr>
          <w:p w14:paraId="2DD8DCEE" w14:textId="77777777" w:rsidR="00381611" w:rsidRPr="003C32DB" w:rsidRDefault="00381611" w:rsidP="005B1FF3">
            <w:pPr>
              <w:rPr>
                <w:sz w:val="22"/>
                <w:szCs w:val="22"/>
              </w:rPr>
            </w:pPr>
            <w:r w:rsidRPr="003C32DB">
              <w:rPr>
                <w:sz w:val="22"/>
                <w:szCs w:val="22"/>
              </w:rPr>
              <w:t>Dont AFD :</w:t>
            </w:r>
          </w:p>
        </w:tc>
        <w:tc>
          <w:tcPr>
            <w:tcW w:w="1961" w:type="dxa"/>
          </w:tcPr>
          <w:p w14:paraId="73A060C9" w14:textId="77777777" w:rsidR="00381611" w:rsidRPr="003C32DB" w:rsidRDefault="00381611" w:rsidP="005B1FF3">
            <w:pPr>
              <w:rPr>
                <w:sz w:val="22"/>
                <w:szCs w:val="22"/>
              </w:rPr>
            </w:pPr>
          </w:p>
        </w:tc>
        <w:tc>
          <w:tcPr>
            <w:tcW w:w="850" w:type="dxa"/>
          </w:tcPr>
          <w:p w14:paraId="6AAE066A" w14:textId="77777777" w:rsidR="00381611" w:rsidRPr="003C32DB" w:rsidRDefault="00381611" w:rsidP="005B1FF3">
            <w:pPr>
              <w:rPr>
                <w:sz w:val="22"/>
                <w:szCs w:val="22"/>
              </w:rPr>
            </w:pPr>
          </w:p>
        </w:tc>
        <w:tc>
          <w:tcPr>
            <w:tcW w:w="3828" w:type="dxa"/>
            <w:vMerge w:val="restart"/>
          </w:tcPr>
          <w:p w14:paraId="3138F30A" w14:textId="77777777" w:rsidR="00381611" w:rsidRPr="003C32DB" w:rsidRDefault="00381611" w:rsidP="005B1FF3">
            <w:pPr>
              <w:rPr>
                <w:sz w:val="22"/>
                <w:szCs w:val="22"/>
              </w:rPr>
            </w:pPr>
            <w:r w:rsidRPr="003C32DB">
              <w:rPr>
                <w:sz w:val="22"/>
                <w:szCs w:val="22"/>
              </w:rPr>
              <w:t>Dont contributeur(s) à plus de 1</w:t>
            </w:r>
            <w:r>
              <w:rPr>
                <w:sz w:val="22"/>
                <w:szCs w:val="22"/>
              </w:rPr>
              <w:t>5</w:t>
            </w:r>
            <w:r w:rsidRPr="003C32DB">
              <w:rPr>
                <w:sz w:val="22"/>
                <w:szCs w:val="22"/>
              </w:rPr>
              <w:t>% du budget total de l’ONG :</w:t>
            </w:r>
          </w:p>
        </w:tc>
        <w:tc>
          <w:tcPr>
            <w:tcW w:w="1984" w:type="dxa"/>
            <w:vMerge w:val="restart"/>
          </w:tcPr>
          <w:p w14:paraId="70D09B00" w14:textId="77777777" w:rsidR="00381611" w:rsidRPr="003C32DB" w:rsidRDefault="00381611" w:rsidP="005B1FF3">
            <w:pPr>
              <w:rPr>
                <w:sz w:val="22"/>
                <w:szCs w:val="22"/>
              </w:rPr>
            </w:pPr>
          </w:p>
        </w:tc>
        <w:tc>
          <w:tcPr>
            <w:tcW w:w="851" w:type="dxa"/>
            <w:vMerge w:val="restart"/>
          </w:tcPr>
          <w:p w14:paraId="0DD73D13" w14:textId="77777777" w:rsidR="00381611" w:rsidRPr="003C32DB" w:rsidRDefault="00381611" w:rsidP="005B1FF3">
            <w:pPr>
              <w:rPr>
                <w:sz w:val="22"/>
                <w:szCs w:val="22"/>
              </w:rPr>
            </w:pPr>
          </w:p>
        </w:tc>
      </w:tr>
      <w:tr w:rsidR="00381611" w:rsidRPr="003C32DB" w14:paraId="2099360C" w14:textId="77777777" w:rsidTr="005B1FF3">
        <w:tblPrEx>
          <w:tblLook w:val="04A0" w:firstRow="1" w:lastRow="0" w:firstColumn="1" w:lastColumn="0" w:noHBand="0" w:noVBand="1"/>
        </w:tblPrEx>
        <w:tc>
          <w:tcPr>
            <w:tcW w:w="870" w:type="dxa"/>
            <w:vMerge/>
            <w:vAlign w:val="center"/>
          </w:tcPr>
          <w:p w14:paraId="0699E709" w14:textId="77777777" w:rsidR="00381611" w:rsidRPr="003C32DB" w:rsidRDefault="00381611" w:rsidP="005B1FF3">
            <w:pPr>
              <w:rPr>
                <w:b/>
                <w:sz w:val="22"/>
                <w:szCs w:val="22"/>
              </w:rPr>
            </w:pPr>
          </w:p>
        </w:tc>
        <w:tc>
          <w:tcPr>
            <w:tcW w:w="2499" w:type="dxa"/>
            <w:vMerge/>
          </w:tcPr>
          <w:p w14:paraId="59410070" w14:textId="77777777" w:rsidR="00381611" w:rsidRPr="003C32DB" w:rsidRDefault="00381611" w:rsidP="005B1FF3">
            <w:pPr>
              <w:rPr>
                <w:b/>
                <w:sz w:val="22"/>
                <w:szCs w:val="22"/>
              </w:rPr>
            </w:pPr>
          </w:p>
        </w:tc>
        <w:tc>
          <w:tcPr>
            <w:tcW w:w="2433" w:type="dxa"/>
          </w:tcPr>
          <w:p w14:paraId="2DBA9D0F" w14:textId="77777777" w:rsidR="00381611" w:rsidRPr="003C32DB" w:rsidRDefault="00381611" w:rsidP="005B1FF3">
            <w:pPr>
              <w:rPr>
                <w:sz w:val="22"/>
                <w:szCs w:val="22"/>
              </w:rPr>
            </w:pPr>
            <w:r w:rsidRPr="003C32DB">
              <w:rPr>
                <w:sz w:val="22"/>
                <w:szCs w:val="22"/>
              </w:rPr>
              <w:t>Dont autres ministères centraux :</w:t>
            </w:r>
          </w:p>
        </w:tc>
        <w:tc>
          <w:tcPr>
            <w:tcW w:w="1961" w:type="dxa"/>
          </w:tcPr>
          <w:p w14:paraId="6B281027" w14:textId="77777777" w:rsidR="00381611" w:rsidRPr="003C32DB" w:rsidRDefault="00381611" w:rsidP="005B1FF3">
            <w:pPr>
              <w:rPr>
                <w:sz w:val="22"/>
                <w:szCs w:val="22"/>
              </w:rPr>
            </w:pPr>
          </w:p>
        </w:tc>
        <w:tc>
          <w:tcPr>
            <w:tcW w:w="850" w:type="dxa"/>
          </w:tcPr>
          <w:p w14:paraId="7B00A1D9" w14:textId="77777777" w:rsidR="00381611" w:rsidRPr="003C32DB" w:rsidRDefault="00381611" w:rsidP="005B1FF3">
            <w:pPr>
              <w:rPr>
                <w:sz w:val="22"/>
                <w:szCs w:val="22"/>
              </w:rPr>
            </w:pPr>
          </w:p>
        </w:tc>
        <w:tc>
          <w:tcPr>
            <w:tcW w:w="3828" w:type="dxa"/>
            <w:vMerge/>
          </w:tcPr>
          <w:p w14:paraId="624E016F" w14:textId="77777777" w:rsidR="00381611" w:rsidRPr="003C32DB" w:rsidRDefault="00381611" w:rsidP="005B1FF3">
            <w:pPr>
              <w:rPr>
                <w:sz w:val="22"/>
                <w:szCs w:val="22"/>
              </w:rPr>
            </w:pPr>
          </w:p>
        </w:tc>
        <w:tc>
          <w:tcPr>
            <w:tcW w:w="1984" w:type="dxa"/>
            <w:vMerge/>
          </w:tcPr>
          <w:p w14:paraId="6599E60D" w14:textId="77777777" w:rsidR="00381611" w:rsidRPr="003C32DB" w:rsidRDefault="00381611" w:rsidP="005B1FF3">
            <w:pPr>
              <w:rPr>
                <w:sz w:val="22"/>
                <w:szCs w:val="22"/>
              </w:rPr>
            </w:pPr>
          </w:p>
        </w:tc>
        <w:tc>
          <w:tcPr>
            <w:tcW w:w="851" w:type="dxa"/>
            <w:vMerge/>
          </w:tcPr>
          <w:p w14:paraId="5C1B5BAF" w14:textId="77777777" w:rsidR="00381611" w:rsidRPr="003C32DB" w:rsidRDefault="00381611" w:rsidP="005B1FF3">
            <w:pPr>
              <w:rPr>
                <w:sz w:val="22"/>
                <w:szCs w:val="22"/>
              </w:rPr>
            </w:pPr>
          </w:p>
        </w:tc>
      </w:tr>
      <w:tr w:rsidR="00381611" w:rsidRPr="003C32DB" w14:paraId="1C5456FE" w14:textId="77777777" w:rsidTr="005B1FF3">
        <w:tblPrEx>
          <w:tblLook w:val="04A0" w:firstRow="1" w:lastRow="0" w:firstColumn="1" w:lastColumn="0" w:noHBand="0" w:noVBand="1"/>
        </w:tblPrEx>
        <w:tc>
          <w:tcPr>
            <w:tcW w:w="870" w:type="dxa"/>
            <w:vMerge w:val="restart"/>
            <w:vAlign w:val="center"/>
          </w:tcPr>
          <w:p w14:paraId="30BB2C4C" w14:textId="77777777" w:rsidR="00381611" w:rsidRPr="003C32DB" w:rsidRDefault="00381611" w:rsidP="005B1FF3">
            <w:pPr>
              <w:rPr>
                <w:b/>
                <w:sz w:val="22"/>
                <w:szCs w:val="22"/>
              </w:rPr>
            </w:pPr>
            <w:r w:rsidRPr="003C32DB">
              <w:rPr>
                <w:b/>
                <w:sz w:val="22"/>
                <w:szCs w:val="22"/>
              </w:rPr>
              <w:t>20..</w:t>
            </w:r>
          </w:p>
        </w:tc>
        <w:tc>
          <w:tcPr>
            <w:tcW w:w="2499" w:type="dxa"/>
            <w:vMerge w:val="restart"/>
          </w:tcPr>
          <w:p w14:paraId="179F3375" w14:textId="77777777" w:rsidR="00381611" w:rsidRPr="003C32DB" w:rsidRDefault="00381611" w:rsidP="005B1FF3">
            <w:pPr>
              <w:rPr>
                <w:b/>
                <w:sz w:val="22"/>
                <w:szCs w:val="22"/>
              </w:rPr>
            </w:pPr>
          </w:p>
        </w:tc>
        <w:tc>
          <w:tcPr>
            <w:tcW w:w="2433" w:type="dxa"/>
          </w:tcPr>
          <w:p w14:paraId="5185CCCB" w14:textId="77777777" w:rsidR="00381611" w:rsidRPr="003C32DB" w:rsidRDefault="00381611" w:rsidP="005B1FF3">
            <w:pPr>
              <w:rPr>
                <w:b/>
                <w:sz w:val="22"/>
                <w:szCs w:val="22"/>
              </w:rPr>
            </w:pPr>
            <w:r w:rsidRPr="003C32DB">
              <w:rPr>
                <w:b/>
                <w:sz w:val="22"/>
                <w:szCs w:val="22"/>
              </w:rPr>
              <w:t>Montant total :</w:t>
            </w:r>
          </w:p>
        </w:tc>
        <w:tc>
          <w:tcPr>
            <w:tcW w:w="1961" w:type="dxa"/>
          </w:tcPr>
          <w:p w14:paraId="150E77EB" w14:textId="77777777" w:rsidR="00381611" w:rsidRPr="003C32DB" w:rsidRDefault="00381611" w:rsidP="005B1FF3">
            <w:pPr>
              <w:rPr>
                <w:b/>
                <w:sz w:val="22"/>
                <w:szCs w:val="22"/>
              </w:rPr>
            </w:pPr>
          </w:p>
        </w:tc>
        <w:tc>
          <w:tcPr>
            <w:tcW w:w="850" w:type="dxa"/>
          </w:tcPr>
          <w:p w14:paraId="671B229F" w14:textId="77777777" w:rsidR="00381611" w:rsidRPr="003C32DB" w:rsidRDefault="00381611" w:rsidP="005B1FF3">
            <w:pPr>
              <w:rPr>
                <w:b/>
                <w:sz w:val="22"/>
                <w:szCs w:val="22"/>
              </w:rPr>
            </w:pPr>
          </w:p>
        </w:tc>
        <w:tc>
          <w:tcPr>
            <w:tcW w:w="3828" w:type="dxa"/>
          </w:tcPr>
          <w:p w14:paraId="170C2D11" w14:textId="77777777" w:rsidR="00381611" w:rsidRPr="003C32DB" w:rsidRDefault="00381611" w:rsidP="005B1FF3">
            <w:pPr>
              <w:rPr>
                <w:b/>
                <w:sz w:val="22"/>
                <w:szCs w:val="22"/>
              </w:rPr>
            </w:pPr>
            <w:r w:rsidRPr="003C32DB">
              <w:rPr>
                <w:b/>
                <w:sz w:val="22"/>
                <w:szCs w:val="22"/>
              </w:rPr>
              <w:t>Montant total :</w:t>
            </w:r>
          </w:p>
        </w:tc>
        <w:tc>
          <w:tcPr>
            <w:tcW w:w="1984" w:type="dxa"/>
          </w:tcPr>
          <w:p w14:paraId="4929AFF4" w14:textId="77777777" w:rsidR="00381611" w:rsidRPr="003C32DB" w:rsidRDefault="00381611" w:rsidP="005B1FF3">
            <w:pPr>
              <w:rPr>
                <w:b/>
                <w:sz w:val="22"/>
                <w:szCs w:val="22"/>
              </w:rPr>
            </w:pPr>
          </w:p>
        </w:tc>
        <w:tc>
          <w:tcPr>
            <w:tcW w:w="851" w:type="dxa"/>
          </w:tcPr>
          <w:p w14:paraId="5F50081E" w14:textId="77777777" w:rsidR="00381611" w:rsidRPr="003C32DB" w:rsidRDefault="00381611" w:rsidP="005B1FF3">
            <w:pPr>
              <w:rPr>
                <w:b/>
                <w:sz w:val="22"/>
                <w:szCs w:val="22"/>
              </w:rPr>
            </w:pPr>
          </w:p>
        </w:tc>
      </w:tr>
      <w:tr w:rsidR="00381611" w:rsidRPr="003C32DB" w14:paraId="6B2115CF" w14:textId="77777777" w:rsidTr="005B1FF3">
        <w:tblPrEx>
          <w:tblLook w:val="04A0" w:firstRow="1" w:lastRow="0" w:firstColumn="1" w:lastColumn="0" w:noHBand="0" w:noVBand="1"/>
        </w:tblPrEx>
        <w:tc>
          <w:tcPr>
            <w:tcW w:w="870" w:type="dxa"/>
            <w:vMerge/>
          </w:tcPr>
          <w:p w14:paraId="6A9A1DEC" w14:textId="77777777" w:rsidR="00381611" w:rsidRPr="003C32DB" w:rsidRDefault="00381611" w:rsidP="005B1FF3">
            <w:pPr>
              <w:rPr>
                <w:b/>
                <w:sz w:val="22"/>
                <w:szCs w:val="22"/>
              </w:rPr>
            </w:pPr>
          </w:p>
        </w:tc>
        <w:tc>
          <w:tcPr>
            <w:tcW w:w="2499" w:type="dxa"/>
            <w:vMerge/>
          </w:tcPr>
          <w:p w14:paraId="357AC3CC" w14:textId="77777777" w:rsidR="00381611" w:rsidRPr="003C32DB" w:rsidRDefault="00381611" w:rsidP="005B1FF3">
            <w:pPr>
              <w:rPr>
                <w:b/>
                <w:sz w:val="22"/>
                <w:szCs w:val="22"/>
              </w:rPr>
            </w:pPr>
          </w:p>
        </w:tc>
        <w:tc>
          <w:tcPr>
            <w:tcW w:w="2433" w:type="dxa"/>
          </w:tcPr>
          <w:p w14:paraId="41B63383" w14:textId="77777777" w:rsidR="00381611" w:rsidRPr="003C32DB" w:rsidRDefault="00381611" w:rsidP="005B1FF3">
            <w:pPr>
              <w:rPr>
                <w:sz w:val="22"/>
                <w:szCs w:val="22"/>
              </w:rPr>
            </w:pPr>
            <w:r w:rsidRPr="003C32DB">
              <w:rPr>
                <w:sz w:val="22"/>
                <w:szCs w:val="22"/>
              </w:rPr>
              <w:t>Dont AFD :</w:t>
            </w:r>
          </w:p>
        </w:tc>
        <w:tc>
          <w:tcPr>
            <w:tcW w:w="1961" w:type="dxa"/>
          </w:tcPr>
          <w:p w14:paraId="05E31098" w14:textId="77777777" w:rsidR="00381611" w:rsidRPr="003C32DB" w:rsidRDefault="00381611" w:rsidP="005B1FF3">
            <w:pPr>
              <w:rPr>
                <w:sz w:val="22"/>
                <w:szCs w:val="22"/>
              </w:rPr>
            </w:pPr>
          </w:p>
        </w:tc>
        <w:tc>
          <w:tcPr>
            <w:tcW w:w="850" w:type="dxa"/>
          </w:tcPr>
          <w:p w14:paraId="73004F30" w14:textId="77777777" w:rsidR="00381611" w:rsidRPr="003C32DB" w:rsidRDefault="00381611" w:rsidP="005B1FF3">
            <w:pPr>
              <w:rPr>
                <w:sz w:val="22"/>
                <w:szCs w:val="22"/>
              </w:rPr>
            </w:pPr>
          </w:p>
        </w:tc>
        <w:tc>
          <w:tcPr>
            <w:tcW w:w="3828" w:type="dxa"/>
            <w:vMerge w:val="restart"/>
          </w:tcPr>
          <w:p w14:paraId="6DEAD893" w14:textId="77777777" w:rsidR="00381611" w:rsidRPr="003C32DB" w:rsidRDefault="00381611" w:rsidP="005B1FF3">
            <w:pPr>
              <w:rPr>
                <w:sz w:val="22"/>
                <w:szCs w:val="22"/>
              </w:rPr>
            </w:pPr>
            <w:r w:rsidRPr="003C32DB">
              <w:rPr>
                <w:sz w:val="22"/>
                <w:szCs w:val="22"/>
              </w:rPr>
              <w:t>Dont contributeur(s) à plus de 1</w:t>
            </w:r>
            <w:r>
              <w:rPr>
                <w:sz w:val="22"/>
                <w:szCs w:val="22"/>
              </w:rPr>
              <w:t>5</w:t>
            </w:r>
            <w:r w:rsidRPr="003C32DB">
              <w:rPr>
                <w:sz w:val="22"/>
                <w:szCs w:val="22"/>
              </w:rPr>
              <w:t>% du budget total de l’ONG :</w:t>
            </w:r>
          </w:p>
        </w:tc>
        <w:tc>
          <w:tcPr>
            <w:tcW w:w="1984" w:type="dxa"/>
            <w:vMerge w:val="restart"/>
          </w:tcPr>
          <w:p w14:paraId="65836E38" w14:textId="77777777" w:rsidR="00381611" w:rsidRPr="003C32DB" w:rsidRDefault="00381611" w:rsidP="005B1FF3">
            <w:pPr>
              <w:rPr>
                <w:sz w:val="22"/>
                <w:szCs w:val="22"/>
              </w:rPr>
            </w:pPr>
          </w:p>
        </w:tc>
        <w:tc>
          <w:tcPr>
            <w:tcW w:w="851" w:type="dxa"/>
            <w:vMerge w:val="restart"/>
          </w:tcPr>
          <w:p w14:paraId="7E284D0E" w14:textId="77777777" w:rsidR="00381611" w:rsidRPr="003C32DB" w:rsidRDefault="00381611" w:rsidP="005B1FF3">
            <w:pPr>
              <w:rPr>
                <w:sz w:val="22"/>
                <w:szCs w:val="22"/>
              </w:rPr>
            </w:pPr>
          </w:p>
        </w:tc>
      </w:tr>
      <w:tr w:rsidR="00381611" w:rsidRPr="003C32DB" w14:paraId="2A534608" w14:textId="77777777" w:rsidTr="005B1FF3">
        <w:tblPrEx>
          <w:tblLook w:val="04A0" w:firstRow="1" w:lastRow="0" w:firstColumn="1" w:lastColumn="0" w:noHBand="0" w:noVBand="1"/>
        </w:tblPrEx>
        <w:tc>
          <w:tcPr>
            <w:tcW w:w="870" w:type="dxa"/>
            <w:vMerge/>
          </w:tcPr>
          <w:p w14:paraId="6F4E8CA0" w14:textId="77777777" w:rsidR="00381611" w:rsidRPr="003C32DB" w:rsidRDefault="00381611" w:rsidP="005B1FF3">
            <w:pPr>
              <w:rPr>
                <w:b/>
                <w:sz w:val="22"/>
                <w:szCs w:val="22"/>
              </w:rPr>
            </w:pPr>
          </w:p>
        </w:tc>
        <w:tc>
          <w:tcPr>
            <w:tcW w:w="2499" w:type="dxa"/>
            <w:vMerge/>
          </w:tcPr>
          <w:p w14:paraId="3375BBA7" w14:textId="77777777" w:rsidR="00381611" w:rsidRPr="003C32DB" w:rsidRDefault="00381611" w:rsidP="005B1FF3">
            <w:pPr>
              <w:rPr>
                <w:b/>
                <w:sz w:val="22"/>
                <w:szCs w:val="22"/>
              </w:rPr>
            </w:pPr>
          </w:p>
        </w:tc>
        <w:tc>
          <w:tcPr>
            <w:tcW w:w="2433" w:type="dxa"/>
          </w:tcPr>
          <w:p w14:paraId="46ACD44D" w14:textId="77777777" w:rsidR="00381611" w:rsidRPr="003C32DB" w:rsidRDefault="00381611" w:rsidP="005B1FF3">
            <w:pPr>
              <w:rPr>
                <w:sz w:val="22"/>
                <w:szCs w:val="22"/>
              </w:rPr>
            </w:pPr>
            <w:r w:rsidRPr="003C32DB">
              <w:rPr>
                <w:sz w:val="22"/>
                <w:szCs w:val="22"/>
              </w:rPr>
              <w:t>Dont autres ministères centraux :</w:t>
            </w:r>
          </w:p>
        </w:tc>
        <w:tc>
          <w:tcPr>
            <w:tcW w:w="1961" w:type="dxa"/>
          </w:tcPr>
          <w:p w14:paraId="6F59779E" w14:textId="77777777" w:rsidR="00381611" w:rsidRPr="003C32DB" w:rsidRDefault="00381611" w:rsidP="005B1FF3">
            <w:pPr>
              <w:rPr>
                <w:sz w:val="22"/>
                <w:szCs w:val="22"/>
              </w:rPr>
            </w:pPr>
          </w:p>
        </w:tc>
        <w:tc>
          <w:tcPr>
            <w:tcW w:w="850" w:type="dxa"/>
          </w:tcPr>
          <w:p w14:paraId="564EECF2" w14:textId="77777777" w:rsidR="00381611" w:rsidRPr="003C32DB" w:rsidRDefault="00381611" w:rsidP="005B1FF3">
            <w:pPr>
              <w:rPr>
                <w:sz w:val="22"/>
                <w:szCs w:val="22"/>
              </w:rPr>
            </w:pPr>
          </w:p>
        </w:tc>
        <w:tc>
          <w:tcPr>
            <w:tcW w:w="3828" w:type="dxa"/>
            <w:vMerge/>
          </w:tcPr>
          <w:p w14:paraId="2CE4E631" w14:textId="77777777" w:rsidR="00381611" w:rsidRPr="003C32DB" w:rsidRDefault="00381611" w:rsidP="005B1FF3">
            <w:pPr>
              <w:rPr>
                <w:sz w:val="22"/>
                <w:szCs w:val="22"/>
              </w:rPr>
            </w:pPr>
          </w:p>
        </w:tc>
        <w:tc>
          <w:tcPr>
            <w:tcW w:w="1984" w:type="dxa"/>
            <w:vMerge/>
          </w:tcPr>
          <w:p w14:paraId="645FBD51" w14:textId="77777777" w:rsidR="00381611" w:rsidRPr="003C32DB" w:rsidRDefault="00381611" w:rsidP="005B1FF3">
            <w:pPr>
              <w:rPr>
                <w:sz w:val="22"/>
                <w:szCs w:val="22"/>
              </w:rPr>
            </w:pPr>
          </w:p>
        </w:tc>
        <w:tc>
          <w:tcPr>
            <w:tcW w:w="851" w:type="dxa"/>
            <w:vMerge/>
          </w:tcPr>
          <w:p w14:paraId="47EEAC42" w14:textId="77777777" w:rsidR="00381611" w:rsidRPr="003C32DB" w:rsidRDefault="00381611" w:rsidP="005B1FF3">
            <w:pPr>
              <w:rPr>
                <w:sz w:val="22"/>
                <w:szCs w:val="22"/>
              </w:rPr>
            </w:pPr>
          </w:p>
        </w:tc>
      </w:tr>
    </w:tbl>
    <w:p w14:paraId="57B26384" w14:textId="77777777" w:rsidR="00381611" w:rsidRPr="003C32DB" w:rsidRDefault="00381611" w:rsidP="00381611">
      <w:pPr>
        <w:rPr>
          <w:sz w:val="22"/>
          <w:szCs w:val="22"/>
        </w:rPr>
        <w:sectPr w:rsidR="00381611" w:rsidRPr="003C32DB" w:rsidSect="005B1FF3">
          <w:pgSz w:w="16840" w:h="11907" w:orient="landscape" w:code="9"/>
          <w:pgMar w:top="851" w:right="1418" w:bottom="1134" w:left="1134" w:header="720" w:footer="567" w:gutter="0"/>
          <w:cols w:space="720"/>
        </w:sectPr>
      </w:pPr>
      <w:r w:rsidRPr="003C32DB">
        <w:rPr>
          <w:sz w:val="22"/>
          <w:szCs w:val="22"/>
        </w:rPr>
        <w:t xml:space="preserve"> </w:t>
      </w:r>
    </w:p>
    <w:p w14:paraId="71A0AB26" w14:textId="77777777" w:rsidR="00381611" w:rsidRPr="003C32DB" w:rsidRDefault="00381611" w:rsidP="00C740CC">
      <w:pPr>
        <w:numPr>
          <w:ilvl w:val="1"/>
          <w:numId w:val="10"/>
        </w:numPr>
        <w:rPr>
          <w:b/>
          <w:sz w:val="22"/>
          <w:szCs w:val="22"/>
          <w:u w:val="single"/>
        </w:rPr>
      </w:pPr>
      <w:bookmarkStart w:id="159" w:name="_Toc256444839"/>
      <w:bookmarkStart w:id="160" w:name="_Toc256445112"/>
      <w:bookmarkStart w:id="161" w:name="_Toc131432224"/>
      <w:bookmarkStart w:id="162" w:name="_Toc261339572"/>
      <w:r w:rsidRPr="003C32DB">
        <w:rPr>
          <w:b/>
          <w:sz w:val="22"/>
          <w:szCs w:val="22"/>
          <w:u w:val="single"/>
        </w:rPr>
        <w:lastRenderedPageBreak/>
        <w:t xml:space="preserve">Fiche de renseignements relative au(x) partenaire(s) </w:t>
      </w:r>
      <w:bookmarkEnd w:id="159"/>
      <w:bookmarkEnd w:id="160"/>
      <w:bookmarkEnd w:id="161"/>
      <w:r w:rsidRPr="003C32DB">
        <w:rPr>
          <w:b/>
          <w:sz w:val="22"/>
          <w:szCs w:val="22"/>
          <w:u w:val="single"/>
        </w:rPr>
        <w:t>du projet</w:t>
      </w:r>
      <w:bookmarkEnd w:id="162"/>
    </w:p>
    <w:p w14:paraId="3BD2B5BC" w14:textId="77777777" w:rsidR="00381611" w:rsidRPr="003C32DB" w:rsidRDefault="00381611" w:rsidP="00381611">
      <w:pPr>
        <w:jc w:val="both"/>
        <w:rPr>
          <w:b/>
          <w:bCs/>
          <w:i/>
          <w:snapToGrid w:val="0"/>
          <w:sz w:val="22"/>
          <w:szCs w:val="22"/>
        </w:rPr>
      </w:pPr>
    </w:p>
    <w:p w14:paraId="1D92BA8D" w14:textId="77777777" w:rsidR="00381611" w:rsidRDefault="00381611" w:rsidP="00381611">
      <w:pPr>
        <w:jc w:val="both"/>
        <w:rPr>
          <w:b/>
          <w:sz w:val="22"/>
          <w:szCs w:val="22"/>
        </w:rPr>
      </w:pPr>
      <w:r>
        <w:rPr>
          <w:b/>
          <w:sz w:val="22"/>
          <w:szCs w:val="22"/>
        </w:rPr>
        <w:t xml:space="preserve">L’ONG soumettant la demande de financement FISONG confirme que l’ensemble des partenaires impliqués dans cette proposition ont été consultés et ont donné leur accord pour leur participation. </w:t>
      </w:r>
    </w:p>
    <w:p w14:paraId="210B711E" w14:textId="77777777" w:rsidR="00381611" w:rsidRDefault="00381611" w:rsidP="00381611">
      <w:pPr>
        <w:rPr>
          <w:b/>
          <w:sz w:val="22"/>
          <w:szCs w:val="22"/>
        </w:rPr>
      </w:pPr>
    </w:p>
    <w:p w14:paraId="4EFF40B9" w14:textId="77777777" w:rsidR="00381611" w:rsidRPr="003C32DB" w:rsidRDefault="00381611" w:rsidP="00381611">
      <w:pPr>
        <w:rPr>
          <w:sz w:val="22"/>
          <w:szCs w:val="22"/>
        </w:rPr>
      </w:pPr>
      <w:r w:rsidRPr="003C32DB">
        <w:rPr>
          <w:sz w:val="22"/>
          <w:szCs w:val="22"/>
        </w:rPr>
        <w:t>Préciser le nombre total de partenaires impliqués dans le projet</w:t>
      </w:r>
      <w:r>
        <w:rPr>
          <w:sz w:val="22"/>
          <w:szCs w:val="22"/>
        </w:rPr>
        <w:t xml:space="preserve">. </w:t>
      </w:r>
      <w:r w:rsidRPr="003C32DB">
        <w:rPr>
          <w:sz w:val="22"/>
          <w:szCs w:val="22"/>
        </w:rPr>
        <w:t xml:space="preserve"> : </w:t>
      </w:r>
    </w:p>
    <w:p w14:paraId="3162D538" w14:textId="77777777" w:rsidR="00381611" w:rsidRPr="003C32DB" w:rsidRDefault="00381611" w:rsidP="00381611">
      <w:pPr>
        <w:rPr>
          <w:b/>
          <w:bCs/>
          <w:i/>
          <w:snapToGrid w:val="0"/>
          <w:sz w:val="22"/>
          <w:szCs w:val="22"/>
        </w:rPr>
      </w:pPr>
    </w:p>
    <w:tbl>
      <w:tblPr>
        <w:tblW w:w="9217"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3898"/>
        <w:gridCol w:w="5319"/>
      </w:tblGrid>
      <w:tr w:rsidR="00381611" w:rsidRPr="003C32DB" w14:paraId="7CA4D531" w14:textId="77777777" w:rsidTr="005B1FF3">
        <w:trPr>
          <w:trHeight w:val="459"/>
        </w:trPr>
        <w:tc>
          <w:tcPr>
            <w:tcW w:w="3898" w:type="dxa"/>
            <w:vAlign w:val="bottom"/>
          </w:tcPr>
          <w:p w14:paraId="379AA148" w14:textId="77777777" w:rsidR="00381611" w:rsidRPr="003C32DB" w:rsidRDefault="00381611" w:rsidP="005B1FF3">
            <w:pPr>
              <w:rPr>
                <w:b/>
                <w:color w:val="000000"/>
                <w:sz w:val="22"/>
                <w:szCs w:val="22"/>
              </w:rPr>
            </w:pPr>
            <w:r w:rsidRPr="003C32DB">
              <w:rPr>
                <w:b/>
                <w:color w:val="000000"/>
                <w:sz w:val="22"/>
                <w:szCs w:val="22"/>
              </w:rPr>
              <w:t>Nom complet de l’organisme :</w:t>
            </w:r>
          </w:p>
          <w:p w14:paraId="422A1C20" w14:textId="77777777" w:rsidR="00381611" w:rsidRPr="003C32DB" w:rsidRDefault="00381611" w:rsidP="005B1FF3">
            <w:pPr>
              <w:rPr>
                <w:b/>
                <w:color w:val="000000"/>
                <w:sz w:val="22"/>
                <w:szCs w:val="22"/>
              </w:rPr>
            </w:pPr>
          </w:p>
        </w:tc>
        <w:tc>
          <w:tcPr>
            <w:tcW w:w="5319" w:type="dxa"/>
            <w:vAlign w:val="center"/>
          </w:tcPr>
          <w:p w14:paraId="6485D0B6" w14:textId="77777777" w:rsidR="00381611" w:rsidRPr="003C32DB" w:rsidRDefault="00381611" w:rsidP="005B1FF3">
            <w:pPr>
              <w:rPr>
                <w:color w:val="000000"/>
                <w:sz w:val="22"/>
                <w:szCs w:val="22"/>
              </w:rPr>
            </w:pPr>
          </w:p>
        </w:tc>
      </w:tr>
      <w:tr w:rsidR="00381611" w:rsidRPr="003C32DB" w14:paraId="633C1126" w14:textId="77777777" w:rsidTr="005B1FF3">
        <w:trPr>
          <w:trHeight w:val="174"/>
        </w:trPr>
        <w:tc>
          <w:tcPr>
            <w:tcW w:w="3898" w:type="dxa"/>
            <w:vAlign w:val="bottom"/>
          </w:tcPr>
          <w:p w14:paraId="5A93BB66" w14:textId="77777777" w:rsidR="00381611" w:rsidRPr="003C32DB" w:rsidRDefault="00381611" w:rsidP="005B1FF3">
            <w:pPr>
              <w:rPr>
                <w:b/>
                <w:color w:val="000000"/>
                <w:sz w:val="22"/>
                <w:szCs w:val="22"/>
              </w:rPr>
            </w:pPr>
            <w:r w:rsidRPr="003C32DB">
              <w:rPr>
                <w:b/>
                <w:color w:val="000000"/>
                <w:sz w:val="22"/>
                <w:szCs w:val="22"/>
              </w:rPr>
              <w:t>Acronyme :</w:t>
            </w:r>
          </w:p>
          <w:p w14:paraId="708928F8" w14:textId="77777777" w:rsidR="00381611" w:rsidRPr="003C32DB" w:rsidRDefault="00381611" w:rsidP="005B1FF3">
            <w:pPr>
              <w:rPr>
                <w:b/>
                <w:color w:val="000000"/>
                <w:sz w:val="22"/>
                <w:szCs w:val="22"/>
              </w:rPr>
            </w:pPr>
          </w:p>
        </w:tc>
        <w:tc>
          <w:tcPr>
            <w:tcW w:w="5319" w:type="dxa"/>
            <w:vAlign w:val="center"/>
          </w:tcPr>
          <w:p w14:paraId="58F5A808" w14:textId="77777777" w:rsidR="00381611" w:rsidRPr="003C32DB" w:rsidRDefault="00381611" w:rsidP="005B1FF3">
            <w:pPr>
              <w:rPr>
                <w:color w:val="000000"/>
                <w:sz w:val="22"/>
                <w:szCs w:val="22"/>
              </w:rPr>
            </w:pPr>
          </w:p>
        </w:tc>
      </w:tr>
      <w:tr w:rsidR="00381611" w:rsidRPr="003C32DB" w14:paraId="71F1B5EB" w14:textId="77777777" w:rsidTr="005B1FF3">
        <w:trPr>
          <w:trHeight w:val="459"/>
        </w:trPr>
        <w:tc>
          <w:tcPr>
            <w:tcW w:w="3898" w:type="dxa"/>
            <w:vAlign w:val="bottom"/>
          </w:tcPr>
          <w:p w14:paraId="126ABB45" w14:textId="77777777" w:rsidR="00381611" w:rsidRPr="003C32DB" w:rsidRDefault="00381611" w:rsidP="005B1FF3">
            <w:pPr>
              <w:rPr>
                <w:b/>
                <w:color w:val="000000"/>
                <w:sz w:val="22"/>
                <w:szCs w:val="22"/>
              </w:rPr>
            </w:pPr>
            <w:r w:rsidRPr="003C32DB">
              <w:rPr>
                <w:b/>
                <w:color w:val="000000"/>
                <w:sz w:val="22"/>
                <w:szCs w:val="22"/>
              </w:rPr>
              <w:t>Adresse postale :</w:t>
            </w:r>
          </w:p>
          <w:p w14:paraId="239EFF17" w14:textId="77777777" w:rsidR="00381611" w:rsidRPr="003C32DB" w:rsidRDefault="00381611" w:rsidP="005B1FF3">
            <w:pPr>
              <w:rPr>
                <w:color w:val="000000"/>
                <w:sz w:val="22"/>
                <w:szCs w:val="22"/>
              </w:rPr>
            </w:pPr>
          </w:p>
        </w:tc>
        <w:tc>
          <w:tcPr>
            <w:tcW w:w="5319" w:type="dxa"/>
            <w:vAlign w:val="center"/>
          </w:tcPr>
          <w:p w14:paraId="25ACD19A" w14:textId="77777777" w:rsidR="00381611" w:rsidRPr="003C32DB" w:rsidRDefault="00381611" w:rsidP="005B1FF3">
            <w:pPr>
              <w:rPr>
                <w:color w:val="000000"/>
                <w:sz w:val="22"/>
                <w:szCs w:val="22"/>
              </w:rPr>
            </w:pPr>
          </w:p>
        </w:tc>
      </w:tr>
      <w:tr w:rsidR="00381611" w:rsidRPr="003C32DB" w14:paraId="2ADDB608" w14:textId="77777777" w:rsidTr="005B1FF3">
        <w:trPr>
          <w:trHeight w:val="459"/>
        </w:trPr>
        <w:tc>
          <w:tcPr>
            <w:tcW w:w="3898" w:type="dxa"/>
            <w:vAlign w:val="bottom"/>
          </w:tcPr>
          <w:p w14:paraId="60DCE251" w14:textId="77777777" w:rsidR="00381611" w:rsidRPr="003C32DB" w:rsidRDefault="00381611" w:rsidP="005B1FF3">
            <w:pPr>
              <w:rPr>
                <w:sz w:val="22"/>
                <w:szCs w:val="22"/>
              </w:rPr>
            </w:pPr>
            <w:r w:rsidRPr="003C32DB">
              <w:rPr>
                <w:b/>
                <w:sz w:val="22"/>
                <w:szCs w:val="22"/>
              </w:rPr>
              <w:t>Lieu d'implantation du siège social</w:t>
            </w:r>
            <w:r w:rsidRPr="003C32DB">
              <w:rPr>
                <w:sz w:val="22"/>
                <w:szCs w:val="22"/>
              </w:rPr>
              <w:t> :                                                 (si différent de l'adresse postale)</w:t>
            </w:r>
          </w:p>
          <w:p w14:paraId="14E337A3" w14:textId="77777777" w:rsidR="00381611" w:rsidRPr="003C32DB" w:rsidRDefault="00381611" w:rsidP="005B1FF3">
            <w:pPr>
              <w:rPr>
                <w:b/>
                <w:sz w:val="22"/>
                <w:szCs w:val="22"/>
              </w:rPr>
            </w:pPr>
          </w:p>
        </w:tc>
        <w:tc>
          <w:tcPr>
            <w:tcW w:w="5319" w:type="dxa"/>
            <w:vAlign w:val="center"/>
          </w:tcPr>
          <w:p w14:paraId="6BDA2581" w14:textId="77777777" w:rsidR="00381611" w:rsidRPr="003C32DB" w:rsidRDefault="00381611" w:rsidP="005B1FF3">
            <w:pPr>
              <w:rPr>
                <w:color w:val="000000"/>
                <w:sz w:val="22"/>
                <w:szCs w:val="22"/>
              </w:rPr>
            </w:pPr>
          </w:p>
        </w:tc>
      </w:tr>
      <w:tr w:rsidR="00381611" w:rsidRPr="003C32DB" w14:paraId="358C20D1" w14:textId="77777777" w:rsidTr="005B1FF3">
        <w:trPr>
          <w:trHeight w:val="250"/>
        </w:trPr>
        <w:tc>
          <w:tcPr>
            <w:tcW w:w="3898" w:type="dxa"/>
            <w:vAlign w:val="bottom"/>
          </w:tcPr>
          <w:p w14:paraId="169D279A" w14:textId="77777777" w:rsidR="00381611" w:rsidRPr="003C32DB" w:rsidRDefault="00381611" w:rsidP="005B1FF3">
            <w:pPr>
              <w:rPr>
                <w:b/>
                <w:color w:val="000000"/>
                <w:sz w:val="22"/>
                <w:szCs w:val="22"/>
              </w:rPr>
            </w:pPr>
            <w:r w:rsidRPr="003C32DB">
              <w:rPr>
                <w:b/>
                <w:color w:val="000000"/>
                <w:sz w:val="22"/>
                <w:szCs w:val="22"/>
              </w:rPr>
              <w:t>Téléphone :</w:t>
            </w:r>
          </w:p>
          <w:p w14:paraId="2604F87E" w14:textId="77777777" w:rsidR="00381611" w:rsidRPr="003C32DB" w:rsidRDefault="00381611" w:rsidP="005B1FF3">
            <w:pPr>
              <w:rPr>
                <w:b/>
                <w:color w:val="000000"/>
                <w:sz w:val="22"/>
                <w:szCs w:val="22"/>
                <w:lang w:val="it-IT"/>
              </w:rPr>
            </w:pPr>
          </w:p>
        </w:tc>
        <w:tc>
          <w:tcPr>
            <w:tcW w:w="5319" w:type="dxa"/>
            <w:vAlign w:val="center"/>
          </w:tcPr>
          <w:p w14:paraId="27BDC06F" w14:textId="77777777" w:rsidR="00381611" w:rsidRPr="003C32DB" w:rsidRDefault="00381611" w:rsidP="005B1FF3">
            <w:pPr>
              <w:rPr>
                <w:b/>
                <w:color w:val="000000"/>
                <w:sz w:val="22"/>
                <w:szCs w:val="22"/>
                <w:lang w:val="it-IT"/>
              </w:rPr>
            </w:pPr>
          </w:p>
        </w:tc>
      </w:tr>
      <w:tr w:rsidR="00381611" w:rsidRPr="003C32DB" w14:paraId="5AF3414D" w14:textId="77777777" w:rsidTr="005B1FF3">
        <w:trPr>
          <w:trHeight w:val="268"/>
        </w:trPr>
        <w:tc>
          <w:tcPr>
            <w:tcW w:w="3898" w:type="dxa"/>
            <w:vAlign w:val="bottom"/>
          </w:tcPr>
          <w:p w14:paraId="5BD3B822" w14:textId="77777777" w:rsidR="00381611" w:rsidRPr="003C32DB" w:rsidRDefault="00381611" w:rsidP="005B1FF3">
            <w:pPr>
              <w:rPr>
                <w:b/>
                <w:color w:val="000000"/>
                <w:sz w:val="22"/>
                <w:szCs w:val="22"/>
              </w:rPr>
            </w:pPr>
            <w:r w:rsidRPr="003C32DB">
              <w:rPr>
                <w:b/>
                <w:color w:val="000000"/>
                <w:sz w:val="22"/>
                <w:szCs w:val="22"/>
              </w:rPr>
              <w:t>Fax :</w:t>
            </w:r>
          </w:p>
          <w:p w14:paraId="644BD1C2" w14:textId="77777777" w:rsidR="00381611" w:rsidRPr="003C32DB" w:rsidRDefault="00381611" w:rsidP="005B1FF3">
            <w:pPr>
              <w:rPr>
                <w:b/>
                <w:color w:val="000000"/>
                <w:sz w:val="22"/>
                <w:szCs w:val="22"/>
              </w:rPr>
            </w:pPr>
          </w:p>
        </w:tc>
        <w:tc>
          <w:tcPr>
            <w:tcW w:w="5319" w:type="dxa"/>
            <w:vAlign w:val="center"/>
          </w:tcPr>
          <w:p w14:paraId="4BBADE69" w14:textId="77777777" w:rsidR="00381611" w:rsidRPr="003C32DB" w:rsidRDefault="00381611" w:rsidP="005B1FF3">
            <w:pPr>
              <w:rPr>
                <w:b/>
                <w:color w:val="000000"/>
                <w:sz w:val="22"/>
                <w:szCs w:val="22"/>
              </w:rPr>
            </w:pPr>
          </w:p>
        </w:tc>
      </w:tr>
      <w:tr w:rsidR="00381611" w:rsidRPr="003C32DB" w14:paraId="322666A2" w14:textId="77777777" w:rsidTr="005B1FF3">
        <w:trPr>
          <w:trHeight w:val="285"/>
        </w:trPr>
        <w:tc>
          <w:tcPr>
            <w:tcW w:w="3898" w:type="dxa"/>
            <w:vAlign w:val="bottom"/>
          </w:tcPr>
          <w:p w14:paraId="411D1B09" w14:textId="77777777" w:rsidR="00381611" w:rsidRPr="003C32DB" w:rsidRDefault="00381611" w:rsidP="005B1FF3">
            <w:pPr>
              <w:rPr>
                <w:b/>
                <w:color w:val="000000"/>
                <w:sz w:val="22"/>
                <w:szCs w:val="22"/>
                <w:lang w:val="it-IT"/>
              </w:rPr>
            </w:pPr>
            <w:r w:rsidRPr="003C32DB">
              <w:rPr>
                <w:b/>
                <w:color w:val="000000"/>
                <w:sz w:val="22"/>
                <w:szCs w:val="22"/>
                <w:lang w:val="it-IT"/>
              </w:rPr>
              <w:t>Adresse électronique :</w:t>
            </w:r>
          </w:p>
          <w:p w14:paraId="14A30FF9" w14:textId="77777777" w:rsidR="00381611" w:rsidRPr="003C32DB" w:rsidRDefault="00381611" w:rsidP="005B1FF3">
            <w:pPr>
              <w:rPr>
                <w:b/>
                <w:color w:val="000000"/>
                <w:sz w:val="22"/>
                <w:szCs w:val="22"/>
              </w:rPr>
            </w:pPr>
          </w:p>
        </w:tc>
        <w:tc>
          <w:tcPr>
            <w:tcW w:w="5319" w:type="dxa"/>
            <w:vAlign w:val="center"/>
          </w:tcPr>
          <w:p w14:paraId="4EA885EB" w14:textId="77777777" w:rsidR="00381611" w:rsidRPr="003C32DB" w:rsidRDefault="00381611" w:rsidP="005B1FF3">
            <w:pPr>
              <w:rPr>
                <w:b/>
                <w:color w:val="000000"/>
                <w:sz w:val="22"/>
                <w:szCs w:val="22"/>
              </w:rPr>
            </w:pPr>
          </w:p>
        </w:tc>
      </w:tr>
      <w:tr w:rsidR="00381611" w:rsidRPr="003C32DB" w14:paraId="7BFFD98D" w14:textId="77777777" w:rsidTr="005B1FF3">
        <w:trPr>
          <w:trHeight w:val="290"/>
        </w:trPr>
        <w:tc>
          <w:tcPr>
            <w:tcW w:w="3898" w:type="dxa"/>
            <w:vAlign w:val="bottom"/>
          </w:tcPr>
          <w:p w14:paraId="063C1BAA" w14:textId="77777777" w:rsidR="00381611" w:rsidRPr="003C32DB" w:rsidRDefault="00381611" w:rsidP="005B1FF3">
            <w:pPr>
              <w:rPr>
                <w:b/>
                <w:color w:val="000000"/>
                <w:sz w:val="22"/>
                <w:szCs w:val="22"/>
              </w:rPr>
            </w:pPr>
            <w:r w:rsidRPr="003C32DB">
              <w:rPr>
                <w:b/>
                <w:color w:val="000000"/>
                <w:sz w:val="22"/>
                <w:szCs w:val="22"/>
              </w:rPr>
              <w:t>Site internet :</w:t>
            </w:r>
          </w:p>
          <w:p w14:paraId="4AFDEED2" w14:textId="77777777" w:rsidR="00381611" w:rsidRPr="003C32DB" w:rsidRDefault="00381611" w:rsidP="005B1FF3">
            <w:pPr>
              <w:rPr>
                <w:b/>
                <w:color w:val="000000"/>
                <w:sz w:val="22"/>
                <w:szCs w:val="22"/>
              </w:rPr>
            </w:pPr>
          </w:p>
        </w:tc>
        <w:tc>
          <w:tcPr>
            <w:tcW w:w="5319" w:type="dxa"/>
            <w:vAlign w:val="center"/>
          </w:tcPr>
          <w:p w14:paraId="0ABFD29F" w14:textId="77777777" w:rsidR="00381611" w:rsidRPr="003C32DB" w:rsidRDefault="00381611" w:rsidP="005B1FF3">
            <w:pPr>
              <w:rPr>
                <w:b/>
                <w:color w:val="000000"/>
                <w:sz w:val="22"/>
                <w:szCs w:val="22"/>
                <w:lang w:val="it-IT"/>
              </w:rPr>
            </w:pPr>
          </w:p>
        </w:tc>
      </w:tr>
    </w:tbl>
    <w:p w14:paraId="2149F47B" w14:textId="77777777" w:rsidR="00381611" w:rsidRPr="003C32DB" w:rsidRDefault="00381611" w:rsidP="00381611">
      <w:pPr>
        <w:rPr>
          <w:color w:val="000000"/>
          <w:sz w:val="22"/>
          <w:szCs w:val="22"/>
        </w:rPr>
      </w:pP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3898"/>
        <w:gridCol w:w="5314"/>
      </w:tblGrid>
      <w:tr w:rsidR="00381611" w:rsidRPr="003C32DB" w14:paraId="1581785A" w14:textId="77777777" w:rsidTr="005B1FF3">
        <w:trPr>
          <w:trHeight w:val="321"/>
        </w:trPr>
        <w:tc>
          <w:tcPr>
            <w:tcW w:w="3898" w:type="dxa"/>
          </w:tcPr>
          <w:p w14:paraId="2D34C8B5" w14:textId="77777777" w:rsidR="00381611" w:rsidRPr="003C32DB" w:rsidRDefault="00381611" w:rsidP="005B1FF3">
            <w:pPr>
              <w:rPr>
                <w:b/>
                <w:sz w:val="22"/>
                <w:szCs w:val="22"/>
              </w:rPr>
            </w:pPr>
            <w:r w:rsidRPr="003C32DB">
              <w:rPr>
                <w:b/>
                <w:sz w:val="22"/>
                <w:szCs w:val="22"/>
              </w:rPr>
              <w:t>Personne(s) de contact pour ce projet :</w:t>
            </w:r>
          </w:p>
        </w:tc>
        <w:tc>
          <w:tcPr>
            <w:tcW w:w="5314" w:type="dxa"/>
          </w:tcPr>
          <w:p w14:paraId="5D04A02B" w14:textId="77777777" w:rsidR="00381611" w:rsidRPr="003C32DB" w:rsidRDefault="00381611" w:rsidP="005B1FF3">
            <w:pPr>
              <w:rPr>
                <w:color w:val="000000"/>
                <w:sz w:val="22"/>
                <w:szCs w:val="22"/>
              </w:rPr>
            </w:pPr>
          </w:p>
        </w:tc>
      </w:tr>
      <w:tr w:rsidR="00381611" w:rsidRPr="003C32DB" w14:paraId="2F3067C8" w14:textId="77777777" w:rsidTr="005B1FF3">
        <w:trPr>
          <w:trHeight w:val="321"/>
        </w:trPr>
        <w:tc>
          <w:tcPr>
            <w:tcW w:w="3898" w:type="dxa"/>
            <w:vAlign w:val="center"/>
          </w:tcPr>
          <w:p w14:paraId="22F2C94C" w14:textId="77777777" w:rsidR="00381611" w:rsidRPr="003C32DB" w:rsidRDefault="00381611" w:rsidP="005B1FF3">
            <w:pPr>
              <w:rPr>
                <w:b/>
                <w:sz w:val="22"/>
                <w:szCs w:val="22"/>
              </w:rPr>
            </w:pPr>
            <w:r w:rsidRPr="003C32DB">
              <w:rPr>
                <w:b/>
                <w:sz w:val="22"/>
                <w:szCs w:val="22"/>
              </w:rPr>
              <w:t>Nom et prénom du directeur exécutif :</w:t>
            </w:r>
          </w:p>
        </w:tc>
        <w:tc>
          <w:tcPr>
            <w:tcW w:w="5314" w:type="dxa"/>
            <w:vAlign w:val="center"/>
          </w:tcPr>
          <w:p w14:paraId="57212FB7" w14:textId="77777777" w:rsidR="00381611" w:rsidRPr="003C32DB" w:rsidRDefault="00381611" w:rsidP="005B1FF3">
            <w:pPr>
              <w:rPr>
                <w:b/>
                <w:sz w:val="22"/>
                <w:szCs w:val="22"/>
              </w:rPr>
            </w:pPr>
          </w:p>
        </w:tc>
      </w:tr>
    </w:tbl>
    <w:p w14:paraId="6F0A3780" w14:textId="77777777" w:rsidR="00381611" w:rsidRPr="003C32DB" w:rsidRDefault="00381611" w:rsidP="00381611">
      <w:pPr>
        <w:rPr>
          <w:color w:val="000000"/>
          <w:sz w:val="22"/>
          <w:szCs w:val="22"/>
        </w:rPr>
      </w:pP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3898"/>
        <w:gridCol w:w="5314"/>
      </w:tblGrid>
      <w:tr w:rsidR="00381611" w:rsidRPr="003C32DB" w14:paraId="1D4556AE" w14:textId="77777777" w:rsidTr="005B1FF3">
        <w:trPr>
          <w:trHeight w:val="454"/>
        </w:trPr>
        <w:tc>
          <w:tcPr>
            <w:tcW w:w="3898" w:type="dxa"/>
            <w:vAlign w:val="center"/>
          </w:tcPr>
          <w:p w14:paraId="76000D27" w14:textId="77777777" w:rsidR="00381611" w:rsidRPr="003C32DB" w:rsidRDefault="00381611" w:rsidP="005B1FF3">
            <w:pPr>
              <w:rPr>
                <w:b/>
                <w:color w:val="000000"/>
                <w:sz w:val="22"/>
                <w:szCs w:val="22"/>
              </w:rPr>
            </w:pPr>
            <w:r w:rsidRPr="003C32DB">
              <w:rPr>
                <w:b/>
                <w:color w:val="000000"/>
                <w:sz w:val="22"/>
                <w:szCs w:val="22"/>
              </w:rPr>
              <w:t>Date de création :</w:t>
            </w:r>
          </w:p>
        </w:tc>
        <w:tc>
          <w:tcPr>
            <w:tcW w:w="5314" w:type="dxa"/>
            <w:vAlign w:val="center"/>
          </w:tcPr>
          <w:p w14:paraId="7B05817B" w14:textId="77777777" w:rsidR="00381611" w:rsidRPr="003C32DB" w:rsidRDefault="00381611" w:rsidP="005B1FF3">
            <w:pPr>
              <w:rPr>
                <w:color w:val="000000"/>
                <w:sz w:val="22"/>
                <w:szCs w:val="22"/>
              </w:rPr>
            </w:pPr>
          </w:p>
        </w:tc>
      </w:tr>
      <w:tr w:rsidR="00381611" w:rsidRPr="003C32DB" w14:paraId="5B150D5C" w14:textId="77777777" w:rsidTr="005B1FF3">
        <w:trPr>
          <w:trHeight w:val="454"/>
        </w:trPr>
        <w:tc>
          <w:tcPr>
            <w:tcW w:w="3898" w:type="dxa"/>
            <w:vAlign w:val="center"/>
          </w:tcPr>
          <w:p w14:paraId="081B0298" w14:textId="77777777" w:rsidR="00381611" w:rsidRPr="003C32DB" w:rsidRDefault="00381611" w:rsidP="005B1FF3">
            <w:pPr>
              <w:rPr>
                <w:b/>
                <w:color w:val="000000"/>
                <w:sz w:val="22"/>
                <w:szCs w:val="22"/>
              </w:rPr>
            </w:pPr>
            <w:r w:rsidRPr="003C32DB">
              <w:rPr>
                <w:b/>
                <w:color w:val="000000"/>
                <w:sz w:val="22"/>
                <w:szCs w:val="22"/>
              </w:rPr>
              <w:t>Statut Juridique</w:t>
            </w:r>
            <w:r w:rsidRPr="003C32DB">
              <w:rPr>
                <w:b/>
                <w:color w:val="000000"/>
                <w:sz w:val="22"/>
                <w:szCs w:val="22"/>
                <w:vertAlign w:val="superscript"/>
              </w:rPr>
              <w:t> </w:t>
            </w:r>
            <w:r w:rsidRPr="003C32DB">
              <w:rPr>
                <w:b/>
                <w:color w:val="000000"/>
                <w:sz w:val="22"/>
                <w:szCs w:val="22"/>
              </w:rPr>
              <w:t>:</w:t>
            </w:r>
          </w:p>
          <w:p w14:paraId="0F3F293C" w14:textId="77777777" w:rsidR="00381611" w:rsidRPr="003C32DB" w:rsidRDefault="00381611" w:rsidP="005B1FF3">
            <w:pPr>
              <w:rPr>
                <w:color w:val="000000"/>
                <w:sz w:val="22"/>
                <w:szCs w:val="22"/>
              </w:rPr>
            </w:pPr>
            <w:r>
              <w:rPr>
                <w:color w:val="000000"/>
                <w:sz w:val="22"/>
                <w:szCs w:val="22"/>
              </w:rPr>
              <w:t>(</w:t>
            </w:r>
            <w:r w:rsidRPr="0069320A">
              <w:rPr>
                <w:bCs/>
                <w:snapToGrid w:val="0"/>
                <w:sz w:val="18"/>
                <w:szCs w:val="18"/>
              </w:rPr>
              <w:t>Joindre au dossier technique le certificat d’enregistre</w:t>
            </w:r>
            <w:r>
              <w:rPr>
                <w:bCs/>
                <w:snapToGrid w:val="0"/>
                <w:sz w:val="18"/>
                <w:szCs w:val="18"/>
              </w:rPr>
              <w:t>me</w:t>
            </w:r>
            <w:r w:rsidRPr="0069320A">
              <w:rPr>
                <w:bCs/>
                <w:snapToGrid w:val="0"/>
                <w:sz w:val="18"/>
                <w:szCs w:val="18"/>
              </w:rPr>
              <w:t>nt ou l’équivalent</w:t>
            </w:r>
            <w:r>
              <w:rPr>
                <w:bCs/>
                <w:snapToGrid w:val="0"/>
                <w:sz w:val="18"/>
                <w:szCs w:val="18"/>
              </w:rPr>
              <w:t>, si la structure est informelle le préciser ici.)</w:t>
            </w:r>
          </w:p>
        </w:tc>
        <w:tc>
          <w:tcPr>
            <w:tcW w:w="5314" w:type="dxa"/>
            <w:vAlign w:val="center"/>
          </w:tcPr>
          <w:p w14:paraId="051D9620" w14:textId="77777777" w:rsidR="00381611" w:rsidRPr="003C32DB" w:rsidRDefault="00381611" w:rsidP="005B1FF3">
            <w:pPr>
              <w:rPr>
                <w:color w:val="000000"/>
                <w:sz w:val="22"/>
                <w:szCs w:val="22"/>
              </w:rPr>
            </w:pPr>
          </w:p>
        </w:tc>
      </w:tr>
    </w:tbl>
    <w:p w14:paraId="51AE640D" w14:textId="77777777" w:rsidR="00381611" w:rsidRPr="003C32DB" w:rsidRDefault="00381611" w:rsidP="00381611">
      <w:pPr>
        <w:rPr>
          <w:i/>
          <w:sz w:val="22"/>
          <w:szCs w:val="22"/>
        </w:rPr>
      </w:pP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3898"/>
        <w:gridCol w:w="5314"/>
      </w:tblGrid>
      <w:tr w:rsidR="00381611" w:rsidRPr="003C32DB" w14:paraId="2CE2F5FF" w14:textId="77777777" w:rsidTr="005B1FF3">
        <w:trPr>
          <w:trHeight w:val="454"/>
        </w:trPr>
        <w:tc>
          <w:tcPr>
            <w:tcW w:w="3898" w:type="dxa"/>
            <w:vAlign w:val="center"/>
          </w:tcPr>
          <w:p w14:paraId="2A413A90" w14:textId="77777777" w:rsidR="00381611" w:rsidRPr="003C32DB" w:rsidRDefault="00381611" w:rsidP="005B1FF3">
            <w:pPr>
              <w:rPr>
                <w:b/>
                <w:sz w:val="22"/>
                <w:szCs w:val="22"/>
              </w:rPr>
            </w:pPr>
            <w:r w:rsidRPr="003C32DB">
              <w:rPr>
                <w:b/>
                <w:sz w:val="22"/>
                <w:szCs w:val="22"/>
              </w:rPr>
              <w:t>Nom et prénom du président :</w:t>
            </w:r>
          </w:p>
        </w:tc>
        <w:tc>
          <w:tcPr>
            <w:tcW w:w="5314" w:type="dxa"/>
            <w:vAlign w:val="center"/>
          </w:tcPr>
          <w:p w14:paraId="2370791C" w14:textId="77777777" w:rsidR="00381611" w:rsidRPr="003C32DB" w:rsidRDefault="00381611" w:rsidP="005B1FF3">
            <w:pPr>
              <w:rPr>
                <w:b/>
                <w:sz w:val="22"/>
                <w:szCs w:val="22"/>
              </w:rPr>
            </w:pPr>
          </w:p>
        </w:tc>
      </w:tr>
      <w:tr w:rsidR="00381611" w:rsidRPr="003C32DB" w14:paraId="240D8ADB" w14:textId="77777777" w:rsidTr="005B1FF3">
        <w:trPr>
          <w:trHeight w:val="454"/>
        </w:trPr>
        <w:tc>
          <w:tcPr>
            <w:tcW w:w="3898" w:type="dxa"/>
            <w:vAlign w:val="center"/>
          </w:tcPr>
          <w:p w14:paraId="1A0414C6" w14:textId="77777777" w:rsidR="00381611" w:rsidRPr="003C32DB" w:rsidRDefault="00381611" w:rsidP="005B1FF3">
            <w:pPr>
              <w:rPr>
                <w:b/>
                <w:color w:val="000000"/>
                <w:sz w:val="22"/>
                <w:szCs w:val="22"/>
              </w:rPr>
            </w:pPr>
            <w:r w:rsidRPr="003C32DB">
              <w:rPr>
                <w:b/>
                <w:color w:val="000000"/>
                <w:sz w:val="22"/>
                <w:szCs w:val="22"/>
              </w:rPr>
              <w:t>Nombre de membres composant le Conseil d’Administration :</w:t>
            </w:r>
          </w:p>
        </w:tc>
        <w:tc>
          <w:tcPr>
            <w:tcW w:w="5314" w:type="dxa"/>
            <w:vAlign w:val="center"/>
          </w:tcPr>
          <w:p w14:paraId="299DC14E" w14:textId="77777777" w:rsidR="00381611" w:rsidRPr="003C32DB" w:rsidRDefault="00381611" w:rsidP="005B1FF3">
            <w:pPr>
              <w:rPr>
                <w:b/>
                <w:color w:val="000000"/>
                <w:sz w:val="22"/>
                <w:szCs w:val="22"/>
              </w:rPr>
            </w:pPr>
          </w:p>
        </w:tc>
      </w:tr>
      <w:tr w:rsidR="00381611" w:rsidRPr="003C32DB" w14:paraId="3C753AD5" w14:textId="77777777" w:rsidTr="005B1FF3">
        <w:trPr>
          <w:trHeight w:val="454"/>
        </w:trPr>
        <w:tc>
          <w:tcPr>
            <w:tcW w:w="3898" w:type="dxa"/>
            <w:vAlign w:val="center"/>
          </w:tcPr>
          <w:p w14:paraId="3694ABE8" w14:textId="77777777" w:rsidR="00381611" w:rsidRPr="003C32DB" w:rsidRDefault="00381611" w:rsidP="005B1FF3">
            <w:pPr>
              <w:rPr>
                <w:b/>
                <w:sz w:val="22"/>
                <w:szCs w:val="22"/>
              </w:rPr>
            </w:pPr>
            <w:r w:rsidRPr="003C32DB">
              <w:rPr>
                <w:b/>
                <w:snapToGrid w:val="0"/>
                <w:sz w:val="22"/>
                <w:szCs w:val="22"/>
              </w:rPr>
              <w:t>Liste des membres du CA :</w:t>
            </w:r>
          </w:p>
        </w:tc>
        <w:tc>
          <w:tcPr>
            <w:tcW w:w="5314" w:type="dxa"/>
            <w:vAlign w:val="center"/>
          </w:tcPr>
          <w:p w14:paraId="0093AD8A" w14:textId="77777777" w:rsidR="00381611" w:rsidRPr="003C32DB" w:rsidRDefault="00381611" w:rsidP="005B1FF3">
            <w:pPr>
              <w:rPr>
                <w:b/>
                <w:sz w:val="22"/>
                <w:szCs w:val="22"/>
              </w:rPr>
            </w:pPr>
          </w:p>
        </w:tc>
      </w:tr>
    </w:tbl>
    <w:p w14:paraId="785EE3F4" w14:textId="77777777" w:rsidR="00381611" w:rsidRPr="003C32DB" w:rsidRDefault="00381611" w:rsidP="00381611">
      <w:pPr>
        <w:rPr>
          <w:i/>
          <w:sz w:val="22"/>
          <w:szCs w:val="22"/>
        </w:rPr>
      </w:pP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3898"/>
        <w:gridCol w:w="5314"/>
      </w:tblGrid>
      <w:tr w:rsidR="00381611" w:rsidRPr="003C32DB" w14:paraId="64189B61" w14:textId="77777777" w:rsidTr="005B1FF3">
        <w:trPr>
          <w:trHeight w:val="454"/>
        </w:trPr>
        <w:tc>
          <w:tcPr>
            <w:tcW w:w="3898" w:type="dxa"/>
            <w:vAlign w:val="center"/>
          </w:tcPr>
          <w:p w14:paraId="6B5C067E" w14:textId="77777777" w:rsidR="00381611" w:rsidRPr="003C32DB" w:rsidRDefault="00381611" w:rsidP="005B1FF3">
            <w:pPr>
              <w:rPr>
                <w:b/>
                <w:bCs/>
                <w:snapToGrid w:val="0"/>
                <w:sz w:val="22"/>
                <w:szCs w:val="22"/>
              </w:rPr>
            </w:pPr>
            <w:r w:rsidRPr="003C32DB">
              <w:rPr>
                <w:b/>
                <w:bCs/>
                <w:snapToGrid w:val="0"/>
                <w:sz w:val="22"/>
                <w:szCs w:val="22"/>
              </w:rPr>
              <w:t>Objet de l’association :</w:t>
            </w:r>
          </w:p>
        </w:tc>
        <w:tc>
          <w:tcPr>
            <w:tcW w:w="5314" w:type="dxa"/>
            <w:vAlign w:val="center"/>
          </w:tcPr>
          <w:p w14:paraId="4471FD8B" w14:textId="77777777" w:rsidR="00381611" w:rsidRPr="003C32DB" w:rsidRDefault="00381611" w:rsidP="005B1FF3">
            <w:pPr>
              <w:rPr>
                <w:b/>
                <w:sz w:val="22"/>
                <w:szCs w:val="22"/>
              </w:rPr>
            </w:pPr>
          </w:p>
        </w:tc>
      </w:tr>
      <w:tr w:rsidR="00381611" w:rsidRPr="003C32DB" w14:paraId="76DE4B3A" w14:textId="77777777" w:rsidTr="005B1FF3">
        <w:trPr>
          <w:trHeight w:val="454"/>
        </w:trPr>
        <w:tc>
          <w:tcPr>
            <w:tcW w:w="3898" w:type="dxa"/>
            <w:vAlign w:val="center"/>
          </w:tcPr>
          <w:p w14:paraId="1F0DC8EF" w14:textId="77777777" w:rsidR="00381611" w:rsidRPr="003C32DB" w:rsidRDefault="00381611" w:rsidP="005B1FF3">
            <w:pPr>
              <w:rPr>
                <w:b/>
                <w:sz w:val="22"/>
                <w:szCs w:val="22"/>
              </w:rPr>
            </w:pPr>
            <w:r w:rsidRPr="003C32DB">
              <w:rPr>
                <w:b/>
                <w:bCs/>
                <w:snapToGrid w:val="0"/>
                <w:sz w:val="22"/>
                <w:szCs w:val="22"/>
              </w:rPr>
              <w:t>Principaux domaines d’intervention :</w:t>
            </w:r>
          </w:p>
        </w:tc>
        <w:tc>
          <w:tcPr>
            <w:tcW w:w="5314" w:type="dxa"/>
            <w:vAlign w:val="center"/>
          </w:tcPr>
          <w:p w14:paraId="6EE2337E" w14:textId="77777777" w:rsidR="00381611" w:rsidRPr="003C32DB" w:rsidRDefault="00381611" w:rsidP="005B1FF3">
            <w:pPr>
              <w:rPr>
                <w:b/>
                <w:sz w:val="22"/>
                <w:szCs w:val="22"/>
              </w:rPr>
            </w:pPr>
          </w:p>
        </w:tc>
      </w:tr>
      <w:tr w:rsidR="00381611" w:rsidRPr="003C32DB" w14:paraId="67CDEBA2" w14:textId="77777777" w:rsidTr="005B1FF3">
        <w:trPr>
          <w:trHeight w:val="454"/>
        </w:trPr>
        <w:tc>
          <w:tcPr>
            <w:tcW w:w="3898" w:type="dxa"/>
            <w:vAlign w:val="center"/>
          </w:tcPr>
          <w:p w14:paraId="48F8E3FC" w14:textId="77777777" w:rsidR="00381611" w:rsidRPr="003C32DB" w:rsidRDefault="00381611" w:rsidP="005B1FF3">
            <w:pPr>
              <w:rPr>
                <w:color w:val="000000"/>
                <w:sz w:val="22"/>
                <w:szCs w:val="22"/>
              </w:rPr>
            </w:pPr>
            <w:r w:rsidRPr="003C32DB">
              <w:rPr>
                <w:b/>
                <w:snapToGrid w:val="0"/>
                <w:sz w:val="22"/>
                <w:szCs w:val="22"/>
              </w:rPr>
              <w:t>Ressources humaines de l’association :</w:t>
            </w:r>
          </w:p>
        </w:tc>
        <w:tc>
          <w:tcPr>
            <w:tcW w:w="5314" w:type="dxa"/>
            <w:vAlign w:val="center"/>
          </w:tcPr>
          <w:p w14:paraId="0F4F1464" w14:textId="77777777" w:rsidR="00381611" w:rsidRPr="003C32DB" w:rsidRDefault="00381611" w:rsidP="005B1FF3">
            <w:pPr>
              <w:rPr>
                <w:b/>
                <w:color w:val="000000"/>
                <w:sz w:val="22"/>
                <w:szCs w:val="22"/>
              </w:rPr>
            </w:pPr>
          </w:p>
        </w:tc>
      </w:tr>
      <w:tr w:rsidR="00381611" w:rsidRPr="003C32DB" w14:paraId="76F7C885" w14:textId="77777777" w:rsidTr="005B1FF3">
        <w:trPr>
          <w:trHeight w:val="340"/>
        </w:trPr>
        <w:tc>
          <w:tcPr>
            <w:tcW w:w="3898" w:type="dxa"/>
            <w:vAlign w:val="center"/>
          </w:tcPr>
          <w:p w14:paraId="61D5A59A" w14:textId="77777777" w:rsidR="00381611" w:rsidRPr="003C32DB" w:rsidRDefault="00381611" w:rsidP="005B1FF3">
            <w:pPr>
              <w:rPr>
                <w:sz w:val="22"/>
                <w:szCs w:val="22"/>
              </w:rPr>
            </w:pPr>
            <w:r w:rsidRPr="003C32DB">
              <w:rPr>
                <w:b/>
                <w:bCs/>
                <w:snapToGrid w:val="0"/>
                <w:sz w:val="22"/>
                <w:szCs w:val="22"/>
              </w:rPr>
              <w:t>Budget total annuel en euros :</w:t>
            </w:r>
          </w:p>
        </w:tc>
        <w:tc>
          <w:tcPr>
            <w:tcW w:w="5314" w:type="dxa"/>
            <w:vAlign w:val="center"/>
          </w:tcPr>
          <w:p w14:paraId="5C3EF988" w14:textId="77777777" w:rsidR="00381611" w:rsidRPr="003C32DB" w:rsidRDefault="00381611" w:rsidP="005B1FF3">
            <w:pPr>
              <w:rPr>
                <w:b/>
                <w:sz w:val="22"/>
                <w:szCs w:val="22"/>
              </w:rPr>
            </w:pPr>
          </w:p>
        </w:tc>
      </w:tr>
      <w:tr w:rsidR="00381611" w:rsidRPr="003C32DB" w14:paraId="0F3D2646" w14:textId="77777777" w:rsidTr="005B1FF3">
        <w:trPr>
          <w:trHeight w:val="454"/>
        </w:trPr>
        <w:tc>
          <w:tcPr>
            <w:tcW w:w="3898" w:type="dxa"/>
            <w:vAlign w:val="center"/>
          </w:tcPr>
          <w:p w14:paraId="1AD488A9" w14:textId="77777777" w:rsidR="00381611" w:rsidRPr="003C32DB" w:rsidRDefault="00381611" w:rsidP="005B1FF3">
            <w:pPr>
              <w:rPr>
                <w:sz w:val="22"/>
                <w:szCs w:val="22"/>
              </w:rPr>
            </w:pPr>
            <w:r w:rsidRPr="003C32DB">
              <w:rPr>
                <w:b/>
                <w:bCs/>
                <w:snapToGrid w:val="0"/>
                <w:sz w:val="22"/>
                <w:szCs w:val="22"/>
              </w:rPr>
              <w:t>Principaux donateurs :</w:t>
            </w:r>
          </w:p>
        </w:tc>
        <w:tc>
          <w:tcPr>
            <w:tcW w:w="5314" w:type="dxa"/>
            <w:vAlign w:val="center"/>
          </w:tcPr>
          <w:p w14:paraId="668B7610" w14:textId="77777777" w:rsidR="00381611" w:rsidRPr="003C32DB" w:rsidRDefault="00381611" w:rsidP="005B1FF3">
            <w:pPr>
              <w:rPr>
                <w:b/>
                <w:sz w:val="22"/>
                <w:szCs w:val="22"/>
              </w:rPr>
            </w:pPr>
          </w:p>
        </w:tc>
      </w:tr>
      <w:tr w:rsidR="00381611" w:rsidRPr="003C32DB" w14:paraId="21764F2F" w14:textId="77777777" w:rsidTr="005B1FF3">
        <w:trPr>
          <w:trHeight w:val="454"/>
        </w:trPr>
        <w:tc>
          <w:tcPr>
            <w:tcW w:w="3898" w:type="dxa"/>
            <w:vAlign w:val="center"/>
          </w:tcPr>
          <w:p w14:paraId="37F1F278" w14:textId="77777777" w:rsidR="00381611" w:rsidRPr="003C32DB" w:rsidRDefault="00381611" w:rsidP="005B1FF3">
            <w:pPr>
              <w:rPr>
                <w:b/>
                <w:sz w:val="22"/>
                <w:szCs w:val="22"/>
              </w:rPr>
            </w:pPr>
            <w:r w:rsidRPr="003C32DB">
              <w:rPr>
                <w:b/>
                <w:bCs/>
                <w:snapToGrid w:val="0"/>
                <w:sz w:val="22"/>
                <w:szCs w:val="22"/>
              </w:rPr>
              <w:t>Appartenance à des réseaux, des fédérations, collectifs, réseaux, etc. :</w:t>
            </w:r>
          </w:p>
        </w:tc>
        <w:tc>
          <w:tcPr>
            <w:tcW w:w="5314" w:type="dxa"/>
            <w:vAlign w:val="center"/>
          </w:tcPr>
          <w:p w14:paraId="57EFB16C" w14:textId="77777777" w:rsidR="00381611" w:rsidRPr="003C32DB" w:rsidRDefault="00381611" w:rsidP="005B1FF3">
            <w:pPr>
              <w:rPr>
                <w:b/>
                <w:sz w:val="22"/>
                <w:szCs w:val="22"/>
              </w:rPr>
            </w:pPr>
          </w:p>
        </w:tc>
      </w:tr>
      <w:tr w:rsidR="00381611" w:rsidRPr="003C32DB" w14:paraId="16F7EF52" w14:textId="77777777" w:rsidTr="005B1FF3">
        <w:trPr>
          <w:trHeight w:val="454"/>
        </w:trPr>
        <w:tc>
          <w:tcPr>
            <w:tcW w:w="3898" w:type="dxa"/>
            <w:vAlign w:val="center"/>
          </w:tcPr>
          <w:p w14:paraId="52C87479" w14:textId="77777777" w:rsidR="00381611" w:rsidRPr="003C32DB" w:rsidRDefault="00381611" w:rsidP="005B1FF3">
            <w:pPr>
              <w:rPr>
                <w:b/>
                <w:bCs/>
                <w:snapToGrid w:val="0"/>
                <w:sz w:val="22"/>
                <w:szCs w:val="22"/>
              </w:rPr>
            </w:pPr>
            <w:r w:rsidRPr="003C32DB">
              <w:rPr>
                <w:b/>
                <w:bCs/>
                <w:snapToGrid w:val="0"/>
                <w:sz w:val="22"/>
                <w:szCs w:val="22"/>
              </w:rPr>
              <w:lastRenderedPageBreak/>
              <w:t xml:space="preserve">Historique et nature de la coopération avec le/les partenaire(s) : </w:t>
            </w:r>
            <w:r w:rsidRPr="003C32DB">
              <w:rPr>
                <w:bCs/>
                <w:snapToGrid w:val="0"/>
                <w:sz w:val="22"/>
                <w:szCs w:val="22"/>
              </w:rPr>
              <w:t>liens institutionnels et contractuels</w:t>
            </w:r>
          </w:p>
        </w:tc>
        <w:tc>
          <w:tcPr>
            <w:tcW w:w="5314" w:type="dxa"/>
            <w:vAlign w:val="center"/>
          </w:tcPr>
          <w:p w14:paraId="6F291AD9" w14:textId="77777777" w:rsidR="00381611" w:rsidRPr="003C32DB" w:rsidRDefault="00381611" w:rsidP="005B1FF3">
            <w:pPr>
              <w:rPr>
                <w:b/>
                <w:sz w:val="22"/>
                <w:szCs w:val="22"/>
              </w:rPr>
            </w:pPr>
          </w:p>
        </w:tc>
      </w:tr>
      <w:tr w:rsidR="00381611" w:rsidRPr="003C32DB" w14:paraId="36BAD1E4" w14:textId="77777777" w:rsidTr="005B1FF3">
        <w:trPr>
          <w:trHeight w:val="454"/>
        </w:trPr>
        <w:tc>
          <w:tcPr>
            <w:tcW w:w="3898" w:type="dxa"/>
            <w:vAlign w:val="center"/>
          </w:tcPr>
          <w:p w14:paraId="40A4D343" w14:textId="77777777" w:rsidR="00381611" w:rsidRPr="003C32DB" w:rsidRDefault="00381611" w:rsidP="005B1FF3">
            <w:pPr>
              <w:rPr>
                <w:b/>
                <w:bCs/>
                <w:snapToGrid w:val="0"/>
                <w:sz w:val="22"/>
                <w:szCs w:val="22"/>
              </w:rPr>
            </w:pPr>
            <w:r w:rsidRPr="003C32DB">
              <w:rPr>
                <w:b/>
                <w:bCs/>
                <w:snapToGrid w:val="0"/>
                <w:sz w:val="22"/>
                <w:szCs w:val="22"/>
              </w:rPr>
              <w:t>Rôle et implication dans la préparation du projet proposé :</w:t>
            </w:r>
          </w:p>
        </w:tc>
        <w:tc>
          <w:tcPr>
            <w:tcW w:w="5314" w:type="dxa"/>
            <w:vAlign w:val="center"/>
          </w:tcPr>
          <w:p w14:paraId="0E498D35" w14:textId="77777777" w:rsidR="00381611" w:rsidRPr="003C32DB" w:rsidRDefault="00381611" w:rsidP="005B1FF3">
            <w:pPr>
              <w:rPr>
                <w:b/>
                <w:sz w:val="22"/>
                <w:szCs w:val="22"/>
              </w:rPr>
            </w:pPr>
          </w:p>
        </w:tc>
      </w:tr>
      <w:tr w:rsidR="00381611" w:rsidRPr="003C32DB" w14:paraId="61152837" w14:textId="77777777" w:rsidTr="005B1FF3">
        <w:trPr>
          <w:trHeight w:val="454"/>
        </w:trPr>
        <w:tc>
          <w:tcPr>
            <w:tcW w:w="3898" w:type="dxa"/>
            <w:vAlign w:val="center"/>
          </w:tcPr>
          <w:p w14:paraId="3812F50A" w14:textId="77777777" w:rsidR="00381611" w:rsidRPr="003C32DB" w:rsidRDefault="00381611" w:rsidP="005B1FF3">
            <w:pPr>
              <w:rPr>
                <w:b/>
                <w:bCs/>
                <w:snapToGrid w:val="0"/>
                <w:sz w:val="22"/>
                <w:szCs w:val="22"/>
              </w:rPr>
            </w:pPr>
            <w:r w:rsidRPr="003C32DB">
              <w:rPr>
                <w:b/>
                <w:bCs/>
                <w:snapToGrid w:val="0"/>
                <w:sz w:val="22"/>
                <w:szCs w:val="22"/>
              </w:rPr>
              <w:t>Rôle et implication dans la mise en œuvre du projet proposé :</w:t>
            </w:r>
          </w:p>
        </w:tc>
        <w:tc>
          <w:tcPr>
            <w:tcW w:w="5314" w:type="dxa"/>
            <w:vAlign w:val="center"/>
          </w:tcPr>
          <w:p w14:paraId="4A4F58F9" w14:textId="77777777" w:rsidR="00381611" w:rsidRPr="003C32DB" w:rsidRDefault="00381611" w:rsidP="005B1FF3">
            <w:pPr>
              <w:rPr>
                <w:b/>
                <w:sz w:val="22"/>
                <w:szCs w:val="22"/>
              </w:rPr>
            </w:pPr>
          </w:p>
        </w:tc>
      </w:tr>
      <w:tr w:rsidR="00381611" w:rsidRPr="003C32DB" w14:paraId="1793071B" w14:textId="77777777" w:rsidTr="005B1FF3">
        <w:trPr>
          <w:trHeight w:val="454"/>
        </w:trPr>
        <w:tc>
          <w:tcPr>
            <w:tcW w:w="3898" w:type="dxa"/>
            <w:vAlign w:val="center"/>
          </w:tcPr>
          <w:p w14:paraId="03B4A512" w14:textId="77777777" w:rsidR="00381611" w:rsidRPr="003C32DB" w:rsidRDefault="00381611" w:rsidP="005B1FF3">
            <w:pPr>
              <w:rPr>
                <w:b/>
                <w:bCs/>
                <w:snapToGrid w:val="0"/>
                <w:sz w:val="22"/>
                <w:szCs w:val="22"/>
              </w:rPr>
            </w:pPr>
            <w:r w:rsidRPr="003C32DB">
              <w:rPr>
                <w:b/>
                <w:bCs/>
                <w:snapToGrid w:val="0"/>
                <w:sz w:val="22"/>
                <w:szCs w:val="22"/>
              </w:rPr>
              <w:t>Expérience d’actions similaires en fonction de son rôle dans la mise en œuvre de l’action proposée :</w:t>
            </w:r>
          </w:p>
        </w:tc>
        <w:tc>
          <w:tcPr>
            <w:tcW w:w="5314" w:type="dxa"/>
            <w:vAlign w:val="center"/>
          </w:tcPr>
          <w:p w14:paraId="442D43E8" w14:textId="77777777" w:rsidR="00381611" w:rsidRPr="003C32DB" w:rsidRDefault="00381611" w:rsidP="005B1FF3">
            <w:pPr>
              <w:rPr>
                <w:b/>
                <w:sz w:val="22"/>
                <w:szCs w:val="22"/>
              </w:rPr>
            </w:pPr>
            <w:r w:rsidRPr="003C32DB">
              <w:rPr>
                <w:b/>
                <w:sz w:val="22"/>
                <w:szCs w:val="22"/>
              </w:rPr>
              <w:t xml:space="preserve"> </w:t>
            </w:r>
          </w:p>
        </w:tc>
      </w:tr>
    </w:tbl>
    <w:p w14:paraId="7E8458E4" w14:textId="77777777" w:rsidR="00BF3925" w:rsidRDefault="00BF3925"/>
    <w:sectPr w:rsidR="00BF392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4F960B" w14:textId="77777777" w:rsidR="00DA47E9" w:rsidRDefault="00DA47E9" w:rsidP="00381611">
      <w:r>
        <w:separator/>
      </w:r>
    </w:p>
  </w:endnote>
  <w:endnote w:type="continuationSeparator" w:id="0">
    <w:p w14:paraId="18E3CEAD" w14:textId="77777777" w:rsidR="00DA47E9" w:rsidRDefault="00DA47E9" w:rsidP="003816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CE8B98" w14:textId="77777777" w:rsidR="00DA47E9" w:rsidRDefault="00DA47E9" w:rsidP="005B1FF3">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CE1710" w14:textId="77777777" w:rsidR="00DA47E9" w:rsidRDefault="00DA47E9" w:rsidP="005B1FF3">
    <w:pPr>
      <w:pStyle w:val="Pieddepage"/>
      <w:ind w:right="360"/>
    </w:pPr>
  </w:p>
  <w:p w14:paraId="2157C0A4" w14:textId="77777777" w:rsidR="00DA47E9" w:rsidRDefault="00DA47E9"/>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CBB4E" w14:textId="2887F7D5" w:rsidR="00DA47E9" w:rsidRDefault="00DA47E9" w:rsidP="005B1FF3">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D0387D">
      <w:rPr>
        <w:rStyle w:val="Numrodepage"/>
        <w:noProof/>
      </w:rPr>
      <w:t>2</w:t>
    </w:r>
    <w:r>
      <w:rPr>
        <w:rStyle w:val="Numrodepage"/>
      </w:rPr>
      <w:fldChar w:fldCharType="end"/>
    </w:r>
  </w:p>
  <w:p w14:paraId="1E0A6373" w14:textId="77777777" w:rsidR="00DA47E9" w:rsidRDefault="00DA47E9" w:rsidP="005B1FF3">
    <w:pPr>
      <w:pStyle w:val="Pieddepage"/>
      <w:ind w:right="360"/>
    </w:pPr>
  </w:p>
  <w:p w14:paraId="0F95EA87" w14:textId="77777777" w:rsidR="00DA47E9" w:rsidRDefault="00DA47E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834B7B" w14:textId="77777777" w:rsidR="00DA47E9" w:rsidRDefault="00DA47E9" w:rsidP="00381611">
      <w:r>
        <w:separator/>
      </w:r>
    </w:p>
  </w:footnote>
  <w:footnote w:type="continuationSeparator" w:id="0">
    <w:p w14:paraId="4D21C2AE" w14:textId="77777777" w:rsidR="00DA47E9" w:rsidRDefault="00DA47E9" w:rsidP="00381611">
      <w:r>
        <w:continuationSeparator/>
      </w:r>
    </w:p>
  </w:footnote>
  <w:footnote w:id="1">
    <w:p w14:paraId="4F8E5E6D" w14:textId="77777777" w:rsidR="00DA47E9" w:rsidRDefault="00DA47E9" w:rsidP="00381611">
      <w:pPr>
        <w:pStyle w:val="Notedebasdepage"/>
      </w:pPr>
      <w:r>
        <w:rPr>
          <w:rStyle w:val="Appelnotedebasdep"/>
        </w:rPr>
        <w:footnoteRef/>
      </w:r>
      <w:r>
        <w:t xml:space="preserve"> NB : les propositions jugées hors sujet par la Commission de sélection ne seront pas notées.</w:t>
      </w:r>
    </w:p>
  </w:footnote>
  <w:footnote w:id="2">
    <w:p w14:paraId="23C964CD" w14:textId="77777777" w:rsidR="00DA47E9" w:rsidRPr="000F0501" w:rsidRDefault="00DA47E9" w:rsidP="005B1FF3">
      <w:pPr>
        <w:pStyle w:val="Notedebasdepage"/>
        <w:rPr>
          <w:lang w:val="en-US"/>
        </w:rPr>
      </w:pPr>
      <w:r w:rsidRPr="000F0501">
        <w:rPr>
          <w:rStyle w:val="Appelnotedebasdep"/>
        </w:rPr>
        <w:footnoteRef/>
      </w:r>
      <w:r w:rsidRPr="000F0501">
        <w:t xml:space="preserve"> </w:t>
      </w:r>
      <w:r w:rsidRPr="000F0501">
        <w:fldChar w:fldCharType="begin"/>
      </w:r>
      <w:r w:rsidRPr="000F0501">
        <w:instrText xml:space="preserve"> ADDIN ZOTERO_ITEM CSL_CITATION {"citationID":"F5nV50oA","properties":{"formattedCitation":"Nations Unies, \\uc0\\u171{}\\uc0\\u160{}Objectifs du Mill\\uc0\\u233{}naire pour le d\\uc0\\u233{}veloppement. Rapport 2015\\uc0\\u160{}\\uc0\\u187{}, 2015.","plainCitation":"Nations Unies, « Objectifs du Millénaire pour le développement. Rapport 2015 », 2015.","noteIndex":1},"citationItems":[{"id":166,"uris":["http://zotero.org/users/1644227/items/TPFXQ3KB"],"uri":["http://zotero.org/users/1644227/items/TPFXQ3KB"],"itemData":{"id":166,"type":"report","page":"75","title":"Objectifs du Millénaire pour le développement. Rapport 2015","author":[{"family":"Nations Unies","given":""}],"issued":{"date-parts":[["2015"]]}}}],"schema":"https://github.com/citation-style-language/schema/raw/master/csl-citation.json"} </w:instrText>
      </w:r>
      <w:r w:rsidRPr="000F0501">
        <w:fldChar w:fldCharType="separate"/>
      </w:r>
      <w:r w:rsidRPr="000F0501">
        <w:rPr>
          <w:szCs w:val="24"/>
        </w:rPr>
        <w:t xml:space="preserve">Nations Unies, « Objectifs du Millénaire pour le développement. </w:t>
      </w:r>
      <w:r w:rsidRPr="000F0501">
        <w:rPr>
          <w:szCs w:val="24"/>
          <w:lang w:val="en-GB"/>
        </w:rPr>
        <w:t>Rapport 2015 », 2015.</w:t>
      </w:r>
      <w:r w:rsidRPr="000F0501">
        <w:fldChar w:fldCharType="end"/>
      </w:r>
    </w:p>
  </w:footnote>
  <w:footnote w:id="3">
    <w:p w14:paraId="002CC0DA" w14:textId="77777777" w:rsidR="00DA47E9" w:rsidRPr="000F0501" w:rsidRDefault="00DA47E9" w:rsidP="005B1FF3">
      <w:pPr>
        <w:pStyle w:val="Notedebasdepage"/>
        <w:rPr>
          <w:lang w:val="en-US"/>
        </w:rPr>
      </w:pPr>
      <w:r w:rsidRPr="000F0501">
        <w:rPr>
          <w:rStyle w:val="Appelnotedebasdep"/>
        </w:rPr>
        <w:footnoteRef/>
      </w:r>
      <w:r w:rsidRPr="000F0501">
        <w:rPr>
          <w:lang w:val="en-US"/>
        </w:rPr>
        <w:t xml:space="preserve"> </w:t>
      </w:r>
      <w:r w:rsidRPr="000F0501">
        <w:fldChar w:fldCharType="begin"/>
      </w:r>
      <w:r w:rsidRPr="000F0501">
        <w:rPr>
          <w:lang w:val="en-US"/>
        </w:rPr>
        <w:instrText xml:space="preserve"> ADDIN ZOTERO_ITEM CSL_CITATION {"citationID":"zTJCSsQE","properties":{"formattedCitation":"Nations Unies.","plainCitation":"Nations Unies.","noteIndex":2},"citationItems":[{"id":166,"uris":["http://zotero.org/users/1644227/items/TPFXQ3KB"],"uri":["http://zotero.org/users/1644227/items/TPFXQ3KB"],"itemData":{"id":166,"type":"report","page":"75","title":"Objectifs du Millénaire pour le développement. Rapport 2015","author":[{"family":"Nations Unies","given":""}],"issued":{"date-parts":[["2015"]]}}}],"schema":"https://github.com/citation-style-language/schema/raw/master/csl-citation.json"} </w:instrText>
      </w:r>
      <w:r w:rsidRPr="000F0501">
        <w:fldChar w:fldCharType="separate"/>
      </w:r>
      <w:r w:rsidRPr="000F0501">
        <w:rPr>
          <w:lang w:val="en-GB"/>
        </w:rPr>
        <w:t>Nations Unies.</w:t>
      </w:r>
      <w:r w:rsidRPr="000F0501">
        <w:fldChar w:fldCharType="end"/>
      </w:r>
    </w:p>
  </w:footnote>
  <w:footnote w:id="4">
    <w:p w14:paraId="4FEF1D66" w14:textId="77777777" w:rsidR="00DA47E9" w:rsidRPr="000F0501" w:rsidRDefault="00DA47E9" w:rsidP="005B1FF3">
      <w:pPr>
        <w:pStyle w:val="Notedebasdepage"/>
        <w:rPr>
          <w:lang w:val="en-GB"/>
        </w:rPr>
      </w:pPr>
      <w:r w:rsidRPr="000F0501">
        <w:rPr>
          <w:rStyle w:val="Appelnotedebasdep"/>
        </w:rPr>
        <w:footnoteRef/>
      </w:r>
      <w:r w:rsidRPr="000F0501">
        <w:rPr>
          <w:lang w:val="en-GB"/>
        </w:rPr>
        <w:t xml:space="preserve"> </w:t>
      </w:r>
      <w:r w:rsidRPr="000F0501">
        <w:fldChar w:fldCharType="begin"/>
      </w:r>
      <w:r w:rsidRPr="000F0501">
        <w:rPr>
          <w:lang w:val="en-GB"/>
        </w:rPr>
        <w:instrText xml:space="preserve"> ADDIN ZOTERO_ITEM CSL_CITATION {"citationID":"fWcsgISe","properties":{"formattedCitation":"Barbara Ehrenreich et English Deirdre, {\\i{}Witches, Midwives, and Nurses: A History of Women Healers}, Feminist Press, 1973; The Boston Women\\uc0\\u8217{}s Health Book Collective, {\\i{}Our bodies, ourselves: a new edition for a new area}, 1973.","plainCitation":"Barbara Ehrenreich et English Deirdre, Witches, Midwives, and Nurses: A History of Women Healers, Feminist Press, 1973; The Boston Women’s Health Book Collective, Our bodies, ourselves: a new edition for a new area, 1973.","noteIndex":3},"citationItems":[{"id":6130,"uris":["http://zotero.org/users/1644227/items/8XZFZ4VX"],"uri":["http://zotero.org/users/1644227/items/8XZFZ4VX"],"itemData":{"id":6130,"type":"book","edition":"Feminist Press","title":"Witches, Midwives, and Nurses: A History of Women Healers","author":[{"family":"Ehrenreich","given":"Barbara"},{"family":"Deirdre","given":"English"}],"issued":{"date-parts":[["1973"]]}},"label":"page"},{"id":7042,"uris":["http://zotero.org/users/1644227/items/ELNMCPIV"],"uri":["http://zotero.org/users/1644227/items/ELNMCPIV"],"itemData":{"id":7042,"type":"book","title":"Our bodies, ourselves: a new edition for a new area","author":[{"family":"The Boston Women's Health Book Collective","given":""}],"issued":{"date-parts":[["1973"]]}},"label":"page"}],"schema":"https://github.com/citation-style-language/schema/raw/master/csl-citation.json"} </w:instrText>
      </w:r>
      <w:r w:rsidRPr="000F0501">
        <w:fldChar w:fldCharType="separate"/>
      </w:r>
      <w:r w:rsidRPr="000F0501">
        <w:rPr>
          <w:szCs w:val="24"/>
          <w:lang w:val="en-GB"/>
        </w:rPr>
        <w:t xml:space="preserve">Barbara Ehrenreich et English Deirdre, </w:t>
      </w:r>
      <w:r w:rsidRPr="000F0501">
        <w:rPr>
          <w:i/>
          <w:iCs/>
          <w:szCs w:val="24"/>
          <w:lang w:val="en-GB"/>
        </w:rPr>
        <w:t>Witches, Midwives, and Nurses: A History of Women Healers</w:t>
      </w:r>
      <w:r w:rsidRPr="000F0501">
        <w:rPr>
          <w:szCs w:val="24"/>
          <w:lang w:val="en-GB"/>
        </w:rPr>
        <w:t xml:space="preserve">, Feminist Press, 1973; The Boston Women’s Health Book Collective, </w:t>
      </w:r>
      <w:r w:rsidRPr="000F0501">
        <w:rPr>
          <w:i/>
          <w:iCs/>
          <w:szCs w:val="24"/>
          <w:lang w:val="en-GB"/>
        </w:rPr>
        <w:t>Our bodies, ourselves: a new edition for a new area</w:t>
      </w:r>
      <w:r w:rsidRPr="000F0501">
        <w:rPr>
          <w:szCs w:val="24"/>
          <w:lang w:val="en-GB"/>
        </w:rPr>
        <w:t>, 2020 (1ère édition 1973).</w:t>
      </w:r>
      <w:r w:rsidRPr="000F0501">
        <w:fldChar w:fldCharType="end"/>
      </w:r>
    </w:p>
  </w:footnote>
  <w:footnote w:id="5">
    <w:p w14:paraId="2347A05C" w14:textId="77777777" w:rsidR="00DA47E9" w:rsidRPr="000F0501" w:rsidRDefault="00DA47E9" w:rsidP="00C257A6">
      <w:pPr>
        <w:pStyle w:val="Notedebasdepage"/>
        <w:jc w:val="both"/>
        <w:rPr>
          <w:lang w:val="en-GB"/>
        </w:rPr>
      </w:pPr>
      <w:r w:rsidRPr="000F0501">
        <w:rPr>
          <w:rStyle w:val="Appelnotedebasdep"/>
        </w:rPr>
        <w:footnoteRef/>
      </w:r>
      <w:r w:rsidRPr="000F0501">
        <w:rPr>
          <w:lang w:val="en-GB"/>
        </w:rPr>
        <w:t xml:space="preserve"> </w:t>
      </w:r>
      <w:r w:rsidRPr="000F0501">
        <w:fldChar w:fldCharType="begin"/>
      </w:r>
      <w:r w:rsidRPr="000F0501">
        <w:rPr>
          <w:lang w:val="en-GB"/>
        </w:rPr>
        <w:instrText xml:space="preserve"> ADDIN ZOTERO_ITEM CSL_CITATION {"citationID":"5MVry5Bh","properties":{"formattedCitation":"Ana Fl\\uc0\\u225{}via Pires Lucas d\\uc0\\u8217{}Oliveira, Simone Grilo Diniz, et Lilia Blima Schraiber, \\uc0\\u171{}\\uc0\\u160{}Violence against Women in Health-Care Institutions: An Emerging Problem\\uc0\\u160{}\\uc0\\u187{}, {\\i{}The Lancet} 359, n\\super o\\nosupersub{} 9318 (mai 2002): 1681\\uc0\\u8209{}85, https://doi.org/10.1016/S0140-6736(02)08592-6; Simone G. Diniz et Alessandra S. Chacham, \\uc0\\u171{}\\uc0\\u160{}\\uc0\\u8220{}The cut above\\uc0\\u8221{} and \\uc0\\u8220{}the cut below\\uc0\\u8221{}: the abuse of caesareans and episiotomy in S\\uc0\\u227{}o Paulo, Brazil\\uc0\\u160{}\\uc0\\u187{}, {\\i{}Reproductive Health Matters} 12, n\\super o\\nosupersub{} 23 (2004): 100\\uc0\\u8211{}110.","plainCitation":"Ana Flávia Pires Lucas d’Oliveira, Simone Grilo Diniz, et Lilia Blima Schraiber, « Violence against Women in Health-Care Institutions: An Emerging Problem », The Lancet 359, no 9318 (mai 2002): 1681‑85, https://doi.org/10.1016/S0140-6736(02)08592-6; Simone G. Diniz et Alessandra S. Chacham, « “The cut above” and “the cut below”: the abuse of caesareans and episiotomy in São Paulo, Brazil », Reproductive Health Matters 12, no 23 (2004): 100–110.","noteIndex":4},"citationItems":[{"id":6035,"uris":["http://zotero.org/users/1644227/items/H2QKHGMD"],"uri":["http://zotero.org/users/1644227/items/H2QKHGMD"],"itemData":{"id":6035,"type":"article-journal","container-title":"The Lancet","DOI":"10.1016/S0140-6736(02)08592-6","ISSN":"01406736","issue":"9318","language":"en","page":"1681-1685","source":"Crossref","title":"Violence against women in health-care institutions: an emerging problem","title-short":"Violence against women in health-care institutions","volume":"359","author":[{"family":"Oliveira","given":"Ana Flávia Pires Lucas","non-dropping-particle":"d'"},{"family":"Diniz","given":"Simone Grilo"},{"family":"Schraiber","given":"Lilia Blima"}],"issued":{"date-parts":[["2002",5]]}},"label":"page"},{"id":327,"uris":["http://zotero.org/users/1644227/items/XNUP4IZA"],"uri":["http://zotero.org/users/1644227/items/XNUP4IZA"],"itemData":{"id":327,"type":"article-journal","container-title":"Reproductive Health Matters","issue":"23","page":"100–110","source":"Google Scholar","title":"“The cut above” and “the cut below”: the abuse of caesareans and episiotomy in São Paulo, Brazil","title-short":"“The cut above” and “the cut below”","volume":"12","author":[{"family":"Diniz","given":"Simone G."},{"family":"Chacham","given":"Alessandra S."}],"issued":{"date-parts":[["2004"]]}},"label":"page"}],"schema":"https://github.com/citation-style-language/schema/raw/master/csl-citation.json"} </w:instrText>
      </w:r>
      <w:r w:rsidRPr="000F0501">
        <w:fldChar w:fldCharType="separate"/>
      </w:r>
      <w:r w:rsidRPr="000F0501">
        <w:rPr>
          <w:szCs w:val="24"/>
          <w:lang w:val="en-GB"/>
        </w:rPr>
        <w:t xml:space="preserve">Ana Flávia Pires Lucas d’Oliveira, Simone Grilo Diniz, et Lilia Blima Schraiber, « Violence against Women in Health-Care Institutions: An Emerging Problem », </w:t>
      </w:r>
      <w:r w:rsidRPr="000F0501">
        <w:rPr>
          <w:i/>
          <w:iCs/>
          <w:szCs w:val="24"/>
          <w:lang w:val="en-GB"/>
        </w:rPr>
        <w:t>The Lancet</w:t>
      </w:r>
      <w:r w:rsidRPr="000F0501">
        <w:rPr>
          <w:szCs w:val="24"/>
          <w:lang w:val="en-GB"/>
        </w:rPr>
        <w:t xml:space="preserve"> 359, n</w:t>
      </w:r>
      <w:r w:rsidRPr="000F0501">
        <w:rPr>
          <w:szCs w:val="24"/>
          <w:vertAlign w:val="superscript"/>
          <w:lang w:val="en-GB"/>
        </w:rPr>
        <w:t>o</w:t>
      </w:r>
      <w:r w:rsidRPr="000F0501">
        <w:rPr>
          <w:szCs w:val="24"/>
          <w:lang w:val="en-GB"/>
        </w:rPr>
        <w:t xml:space="preserve"> 9318 (mai 2002): 1681‑85, https://doi.org/10.1016/S0140-6736(02)08592-6; Simone G. Diniz et Alessandra S. Chacham, « “The cut above” and “the cut below”: the abuse of caesareans and episiotomy in São Paulo, Brazil », </w:t>
      </w:r>
      <w:r w:rsidRPr="000F0501">
        <w:rPr>
          <w:i/>
          <w:iCs/>
          <w:szCs w:val="24"/>
          <w:lang w:val="en-GB"/>
        </w:rPr>
        <w:t>Reproductive Health Matters</w:t>
      </w:r>
      <w:r w:rsidRPr="000F0501">
        <w:rPr>
          <w:szCs w:val="24"/>
          <w:lang w:val="en-GB"/>
        </w:rPr>
        <w:t xml:space="preserve"> 12, n</w:t>
      </w:r>
      <w:r w:rsidRPr="000F0501">
        <w:rPr>
          <w:szCs w:val="24"/>
          <w:vertAlign w:val="superscript"/>
          <w:lang w:val="en-GB"/>
        </w:rPr>
        <w:t>o</w:t>
      </w:r>
      <w:r w:rsidRPr="000F0501">
        <w:rPr>
          <w:szCs w:val="24"/>
          <w:lang w:val="en-GB"/>
        </w:rPr>
        <w:t xml:space="preserve"> 23 (2004): 100–110.</w:t>
      </w:r>
      <w:r w:rsidRPr="000F0501">
        <w:fldChar w:fldCharType="end"/>
      </w:r>
    </w:p>
  </w:footnote>
  <w:footnote w:id="6">
    <w:p w14:paraId="0DDFA42B" w14:textId="77777777" w:rsidR="00DA47E9" w:rsidRPr="000F0501" w:rsidRDefault="00DA47E9" w:rsidP="00C257A6">
      <w:pPr>
        <w:pStyle w:val="Notedebasdepage"/>
        <w:jc w:val="both"/>
        <w:rPr>
          <w:lang w:val="es-ES"/>
        </w:rPr>
      </w:pPr>
      <w:r w:rsidRPr="000F0501">
        <w:rPr>
          <w:rStyle w:val="Appelnotedebasdep"/>
        </w:rPr>
        <w:footnoteRef/>
      </w:r>
      <w:r w:rsidRPr="000F0501">
        <w:rPr>
          <w:lang w:val="es-ES"/>
        </w:rPr>
        <w:t xml:space="preserve"> </w:t>
      </w:r>
      <w:r w:rsidRPr="000F0501">
        <w:fldChar w:fldCharType="begin"/>
      </w:r>
      <w:r w:rsidRPr="000F0501">
        <w:rPr>
          <w:lang w:val="es-ES"/>
        </w:rPr>
        <w:instrText xml:space="preserve"> ADDIN ZOTERO_ITEM CSL_CITATION {"citationID":"iW0CXMx9","properties":{"formattedCitation":"Rep\\uc0\\u250{}blica Bolivariana de Venezuela, \\uc0\\u171{}\\uc0\\u160{}Ley Org\\uc0\\u225{}nica sobre el derecho de las mujeres a una vida libre de violencia\\uc0\\u160{}\\uc0\\u187{} (Caracas, Venezuela, 2007).","plainCitation":"República Bolivariana de Venezuela, « Ley Orgánica sobre el derecho de las mujeres a una vida libre de violencia » (Caracas, Venezuela, 2007).","noteIndex":5},"citationItems":[{"id":6024,"uris":["http://zotero.org/users/1644227/items/ALAH5ZN4"],"uri":["http://zotero.org/users/1644227/items/ALAH5ZN4"],"itemData":{"id":6024,"type":"report","event-place":"Caracas, Venezuela","publisher-place":"Caracas, Venezuela","title":"Ley Orgánica sobre el derecho de las mujeres a una vida libre de violencia","author":[{"family":"República Bolivariana de Venezuela","given":""}],"issued":{"date-parts":[["2007"]]}}}],"schema":"https://github.com/citation-style-language/schema/raw/master/csl-citation.json"} </w:instrText>
      </w:r>
      <w:r w:rsidRPr="000F0501">
        <w:fldChar w:fldCharType="separate"/>
      </w:r>
      <w:r w:rsidRPr="000F0501">
        <w:rPr>
          <w:szCs w:val="24"/>
          <w:lang w:val="es-ES"/>
        </w:rPr>
        <w:t>República Bolivariana de Venezuela, « Ley Orgánica sobre el derecho de las mujeres a una vida libre de violencia » (Caracas, Venezuela, 2007).</w:t>
      </w:r>
      <w:r w:rsidRPr="000F0501">
        <w:fldChar w:fldCharType="end"/>
      </w:r>
    </w:p>
  </w:footnote>
  <w:footnote w:id="7">
    <w:p w14:paraId="57A9C8AE" w14:textId="77777777" w:rsidR="00DA47E9" w:rsidRPr="000F0501" w:rsidRDefault="00DA47E9" w:rsidP="00C257A6">
      <w:pPr>
        <w:pStyle w:val="Notedebasdepage"/>
        <w:jc w:val="both"/>
        <w:rPr>
          <w:lang w:val="en-GB"/>
        </w:rPr>
      </w:pPr>
      <w:r w:rsidRPr="000F0501">
        <w:rPr>
          <w:rStyle w:val="Appelnotedebasdep"/>
        </w:rPr>
        <w:footnoteRef/>
      </w:r>
      <w:r w:rsidRPr="000F0501">
        <w:rPr>
          <w:lang w:val="en-GB"/>
        </w:rPr>
        <w:t xml:space="preserve"> </w:t>
      </w:r>
      <w:r w:rsidRPr="000F0501">
        <w:fldChar w:fldCharType="begin"/>
      </w:r>
      <w:r w:rsidRPr="000F0501">
        <w:rPr>
          <w:lang w:val="en-GB"/>
        </w:rPr>
        <w:instrText xml:space="preserve"> ADDIN ZOTERO_ITEM CSL_CITATION {"citationID":"NmUKb4MF","properties":{"formattedCitation":"Patrizia Quattrocchi, \\uc0\\u171{}\\uc0\\u160{}Obstetric Violence Observatory: Contributions of Argentina to the International Debate\\uc0\\u160{}\\uc0\\u187{}, {\\i{}Medical Anthropology}, 9 mai 2019, https://www.tandfonline.com/doi/abs/10.1080/01459740.2019.1609471.","plainCitation":"Patrizia Quattrocchi, « Obstetric Violence Observatory: Contributions of Argentina to the International Debate », Medical Anthropology, 9 mai 2019, https://www.tandfonline.com/doi/abs/10.1080/01459740.2019.1609471.","noteIndex":6},"citationItems":[{"id":5796,"uris":["http://zotero.org/users/1644227/items/3D6L94TX"],"uri":["http://zotero.org/users/1644227/items/3D6L94TX"],"itemData":{"id":5796,"type":"article-journal","abstract":"(2019). Obstetric Violence Observatory: Contributions of Argentina to the International Debate. Medical Anthropology. Ahead of Print.","archive_location":"world","container-title":"Medical Anthropology","ISSN":"10.1080/01459740.2019.1609471","language":"en","source":"www.tandfonline.com","title":"Obstetric Violence Observatory: Contributions of Argentina to the International Debate","title-short":"Obstetric Violence Observatory","URL":"https://www.tandfonline.com/doi/abs/10.1080/01459740.2019.1609471","author":[{"family":"Quattrocchi","given":"Patrizia"}],"accessed":{"date-parts":[["2019",5,14]]},"issued":{"date-parts":[["2019",5,9]]}}}],"schema":"https://github.com/citation-style-language/schema/raw/master/csl-citation.json"} </w:instrText>
      </w:r>
      <w:r w:rsidRPr="000F0501">
        <w:fldChar w:fldCharType="separate"/>
      </w:r>
      <w:r w:rsidRPr="000F0501">
        <w:rPr>
          <w:szCs w:val="24"/>
          <w:lang w:val="en-GB"/>
        </w:rPr>
        <w:t xml:space="preserve">Patrizia Quattrocchi, « Obstetric Violence Observatory: Contributions of Argentina to the International Debate », </w:t>
      </w:r>
      <w:r w:rsidRPr="000F0501">
        <w:rPr>
          <w:i/>
          <w:iCs/>
          <w:szCs w:val="24"/>
          <w:lang w:val="en-GB"/>
        </w:rPr>
        <w:t>Medical Anthropology</w:t>
      </w:r>
      <w:r w:rsidRPr="000F0501">
        <w:rPr>
          <w:szCs w:val="24"/>
          <w:lang w:val="en-GB"/>
        </w:rPr>
        <w:t>, 9 mai 2019, https://www.tandfonline.com/doi/abs/10.1080/01459740.2019.1609471.</w:t>
      </w:r>
      <w:r w:rsidRPr="000F0501">
        <w:fldChar w:fldCharType="end"/>
      </w:r>
    </w:p>
  </w:footnote>
  <w:footnote w:id="8">
    <w:p w14:paraId="2784AADB" w14:textId="77777777" w:rsidR="00DA47E9" w:rsidRPr="000F0501" w:rsidRDefault="00DA47E9" w:rsidP="00C257A6">
      <w:pPr>
        <w:pStyle w:val="Notedebasdepage"/>
        <w:jc w:val="both"/>
      </w:pPr>
      <w:r w:rsidRPr="000F0501">
        <w:rPr>
          <w:rStyle w:val="Appelnotedebasdep"/>
        </w:rPr>
        <w:footnoteRef/>
      </w:r>
      <w:r w:rsidRPr="000F0501">
        <w:t xml:space="preserve"> </w:t>
      </w:r>
      <w:r w:rsidRPr="000F0501">
        <w:fldChar w:fldCharType="begin"/>
      </w:r>
      <w:r w:rsidRPr="000F0501">
        <w:instrText xml:space="preserve"> ADDIN ZOTERO_ITEM CSL_CITATION {"citationID":"ILwrA1rZ","properties":{"formattedCitation":"Mounia El Kotni, \\uc0\\u171{}\\uc0\\u160{}La place du consentement dans les exp\\uc0\\u233{}riences de violences obst\\uc0\\u233{}tricales au Mexique\\uc0\\u160{}\\uc0\\u187{}, {\\i{}Autrepart} N\\uc0\\u176{}85, n\\super o\\nosupersub{} 1 (2018): 39, https://doi.org/10.3917/autr.085.0039.","plainCitation":"Mounia El Kotni, « La place du consentement dans les expériences de violences obstétricales au Mexique », Autrepart N°85, no 1 (2018): 39, https://doi.org/10.3917/autr.085.0039.","noteIndex":7},"citationItems":[{"id":"XirzSxWp/3hI37MaT","uris":["http://zotero.org/users/4504888/items/PU2AWGMR"],"uri":["http://zotero.org/users/4504888/items/PU2AWGMR"],"itemData":{"id":404,"type":"article-journal","container-title":"Autrepart","DOI":"10.3917/autr.085.0039","ISSN":"1278-3986, 2109-9561","issue":"1","language":"fr","page":"39","source":"DOI.org (Crossref)","title":"La place du consentement dans les expériences de violences obstétricales au Mexique","volume":"N°85","author":[{"family":"El Kotni","given":"Mounia"}],"issued":{"date-parts":[["2018"]]}}}],"schema":"https://github.com/citation-style-language/schema/raw/master/csl-citation.json"} </w:instrText>
      </w:r>
      <w:r w:rsidRPr="000F0501">
        <w:fldChar w:fldCharType="separate"/>
      </w:r>
      <w:r w:rsidRPr="000F0501">
        <w:rPr>
          <w:szCs w:val="24"/>
        </w:rPr>
        <w:t xml:space="preserve">Mounia El Kotni, « La place du consentement dans les expériences de violences obstétricales au Mexique », </w:t>
      </w:r>
      <w:r w:rsidRPr="000F0501">
        <w:rPr>
          <w:i/>
          <w:iCs/>
          <w:szCs w:val="24"/>
        </w:rPr>
        <w:t>Autrepart</w:t>
      </w:r>
      <w:r w:rsidRPr="000F0501">
        <w:rPr>
          <w:szCs w:val="24"/>
        </w:rPr>
        <w:t xml:space="preserve"> N°85, n</w:t>
      </w:r>
      <w:r w:rsidRPr="000F0501">
        <w:rPr>
          <w:szCs w:val="24"/>
          <w:vertAlign w:val="superscript"/>
        </w:rPr>
        <w:t>o</w:t>
      </w:r>
      <w:r w:rsidRPr="000F0501">
        <w:rPr>
          <w:szCs w:val="24"/>
        </w:rPr>
        <w:t xml:space="preserve"> 1 (2018): 39, https://doi.org/10.3917/autr.085.0039.</w:t>
      </w:r>
      <w:r w:rsidRPr="000F0501">
        <w:fldChar w:fldCharType="end"/>
      </w:r>
    </w:p>
  </w:footnote>
  <w:footnote w:id="9">
    <w:p w14:paraId="279B5FC3" w14:textId="77777777" w:rsidR="00DA47E9" w:rsidRPr="000F0501" w:rsidRDefault="00DA47E9" w:rsidP="00C257A6">
      <w:pPr>
        <w:pStyle w:val="Notedebasdepage"/>
        <w:jc w:val="both"/>
      </w:pPr>
      <w:r w:rsidRPr="000F0501">
        <w:rPr>
          <w:rStyle w:val="Appelnotedebasdep"/>
        </w:rPr>
        <w:footnoteRef/>
      </w:r>
      <w:r w:rsidRPr="000F0501">
        <w:t xml:space="preserve"> </w:t>
      </w:r>
      <w:r w:rsidRPr="000F0501">
        <w:fldChar w:fldCharType="begin"/>
      </w:r>
      <w:r w:rsidRPr="000F0501">
        <w:instrText xml:space="preserve"> ADDIN ZOTERO_ITEM CSL_CITATION {"citationID":"bKbDsSsP","properties":{"formattedCitation":"HCE, \\uc0\\u171{}\\uc0\\u160{}Les actes sexistes durant le suivi gyn\\uc0\\u233{}cologique et obst\\uc0\\u233{}trical. Des remarques aux violences, la n\\uc0\\u233{}cessit\\uc0\\u233{} de reconnaitre, pr\\uc0\\u233{}venir et condamner le sexisme\\uc0\\u160{}\\uc0\\u187{} (Paris, France, 26 juin 2018).","plainCitation":"HCE, « Les actes sexistes durant le suivi gynécologique et obstétrical. Des remarques aux violences, la nécessité de reconnaitre, prévenir et condamner le sexisme » (Paris, France, 26 juin 2018).","noteIndex":8},"citationItems":[{"id":6019,"uris":["http://zotero.org/users/1644227/items/YZXCB3NR"],"uri":["http://zotero.org/users/1644227/items/YZXCB3NR"],"itemData":{"id":6019,"type":"report","event-place":"Paris, France","number":"Rapport n°2018-06-26-SAN-034","page":"164","publisher-place":"Paris, France","title":"Les actes sexistes durant le suivi gynécologique et obstétrical. Des remarques aux violences, la nécessité de reconnaitre, prévenir et condamner le sexisme","author":[{"family":"HCE","given":""}],"issued":{"date-parts":[["2018",6,26]]}}}],"schema":"https://github.com/citation-style-language/schema/raw/master/csl-citation.json"} </w:instrText>
      </w:r>
      <w:r w:rsidRPr="000F0501">
        <w:fldChar w:fldCharType="separate"/>
      </w:r>
      <w:r w:rsidRPr="000F0501">
        <w:rPr>
          <w:szCs w:val="24"/>
        </w:rPr>
        <w:t>HCE, « Les actes sexistes durant le suivi gynécologique et obstétrical. Des remarques aux violences, la nécessité de reconnaitre, prévenir et condamner le sexisme » (Paris, France, 26 juin 2018).</w:t>
      </w:r>
      <w:r w:rsidRPr="000F0501">
        <w:fldChar w:fldCharType="end"/>
      </w:r>
    </w:p>
  </w:footnote>
  <w:footnote w:id="10">
    <w:p w14:paraId="0EB58B44" w14:textId="77777777" w:rsidR="00DA47E9" w:rsidRPr="00CB29DA" w:rsidRDefault="00DA47E9" w:rsidP="00C257A6">
      <w:pPr>
        <w:pStyle w:val="Notedebasdepage"/>
        <w:jc w:val="both"/>
      </w:pPr>
      <w:r w:rsidRPr="000F0501">
        <w:rPr>
          <w:rStyle w:val="Appelnotedebasdep"/>
        </w:rPr>
        <w:footnoteRef/>
      </w:r>
      <w:r w:rsidRPr="000F0501">
        <w:t xml:space="preserve"> </w:t>
      </w:r>
      <w:r w:rsidRPr="000F0501">
        <w:fldChar w:fldCharType="begin"/>
      </w:r>
      <w:r w:rsidRPr="000F0501">
        <w:instrText xml:space="preserve"> ADDIN ZOTERO_ITEM CSL_CITATION {"citationID":"xgnuq7sz","properties":{"formattedCitation":"D\\uc0\\u225{}na-Ain Davis, \\uc0\\u171{}\\uc0\\u160{}Obstetric racism: the racial politics of pregnancy, labor, and birthing\\uc0\\u160{}\\uc0\\u187{}, {\\i{}Medical anthropology} 38, n\\super o\\nosupersub{} 7 (2019): 560\\uc0\\u8211{}573; HCE, \\uc0\\u171{}\\uc0\\u160{}Les actes sexistes durant le suivi gyn\\uc0\\u233{}cologique et obst\\uc0\\u233{}trical. Des remarques aux violences, la n\\uc0\\u233{}cessit\\uc0\\u233{} de reconnaitre, pr\\uc0\\u233{}venir et condamner le sexisme\\uc0\\u160{}\\uc0\\u187{}.","plainCitation":"Dána-Ain Davis, « Obstetric racism: the racial politics of pregnancy, labor, and birthing », Medical anthropology 38, no 7 (2019): 560–573; HCE, « Les actes sexistes durant le suivi gynécologique et obstétrical. Des remarques aux violences, la nécessité de reconnaitre, prévenir et condamner le sexisme ».","noteIndex":9},"citationItems":[{"id":7043,"uris":["http://zotero.org/users/1644227/items/7XNYG2MF"],"uri":["http://zotero.org/users/1644227/items/7XNYG2MF"],"itemData":{"id":7043,"type":"article-journal","container-title":"Medical anthropology","issue":"7","note":"publisher: Taylor &amp; Francis","page":"560–573","source":"Google Scholar","title":"Obstetric racism: the racial politics of pregnancy, labor, and birthing","title-short":"Obstetric racism","volume":"38","author":[{"family":"Davis","given":"Dána-Ain"}],"issued":{"date-parts":[["2019"]]}},"label":"page"},{"id":6019,"uris":["http://zotero.org/users/1644227/items/YZXCB3NR"],"uri":["http://zotero.org/users/1644227/items/YZXCB3NR"],"itemData":{"id":6019,"type":"report","event-place":"Paris, France","number":"Rapport n°2018-06-26-SAN-034","page":"164","publisher-place":"Paris, France","title":"Les actes sexistes durant le suivi gynécologique et obstétrical. Des remarques aux violences, la nécessité de reconnaitre, prévenir et condamner le sexisme","author":[{"family":"HCE","given":""}],"issued":{"date-parts":[["2018",6,26]]}},"label":"page"}],"schema":"https://github.com/citation-style-language/schema/raw/master/csl-citation.json"} </w:instrText>
      </w:r>
      <w:r w:rsidRPr="000F0501">
        <w:fldChar w:fldCharType="separate"/>
      </w:r>
      <w:r w:rsidRPr="000F0501">
        <w:rPr>
          <w:szCs w:val="24"/>
        </w:rPr>
        <w:t xml:space="preserve">Dána-Ain Davis, « Obstetric racism: the racial politics of pregnancy, labor, and birthing », </w:t>
      </w:r>
      <w:r w:rsidRPr="000F0501">
        <w:rPr>
          <w:i/>
          <w:iCs/>
          <w:szCs w:val="24"/>
        </w:rPr>
        <w:t>Medical anthropology</w:t>
      </w:r>
      <w:r w:rsidRPr="000F0501">
        <w:rPr>
          <w:szCs w:val="24"/>
        </w:rPr>
        <w:t xml:space="preserve"> 38, n</w:t>
      </w:r>
      <w:r w:rsidRPr="000F0501">
        <w:rPr>
          <w:szCs w:val="24"/>
          <w:vertAlign w:val="superscript"/>
        </w:rPr>
        <w:t>o</w:t>
      </w:r>
      <w:r w:rsidRPr="000F0501">
        <w:rPr>
          <w:szCs w:val="24"/>
        </w:rPr>
        <w:t xml:space="preserve"> 7 (2019): 560–573; HCE, « Les actes sexistes durant le suivi gynécologique et obstétrical. Des remarques aux violences, la nécessité de reconnaitre, prévenir et condamner le sexisme ».</w:t>
      </w:r>
      <w:r w:rsidRPr="000F0501">
        <w:fldChar w:fldCharType="end"/>
      </w:r>
    </w:p>
  </w:footnote>
  <w:footnote w:id="11">
    <w:p w14:paraId="65AC77DB" w14:textId="77777777" w:rsidR="00DA47E9" w:rsidRPr="000F0501" w:rsidRDefault="00DA47E9" w:rsidP="005B1FF3">
      <w:pPr>
        <w:pStyle w:val="Notedebasdepage"/>
        <w:rPr>
          <w:lang w:val="en-GB"/>
        </w:rPr>
      </w:pPr>
      <w:r w:rsidRPr="000F0501">
        <w:rPr>
          <w:rStyle w:val="Appelnotedebasdep"/>
        </w:rPr>
        <w:footnoteRef/>
      </w:r>
      <w:r w:rsidRPr="000F0501">
        <w:rPr>
          <w:lang w:val="en-GB"/>
        </w:rPr>
        <w:t xml:space="preserve"> </w:t>
      </w:r>
      <w:r w:rsidRPr="000F0501">
        <w:fldChar w:fldCharType="begin"/>
      </w:r>
      <w:r w:rsidRPr="000F0501">
        <w:rPr>
          <w:lang w:val="en-GB"/>
        </w:rPr>
        <w:instrText xml:space="preserve"> ADDIN ZOTERO_ITEM CSL_CITATION {"citationID":"paN65k95","properties":{"formattedCitation":"d\\uc0\\u8217{}Oliveira, Diniz, et Schraiber, \\uc0\\u171{}\\uc0\\u160{}Violence against Women in Health-Care Institutions\\uc0\\u160{}\\uc0\\u187{}.","plainCitation":"d’Oliveira, Diniz, et Schraiber, « Violence against Women in Health-Care Institutions ».","noteIndex":10},"citationItems":[{"id":6035,"uris":["http://zotero.org/users/1644227/items/H2QKHGMD"],"uri":["http://zotero.org/users/1644227/items/H2QKHGMD"],"itemData":{"id":6035,"type":"article-journal","container-title":"The Lancet","DOI":"10.1016/S0140-6736(02)08592-6","ISSN":"01406736","issue":"9318","language":"en","page":"1681-1685","source":"Crossref","title":"Violence against women in health-care institutions: an emerging problem","title-short":"Violence against women in health-care institutions","volume":"359","author":[{"family":"Oliveira","given":"Ana Flávia Pires Lucas","non-dropping-particle":"d'"},{"family":"Diniz","given":"Simone Grilo"},{"family":"Schraiber","given":"Lilia Blima"}],"issued":{"date-parts":[["2002",5]]}}}],"schema":"https://github.com/citation-style-language/schema/raw/master/csl-citation.json"} </w:instrText>
      </w:r>
      <w:r w:rsidRPr="000F0501">
        <w:fldChar w:fldCharType="separate"/>
      </w:r>
      <w:r w:rsidRPr="000F0501">
        <w:rPr>
          <w:szCs w:val="24"/>
          <w:lang w:val="en-GB"/>
        </w:rPr>
        <w:t>d’Oliveira, Diniz, et Schraiber, « Violence against Women in Health-Care Institutions ».</w:t>
      </w:r>
      <w:r w:rsidRPr="000F0501">
        <w:fldChar w:fldCharType="end"/>
      </w:r>
    </w:p>
  </w:footnote>
  <w:footnote w:id="12">
    <w:p w14:paraId="247F09B1" w14:textId="77777777" w:rsidR="00DA47E9" w:rsidRPr="000F0501" w:rsidRDefault="00DA47E9" w:rsidP="00C257A6">
      <w:pPr>
        <w:pStyle w:val="Notedebasdepage"/>
        <w:jc w:val="both"/>
        <w:rPr>
          <w:lang w:val="en-GB"/>
        </w:rPr>
      </w:pPr>
      <w:r w:rsidRPr="000F0501">
        <w:rPr>
          <w:rStyle w:val="Appelnotedebasdep"/>
        </w:rPr>
        <w:footnoteRef/>
      </w:r>
      <w:r w:rsidRPr="000F0501">
        <w:rPr>
          <w:lang w:val="en-GB"/>
        </w:rPr>
        <w:t xml:space="preserve"> </w:t>
      </w:r>
      <w:r w:rsidRPr="000F0501">
        <w:fldChar w:fldCharType="begin"/>
      </w:r>
      <w:r w:rsidRPr="000F0501">
        <w:rPr>
          <w:lang w:val="en-GB"/>
        </w:rPr>
        <w:instrText xml:space="preserve"> ADDIN ZOTERO_ITEM CSL_CITATION {"citationID":"WZ8auxhG","properties":{"formattedCitation":"Diana Bowser et Kathleen Hill, \\uc0\\u171{}\\uc0\\u160{}Exploring Evidence for Disrespect and Abuse in Facility-Based Childbirth\\uc0\\u160{}\\uc0\\u187{}, Report of a Landscape Analysis (Harvard School of Public Health, 2010); Lynn P Freedman et al., \\uc0\\u171{}\\uc0\\u160{}Defining Disrespect and Abuse of Women in Childbirth: A Research, Policy and Rights Agenda\\uc0\\u160{}\\uc0\\u187{}, {\\i{}Bulletin of the World Health Organization} 92, n\\super o\\nosupersub{} 12 (1 d\\uc0\\u233{}cembre 2014): 915\\uc0\\u8209{}17, https://doi.org/10.2471/BLT.14.137869; OMS, \\uc0\\u171{}\\uc0\\u160{}La pr\\uc0\\u233{}vention et l\\uc0\\u8217{}\\uc0\\u233{}limination du manque de respect et des mauvais traitements lors de l\\uc0\\u8217{}accouchement dans des \\uc0\\u233{}tablissements de soins\\uc0\\u160{}\\uc0\\u187{} (Geneve: World Health Organization, 2014), https://www.who.int/reproductivehealth/topics/maternal_perinatal/statement-childbirth/fr/.","plainCitation":"Diana Bowser et Kathleen Hill, « Exploring Evidence for Disrespect and Abuse in Facility-Based Childbirth », Report of a Landscape Analysis (Harvard School of Public Health, 2010); Lynn P Freedman et al., « Defining Disrespect and Abuse of Women in Childbirth: A Research, Policy and Rights Agenda », Bulletin of the World Health Organization 92, no 12 (1 décembre 2014): 915‑17, https://doi.org/10.2471/BLT.14.137869; OMS, « La prévention et l’élimination du manque de respect et des mauvais traitements lors de l’accouchement dans des établissements de soins » (Geneve: World Health Organization, 2014), https://www.who.int/reproductivehealth/topics/maternal_perinatal/statement-childbirth/fr/.","noteIndex":11},"citationItems":[{"id":6029,"uris":["http://zotero.org/users/1644227/items/EWH6ZIVT"],"uri":["http://zotero.org/users/1644227/items/EWH6ZIVT"],"itemData":{"id":6029,"type":"report","collection-title":"Report of a Landscape Analysis","event-place":"Harvard School of Public Health","language":"en","page":"57","publisher-place":"Harvard School of Public Health","source":"Zotero","title":"Exploring Evidence for Disrespect and Abuse in Facility-Based Childbirth","author":[{"family":"Bowser","given":"Diana"},{"family":"Hill","given":"Kathleen"}],"issued":{"date-parts":[["2010"]]}},"label":"page"},{"id":6031,"uris":["http://zotero.org/users/1644227/items/293L4SUN"],"uri":["http://zotero.org/users/1644227/items/293L4SUN"],"itemData":{"id":6031,"type":"article-journal","container-title":"Bulletin of the World Health Organization","DOI":"10.2471/BLT.14.137869","ISSN":"0042-9686","issue":"12","language":"en","page":"915-917","source":"Crossref","title":"Defining disrespect and abuse of women in childbirth: a research, policy and rights agenda","title-short":"Defining disrespect and abuse of women in childbirth","volume":"92","author":[{"family":"Freedman","given":"Lynn P"},{"family":"Ramsey","given":"Kate"},{"family":"Abuya","given":"Timothy"},{"family":"Bellows","given":"Ben"},{"family":"Ndwiga","given":"Charity"},{"family":"Warren","given":"Charlotte E"},{"family":"Kujawski","given":"Stephanie"},{"family":"Moyo","given":"Wema"},{"family":"Kruk","given":"Margaret E"},{"family":"Mbaruku","given":"Godfrey"}],"issued":{"date-parts":[["2014",12,1]]}},"label":"page"},{"id":6980,"uris":["http://zotero.org/users/1644227/items/352HQZUR"],"uri":["http://zotero.org/users/1644227/items/352HQZUR"],"itemData":{"id":6980,"type":"report","abstract":"mauvais traitements subis par les femmes lors de l’accouchements en établissement de soins font état d’agressions physiques, d’humiliations graves, d’agressions verbales, de procédures médicales imposées de manière coercitive","event-place":"Geneve","note":"publisher: World Health Organization","publisher-place":"Geneve","title":"La prévention et l’élimination du manque de respect et des mauvais traitements lors de l’accouchement dans des établissements de soins","URL":"https://www.who.int/reproductivehealth/topics/maternal_perinatal/statement-childbirth/fr/","author":[{"family":"OMS","given":""}],"accessed":{"date-parts":[["2020",10,28]]},"issued":{"date-parts":[["2014"]]}},"label":"page"}],"schema":"https://github.com/citation-style-language/schema/raw/master/csl-citation.json"} </w:instrText>
      </w:r>
      <w:r w:rsidRPr="000F0501">
        <w:fldChar w:fldCharType="separate"/>
      </w:r>
      <w:r w:rsidRPr="000F0501">
        <w:rPr>
          <w:szCs w:val="24"/>
          <w:lang w:val="en-GB"/>
        </w:rPr>
        <w:t xml:space="preserve">Diana Bowser et Kathleen Hill, « Exploring Evidence for Disrespect and Abuse in Facility-Based Childbirth », Report of a Landscape Analysis (Harvard School of Public Health, 2010); Lynn P Freedman et al., « Defining Disrespect and Abuse of Women in Childbirth: A Research, Policy and Rights Agenda », </w:t>
      </w:r>
      <w:r w:rsidRPr="000F0501">
        <w:rPr>
          <w:i/>
          <w:iCs/>
          <w:szCs w:val="24"/>
          <w:lang w:val="en-GB"/>
        </w:rPr>
        <w:t>Bulletin of the World Health Organization</w:t>
      </w:r>
      <w:r w:rsidRPr="000F0501">
        <w:rPr>
          <w:szCs w:val="24"/>
          <w:lang w:val="en-GB"/>
        </w:rPr>
        <w:t xml:space="preserve"> 92, n</w:t>
      </w:r>
      <w:r w:rsidRPr="000F0501">
        <w:rPr>
          <w:szCs w:val="24"/>
          <w:vertAlign w:val="superscript"/>
          <w:lang w:val="en-GB"/>
        </w:rPr>
        <w:t>o</w:t>
      </w:r>
      <w:r w:rsidRPr="000F0501">
        <w:rPr>
          <w:szCs w:val="24"/>
          <w:lang w:val="en-GB"/>
        </w:rPr>
        <w:t xml:space="preserve"> 12 (1 décembre 2014): 915‑17, https://doi.org/10.2471/BLT.14.137869; OMS, « La prévention et l’élimination du manque de respect et des mauvais traitements lors de l’accouchement dans des établissements de soins » (Geneve: World Health Organization, 2014), https://www.who.int/reproductivehealth/topics/maternal_perinatal/statement-childbirth/fr/.</w:t>
      </w:r>
      <w:r w:rsidRPr="000F0501">
        <w:fldChar w:fldCharType="end"/>
      </w:r>
    </w:p>
  </w:footnote>
  <w:footnote w:id="13">
    <w:p w14:paraId="38A38BD1" w14:textId="77777777" w:rsidR="00DA47E9" w:rsidRPr="000F0501" w:rsidRDefault="00DA47E9" w:rsidP="00C257A6">
      <w:pPr>
        <w:pStyle w:val="Notedebasdepage"/>
        <w:jc w:val="both"/>
        <w:rPr>
          <w:lang w:val="en-GB"/>
        </w:rPr>
      </w:pPr>
      <w:r w:rsidRPr="000F0501">
        <w:rPr>
          <w:rStyle w:val="Appelnotedebasdep"/>
        </w:rPr>
        <w:footnoteRef/>
      </w:r>
      <w:r w:rsidRPr="000F0501">
        <w:rPr>
          <w:lang w:val="en-GB"/>
        </w:rPr>
        <w:t xml:space="preserve"> </w:t>
      </w:r>
      <w:r w:rsidRPr="000F0501">
        <w:fldChar w:fldCharType="begin"/>
      </w:r>
      <w:r w:rsidRPr="000F0501">
        <w:rPr>
          <w:lang w:val="en-GB"/>
        </w:rPr>
        <w:instrText xml:space="preserve"> ADDIN ZOTERO_ITEM CSL_CITATION {"citationID":"5u6zxOJ4","properties":{"formattedCitation":"M. A. Bohren et al., \\uc0\\u171{}\\uc0\\u160{}Methodological development of tools to measure how women are treated during facility-based childbirth in four countries: labor observation and community survey\\uc0\\u160{}\\uc0\\u187{}, {\\i{}BMC Medical Research Methodology} 18, n\\super o\\nosupersub{} 1 (15 novembre 2018): 132, https://doi.org/10.1186/s12874-018-0603-x.","plainCitation":"M. A. Bohren et al., « Methodological development of tools to measure how women are treated during facility-based childbirth in four countries: labor observation and community survey », BMC Medical Research Methodology 18, no 1 (15 novembre 2018): 132, https://doi.org/10.1186/s12874-018-0603-x.","noteIndex":12},"citationItems":[{"id":4962,"uris":["http://zotero.org/users/1644227/items/FD8MZBZB"],"uri":["http://zotero.org/users/1644227/items/FD8MZBZB"],"itemData":{"id":4962,"type":"article-journal","abstract":"Efforts to improve maternal health are increasingly focused on improving the quality of care provided to women at health facilities, including the promotion of respectful care and eliminating mistreatment of women during childbirth. A WHO-led multi-country research project aims to develop and validate two tools (labor observation and community survey) to measure how women are treated during facility-based childbirth. This paper describes the development process for these measurement tools, and how they were implemented in a multi-country study (Ghana, Guinea, Myanmar and Nigeria).","container-title":"BMC Medical Research Methodology","DOI":"10.1186/s12874-018-0603-x","ISSN":"1471-2288","issue":"1","journalAbbreviation":"BMC Medical Research Methodology","page":"132","source":"BioMed Central","title":"Methodological development of tools to measure how women are treated during facility-based childbirth in four countries: labor observation and community survey","title-short":"Methodological development of tools to measure how women are treated during facility-based childbirth in four countries","volume":"18","author":[{"family":"Bohren","given":"M. A."},{"family":"Vogel","given":"Joshua P."},{"family":"Fawole","given":"Bukola"},{"family":"Maya","given":"Ernest T."},{"family":"Maung","given":"Thae Maung"},{"family":"Baldé","given":"Mamadou Diouldé"},{"family":"Oyeniran","given":"Agnes A."},{"family":"Ogunlade","given":"Modupe"},{"family":"Adu-Bonsaffoh","given":"Kwame"},{"family":"Mon","given":"Nwe Oo"},{"family":"Diallo","given":"Boubacar Alpha"},{"family":"Bangoura","given":"Abou"},{"family":"Adanu","given":"Richard"},{"family":"Landoulsi","given":"Sihem"},{"family":"Gülmezoglu","given":"A. Metin"},{"family":"Tunçalp","given":"Özge"}],"issued":{"date-parts":[["2018",11,15]]}}}],"schema":"https://github.com/citation-style-language/schema/raw/master/csl-citation.json"} </w:instrText>
      </w:r>
      <w:r w:rsidRPr="000F0501">
        <w:fldChar w:fldCharType="separate"/>
      </w:r>
      <w:r w:rsidRPr="000F0501">
        <w:rPr>
          <w:szCs w:val="24"/>
          <w:lang w:val="en-GB"/>
        </w:rPr>
        <w:t xml:space="preserve">M. A. Bohren et al., « Methodological development of tools to measure how women are treated during facility-based childbirth in four countries: labor observation and community survey », </w:t>
      </w:r>
      <w:r w:rsidRPr="000F0501">
        <w:rPr>
          <w:i/>
          <w:iCs/>
          <w:szCs w:val="24"/>
          <w:lang w:val="en-GB"/>
        </w:rPr>
        <w:t>BMC Medical Research Methodology</w:t>
      </w:r>
      <w:r w:rsidRPr="000F0501">
        <w:rPr>
          <w:szCs w:val="24"/>
          <w:lang w:val="en-GB"/>
        </w:rPr>
        <w:t xml:space="preserve"> 18, n</w:t>
      </w:r>
      <w:r w:rsidRPr="000F0501">
        <w:rPr>
          <w:szCs w:val="24"/>
          <w:vertAlign w:val="superscript"/>
          <w:lang w:val="en-GB"/>
        </w:rPr>
        <w:t>o</w:t>
      </w:r>
      <w:r w:rsidRPr="000F0501">
        <w:rPr>
          <w:szCs w:val="24"/>
          <w:lang w:val="en-GB"/>
        </w:rPr>
        <w:t xml:space="preserve"> 1 (15 novembre 2018): 132, https://doi.org/10.1186/s12874-018-0603-x.</w:t>
      </w:r>
      <w:r w:rsidRPr="000F0501">
        <w:fldChar w:fldCharType="end"/>
      </w:r>
    </w:p>
  </w:footnote>
  <w:footnote w:id="14">
    <w:p w14:paraId="75379376" w14:textId="77777777" w:rsidR="00DA47E9" w:rsidRPr="000F0501" w:rsidRDefault="00DA47E9" w:rsidP="00C257A6">
      <w:pPr>
        <w:pStyle w:val="Notedebasdepage"/>
        <w:jc w:val="both"/>
        <w:rPr>
          <w:lang w:val="en-GB"/>
        </w:rPr>
      </w:pPr>
      <w:r w:rsidRPr="000F0501">
        <w:rPr>
          <w:rStyle w:val="Appelnotedebasdep"/>
        </w:rPr>
        <w:footnoteRef/>
      </w:r>
      <w:r w:rsidRPr="000F0501">
        <w:rPr>
          <w:lang w:val="en-GB"/>
        </w:rPr>
        <w:t xml:space="preserve"> </w:t>
      </w:r>
      <w:r w:rsidRPr="000F0501">
        <w:fldChar w:fldCharType="begin"/>
      </w:r>
      <w:r w:rsidRPr="000F0501">
        <w:rPr>
          <w:lang w:val="en-GB"/>
        </w:rPr>
        <w:instrText xml:space="preserve"> ADDIN ZOTERO_ITEM CSL_CITATION {"citationID":"Mu6NoENd","properties":{"formattedCitation":"Michelle Sadler et al., \\uc0\\u171{}\\uc0\\u160{}Moving beyond Disrespect and Abuse: Addressing the Structural Dimensions of Obstetric Violence\\uc0\\u160{}\\uc0\\u187{}, {\\i{}Reproductive Health Matters} 24, n\\super o\\nosupersub{} 47 (mai 2016): 47\\uc0\\u8209{}55, https://doi.org/10.1016/j.rhm.2016.04.002.","plainCitation":"Michelle Sadler et al., « Moving beyond Disrespect and Abuse: Addressing the Structural Dimensions of Obstetric Violence », Reproductive Health Matters 24, no 47 (mai 2016): 47‑55, https://doi.org/10.1016/j.rhm.2016.04.002.","noteIndex":13},"citationItems":[{"id":931,"uris":["http://zotero.org/users/1644227/items/4PH757VK"],"uri":["http://zotero.org/users/1644227/items/4PH757VK"],"itemData":{"id":931,"type":"article-journal","container-title":"Reproductive Health Matters","DOI":"10.1016/j.rhm.2016.04.002","ISSN":"09688080","issue":"47","language":"en","page":"47-55","source":"CrossRef","title":"Moving beyond disrespect and abuse: addressing the structural dimensions of obstetric violence","title-short":"Moving beyond disrespect and abuse","volume":"24","author":[{"family":"Sadler","given":"Michelle"},{"family":"Santos","given":"Mário JDS"},{"family":"Ruiz-Berdún","given":"Dolores"},{"family":"Rojas","given":"Gonzalo Leiva"},{"family":"Skoko","given":"Elena"},{"family":"Gillen","given":"Patricia"},{"family":"Clausen","given":"Jette A"}],"issued":{"date-parts":[["2016",5]]}}}],"schema":"https://github.com/citation-style-language/schema/raw/master/csl-citation.json"} </w:instrText>
      </w:r>
      <w:r w:rsidRPr="000F0501">
        <w:fldChar w:fldCharType="separate"/>
      </w:r>
      <w:r w:rsidRPr="000F0501">
        <w:rPr>
          <w:szCs w:val="24"/>
          <w:lang w:val="en-GB"/>
        </w:rPr>
        <w:t xml:space="preserve">Michelle Sadler et al., « Moving beyond Disrespect and Abuse: Addressing the Structural Dimensions of Obstetric Violence », </w:t>
      </w:r>
      <w:r w:rsidRPr="000F0501">
        <w:rPr>
          <w:i/>
          <w:iCs/>
          <w:szCs w:val="24"/>
          <w:lang w:val="en-GB"/>
        </w:rPr>
        <w:t>Reproductive Health Matters</w:t>
      </w:r>
      <w:r w:rsidRPr="000F0501">
        <w:rPr>
          <w:szCs w:val="24"/>
          <w:lang w:val="en-GB"/>
        </w:rPr>
        <w:t xml:space="preserve"> 24, n</w:t>
      </w:r>
      <w:r w:rsidRPr="000F0501">
        <w:rPr>
          <w:szCs w:val="24"/>
          <w:vertAlign w:val="superscript"/>
          <w:lang w:val="en-GB"/>
        </w:rPr>
        <w:t>o</w:t>
      </w:r>
      <w:r w:rsidRPr="000F0501">
        <w:rPr>
          <w:szCs w:val="24"/>
          <w:lang w:val="en-GB"/>
        </w:rPr>
        <w:t xml:space="preserve"> 47 (mai 2016): 47‑55, https://doi.org/10.1016/j.rhm.2016.04.002.</w:t>
      </w:r>
      <w:r w:rsidRPr="000F0501">
        <w:fldChar w:fldCharType="end"/>
      </w:r>
    </w:p>
  </w:footnote>
  <w:footnote w:id="15">
    <w:p w14:paraId="7020FB18" w14:textId="77777777" w:rsidR="00DA47E9" w:rsidRPr="000F0501" w:rsidRDefault="00DA47E9" w:rsidP="00C257A6">
      <w:pPr>
        <w:pStyle w:val="Notedebasdepage"/>
        <w:jc w:val="both"/>
      </w:pPr>
      <w:r w:rsidRPr="000F0501">
        <w:rPr>
          <w:rStyle w:val="Appelnotedebasdep"/>
        </w:rPr>
        <w:footnoteRef/>
      </w:r>
      <w:r w:rsidRPr="000F0501">
        <w:t xml:space="preserve"> </w:t>
      </w:r>
      <w:r w:rsidRPr="000F0501">
        <w:fldChar w:fldCharType="begin"/>
      </w:r>
      <w:r w:rsidRPr="000F0501">
        <w:instrText xml:space="preserve"> ADDIN ZOTERO_ITEM CSL_CITATION {"citationID":"bSaUCYgj","properties":{"formattedCitation":"Dubravka \\uc0\\u352{}imonovi\\uc0\\u263{}, \\uc0\\u171{}\\uc0\\u160{}Adoption d\\uc0\\u8217{}une d\\uc0\\u233{}marche fond\\uc0\\u233{}e sur les droits de la personne dans la lutte contre les mauvais traitements et les violences inflig\\uc0\\u233{}s aux femmes dans les services de sant\\uc0\\u233{} procr\\uc0\\u233{}ative, en particulier les violences commises pendant l\\uc0\\u8217{}accouchement et les violences obst\\uc0\\u233{}tricales\\uc0\\u160{}\\uc0\\u187{} (Nations Unies, 11 juillet 2019).","plainCitation":"Dubravka Šimonović, « Adoption d’une démarche fondée sur les droits de la personne dans la lutte contre les mauvais traitements et les violences infligés aux femmes dans les services de santé procréative, en particulier les violences commises pendant l’accouchement et les violences obstétricales » (Nations Unies, 11 juillet 2019).","noteIndex":14},"citationItems":[{"id":"XirzSxWp/q3VZmTK6","uris":["http://zotero.org/users/4504888/items/MQ353D3C"],"uri":["http://zotero.org/users/4504888/items/MQ353D3C"],"itemData":{"id":401,"type":"report","publisher":"Nations Unies","title":"Adoption d’une démarche fondée sur les droits de la personne dans la lutte contre les mauvais traitements et les violences infligés aux femmes dans les services de santé procréative, en particulier les violences commises pendant l’accouchement et les violences obstétricales","author":[{"family":"Dubravka Šimonović","given":""}],"issued":{"date-parts":[["2019",7,11]]}}}],"schema":"https://github.com/citation-style-language/schema/raw/master/csl-citation.json"} </w:instrText>
      </w:r>
      <w:r w:rsidRPr="000F0501">
        <w:fldChar w:fldCharType="separate"/>
      </w:r>
      <w:r w:rsidRPr="000F0501">
        <w:rPr>
          <w:szCs w:val="24"/>
        </w:rPr>
        <w:t>Dubravka Šimonović, « Adoption d’une démarche fondée sur les droits de la personne dans la lutte contre les mauvais traitements et les violences infligés aux femmes dans les services de santé procréative, en particulier les violences commises pendant l’accouchement et les violences obstétricales » (Nations Unies, 11 juillet 2019).</w:t>
      </w:r>
      <w:r w:rsidRPr="000F0501">
        <w:fldChar w:fldCharType="end"/>
      </w:r>
    </w:p>
  </w:footnote>
  <w:footnote w:id="16">
    <w:p w14:paraId="3C4DB0D8" w14:textId="77777777" w:rsidR="00DA47E9" w:rsidRPr="000F0501" w:rsidRDefault="00DA47E9" w:rsidP="00C257A6">
      <w:pPr>
        <w:pStyle w:val="Notedebasdepage"/>
        <w:jc w:val="both"/>
      </w:pPr>
      <w:r w:rsidRPr="000F0501">
        <w:rPr>
          <w:rStyle w:val="Appelnotedebasdep"/>
        </w:rPr>
        <w:footnoteRef/>
      </w:r>
      <w:r w:rsidRPr="000F0501">
        <w:t xml:space="preserve"> </w:t>
      </w:r>
      <w:r w:rsidRPr="000F0501">
        <w:fldChar w:fldCharType="begin"/>
      </w:r>
      <w:r w:rsidRPr="000F0501">
        <w:instrText xml:space="preserve"> ADDIN ZOTERO_ITEM CSL_CITATION {"citationID":"Mibv0pDK","properties":{"formattedCitation":"Jhpiego, \\uc0\\u171{}\\uc0\\u160{}Les soins de maternit\\uc0\\u233{} respectueux\\uc0\\u160{}\\uc0\\u187{}, 2017, 4; OMS, \\uc0\\u171{}\\uc0\\u160{}Recommandations de l\\uc0\\u8217{}OMS sur les soins intrapartum pour une exp\\uc0\\u233{}rience positive de l\\uc0\\u8217{}accouchement\\uc0\\u160{}\\uc0\\u187{} (World Health Organization, 2018), http://www.who.int/reproductivehealth/publications/intrapartum-care-guidelines/fr/.","plainCitation":"Jhpiego, « Les soins de maternité respectueux », 2017, 4; OMS, « Recommandations de l’OMS sur les soins intrapartum pour une expérience positive de l’accouchement » (World Health Organization, 2018), http://www.who.int/reproductivehealth/publications/intrapartum-care-guidelines/fr/.","noteIndex":15},"citationItems":[{"id":7050,"uris":["http://zotero.org/users/1644227/items/PK95IMXY"],"uri":["http://zotero.org/users/1644227/items/PK95IMXY"],"itemData":{"id":7050,"type":"article-journal","language":"fr","page":"4","source":"Zotero","title":"Les soins de maternité respectueux","author":[{"family":"Jhpiego","given":""}],"issued":{"date-parts":[["2017"]]}},"label":"page"},{"id":6983,"uris":["http://zotero.org/users/1644227/items/JB5YIYQR"],"uri":["http://zotero.org/users/1644227/items/JB5YIYQR"],"itemData":{"id":6983,"type":"report","note":"publisher: World Health Organization","title":"Recommandations de l’OMS sur les soins intrapartum pour une expérience positive de l’accouchement","URL":"http://www.who.int/reproductivehealth/publications/intrapartum-care-guidelines/fr/","author":[{"family":"OMS","given":""}],"accessed":{"date-parts":[["2020",10,28]]},"issued":{"date-parts":[["2018"]]}},"label":"page"}],"schema":"https://github.com/citation-style-language/schema/raw/master/csl-citation.json"} </w:instrText>
      </w:r>
      <w:r w:rsidRPr="000F0501">
        <w:fldChar w:fldCharType="separate"/>
      </w:r>
      <w:r w:rsidRPr="000F0501">
        <w:rPr>
          <w:szCs w:val="24"/>
        </w:rPr>
        <w:t>Jhpiego, « Les soins de maternité respectueux », 2017, 4; OMS, « Recommandations de l’OMS sur les soins intrapartum pour une expérience positive de l’accouchement » (World Health Organization, 2018), http://www.who.int/reproductivehealth/publications/intrapartum-care-guidelines/fr/.</w:t>
      </w:r>
      <w:r w:rsidRPr="000F0501">
        <w:fldChar w:fldCharType="end"/>
      </w:r>
    </w:p>
  </w:footnote>
  <w:footnote w:id="17">
    <w:p w14:paraId="0B862251" w14:textId="77777777" w:rsidR="00DA47E9" w:rsidRPr="000F0501" w:rsidRDefault="00DA47E9" w:rsidP="00C257A6">
      <w:pPr>
        <w:pStyle w:val="Notedebasdepage"/>
        <w:jc w:val="both"/>
      </w:pPr>
      <w:r w:rsidRPr="000F0501">
        <w:rPr>
          <w:rStyle w:val="Appelnotedebasdep"/>
        </w:rPr>
        <w:footnoteRef/>
      </w:r>
      <w:r w:rsidRPr="000F0501">
        <w:t xml:space="preserve"> </w:t>
      </w:r>
      <w:r w:rsidRPr="000F0501">
        <w:fldChar w:fldCharType="begin"/>
      </w:r>
      <w:r w:rsidRPr="000F0501">
        <w:instrText xml:space="preserve"> ADDIN ZOTERO_ITEM CSL_CITATION {"citationID":"sUNQ6cUc","properties":{"formattedCitation":"Cl\\uc0\\u233{}mence Schantz et al., \\uc0\\u171{}\\uc0\\u160{}Caesarean Section in Benin and Mali: Increased Recourse to Technology Due to Suffering and under-Resourced Facilities\\uc0\\u160{}\\uc0\\u187{}, {\\i{}Reproductive Biomedicine &amp; Society Online} 10 (janvier 2020): 10\\uc0\\u8209{}18, https://doi.org/10.1016/j.rbms.2019.12.001.","plainCitation":"Clémence Schantz et al., « Caesarean Section in Benin and Mali: Increased Recourse to Technology Due to Suffering and under-Resourced Facilities », Reproductive Biomedicine &amp; Society Online 10 (janvier 2020): 10‑18, https://doi.org/10.1016/j.rbms.2019.12.001.","noteIndex":16},"citationItems":[{"id":6146,"uris":["http://zotero.org/users/1644227/items/LL97C3IE"],"uri":["http://zotero.org/users/1644227/items/LL97C3IE"],"itemData":{"id":6146,"type":"article-journal","abstract":"In line with policies to combat maternal mortality, the medicalization of childbirth is increasing in low-income countries, while access to healthcare services remains difficult for many women. High caesarean section rates have been documented recently in hospitals in Mali and Benin, illustrating an a-priori paradoxical situation, compared with low caesarean section rates in the population. Through a qualitative approach, this article aims to describe the practice of caesarean section in maternity wards in Bamako and Cotonou. Workshops with obstetricians and midwives; participant observation inside labour rooms; and in-depth interviews with caregivers, patients and policy makers have indicated increased recourse to caesarean section due to women’s and caregivers’ suffering and under-resourced facilities. Within these procedures, two types of caesarean section were documented: ‘maternal distress caesarean section’ and ‘preventive caesarean section’. The main reasons for these caesarean sections are maternal fear and pain, and a lack of resources. Inadequately resourced facilities lead to staff suffering and ethical breakdowns, and encourage the inappropriate use of technology. The policy of access to free caesarean section procedures exacerbates the issue of non-medically-justified caesarean sections in these countries. The overuse of caesarean section is particularly alarming in countries with high fertility as it constitutes a danger to both mothers and babies in the short and long term. Currently, conditions are in place in Benin and Mali for an increase in non-medically-justified caesarean sections. In the short term, such an increase could constitute a new burden for these two sub-Saharan countries, where maternal mortality is high.","container-title":"Reproductive Biomedicine &amp; Society Online","DOI":"10.1016/j.rbms.2019.12.001","ISSN":"24056618","language":"en","page":"10-18","source":"Crossref","title":"Caesarean section in Benin and Mali: increased recourse to technology due to suffering and under-resourced facilities","title-short":"Caesarean section in Benin and Mali","volume":"10","author":[{"family":"Schantz","given":"Clémence"},{"family":"Aboubakar","given":"Moufalilou"},{"family":"Traoré","given":"Abou Bakary"},{"family":"Ravit","given":"Marion"},{"family":"Loenzien","given":"Myriam","non-dropping-particle":"de"},{"family":"Dumont","given":"Alexandre"}],"issued":{"date-parts":[["2020",1]]}}}],"schema":"https://github.com/citation-style-language/schema/raw/master/csl-citation.json"} </w:instrText>
      </w:r>
      <w:r w:rsidRPr="000F0501">
        <w:fldChar w:fldCharType="separate"/>
      </w:r>
      <w:r w:rsidRPr="000F0501">
        <w:rPr>
          <w:szCs w:val="24"/>
        </w:rPr>
        <w:t xml:space="preserve">Clémence Schantz et al., « Caesarean Section in Benin and Mali: Increased Recourse to Technology Due to Suffering and under-Resourced Facilities », </w:t>
      </w:r>
      <w:r w:rsidRPr="000F0501">
        <w:rPr>
          <w:i/>
          <w:iCs/>
          <w:szCs w:val="24"/>
        </w:rPr>
        <w:t>Reproductive Biomedicine &amp; Society Online</w:t>
      </w:r>
      <w:r w:rsidRPr="000F0501">
        <w:rPr>
          <w:szCs w:val="24"/>
        </w:rPr>
        <w:t xml:space="preserve"> 10 (janvier 2020): 10‑18, https://doi.org/10.1016/j.rbms.2019.12.001.</w:t>
      </w:r>
      <w:r w:rsidRPr="000F0501">
        <w:fldChar w:fldCharType="end"/>
      </w:r>
    </w:p>
  </w:footnote>
  <w:footnote w:id="18">
    <w:p w14:paraId="33DF3AB8" w14:textId="77777777" w:rsidR="00DA47E9" w:rsidRPr="007C4A54" w:rsidRDefault="00DA47E9" w:rsidP="0006494E">
      <w:pPr>
        <w:pStyle w:val="Notedebasdepage"/>
        <w:jc w:val="both"/>
      </w:pPr>
      <w:r w:rsidRPr="000F0501">
        <w:rPr>
          <w:rStyle w:val="Appelnotedebasdep"/>
        </w:rPr>
        <w:footnoteRef/>
      </w:r>
      <w:r w:rsidRPr="000F0501">
        <w:t xml:space="preserve"> </w:t>
      </w:r>
      <w:r w:rsidRPr="007C4A54">
        <w:fldChar w:fldCharType="begin"/>
      </w:r>
      <w:r w:rsidRPr="007C4A54">
        <w:instrText xml:space="preserve"> ADDIN ZOTERO_ITEM CSL_CITATION {"citationID":"UaNlwUDF","properties":{"formattedCitation":"OMS, \\uc0\\u171{}\\uc0\\u160{}La pr\\uc0\\u233{}vention et l\\uc0\\u8217{}\\uc0\\u233{}limination du manque de respect et des mauvais traitements lors de l\\uc0\\u8217{}accouchement dans des \\uc0\\u233{}tablissements de soins\\uc0\\u160{}\\uc0\\u187{}; OMS, \\uc0\\u171{}\\uc0\\u160{}Standards pour l\\uc0\\u8217{}am\\uc0\\u233{}lioration de la qualit\\uc0\\u233{} des soins maternels et n\\uc0\\u233{}onatals dans les \\uc0\\u233{}tablissements de sant\\uc0\\u233{}\\uc0\\u160{}\\uc0\\u187{} (Gen\\uc0\\u232{}ve, 2017); OMS, \\uc0\\u171{}\\uc0\\u160{}Recommandations de l\\uc0\\u8217{}OMS sur les soins intrapartum pour une exp\\uc0\\u233{}rience positive de l\\uc0\\u8217{}accouchement\\uc0\\u160{}\\uc0\\u187{}.","plainCitation":"OMS, « La prévention et l’élimination du manque de respect et des mauvais traitements lors de l’accouchement dans des établissements de soins »; OMS, « Standards pour l’amélioration de la qualité des soins maternels et néonatals dans les établissements de santé » (Genève, 2017); OMS, « Recommandations de l’OMS sur les soins intrapartum pour une expérience positive de l’accouchement ».","noteIndex":17},"citationItems":[{"id":6980,"uris":["http://zotero.org/users/1644227/items/352HQZUR"],"uri":["http://zotero.org/users/1644227/items/352HQZUR"],"itemData":{"id":6980,"type":"report","abstract":"mauvais traitements subis par les femmes lors de l’accouchements en établissement de soins font état d’agressions physiques, d’humiliations graves, d’agressions verbales, de procédures médicales imposées de manière coercitive","event-place":"Geneve","note":"publisher: World Health Organization","publisher-place":"Geneve","title":"La prévention et l’élimination du manque de respect et des mauvais traitements lors de l’accouchement dans des établissements de soins","URL":"https://www.who.int/reproductivehealth/topics/maternal_perinatal/statement-childbirth/fr/","author":[{"family":"OMS","given":""}],"accessed":{"date-parts":[["2020",10,28]]},"issued":{"date-parts":[["2014"]]}},"label":"page"},{"id":7038,"uris":["http://zotero.org/users/1644227/items/P4WKN5BP"],"uri":["http://zotero.org/users/1644227/items/P4WKN5BP"],"itemData":{"id":7038,"type":"report","event-place":"Genève","page":"84","publisher-place":"Genève","title":"Standards pour l'amélioration de la qualité des soins maternels et néonatals dans les établissements de santé","author":[{"family":"OMS","given":""}],"issued":{"date-parts":[["2017"]]}},"label":"page"},{"id":6983,"uris":["http://zotero.org/users/1644227/items/JB5YIYQR"],"uri":["http://zotero.org/users/1644227/items/JB5YIYQR"],"itemData":{"id":6983,"type":"report","note":"publisher: World Health Organization","title":"Recommandations de l’OMS sur les soins intrapartum pour une expérience positive de l’accouchement","URL":"http://www.who.int/reproductivehealth/publications/intrapartum-care-guidelines/fr/","author":[{"family":"OMS","given":""}],"accessed":{"date-parts":[["2020",10,28]]},"issued":{"date-parts":[["2018"]]}},"label":"page"}],"schema":"https://github.com/citation-style-language/schema/raw/master/csl-citation.json"} </w:instrText>
      </w:r>
      <w:r w:rsidRPr="007C4A54">
        <w:fldChar w:fldCharType="separate"/>
      </w:r>
      <w:r w:rsidRPr="007C4A54">
        <w:rPr>
          <w:szCs w:val="24"/>
        </w:rPr>
        <w:t>OMS, « La prévention et l’élimination du manque de respect et des mauvais traitements lors de l’accouchement dans des établissements de soins »; OMS, « Standards pour l’amélioration de la qualité des soins maternels et néonatals dans les établissements de santé » (Genève, 2017); OMS, « Recommandations de l’OMS sur les soins intrapartum pour une expérience positive de l’accouchement ».</w:t>
      </w:r>
      <w:r w:rsidRPr="007C4A54">
        <w:fldChar w:fldCharType="end"/>
      </w:r>
    </w:p>
  </w:footnote>
  <w:footnote w:id="19">
    <w:p w14:paraId="15DC6EA7" w14:textId="3457AFD2" w:rsidR="00DA47E9" w:rsidRPr="0006494E" w:rsidRDefault="00DA47E9" w:rsidP="007C4A54">
      <w:pPr>
        <w:pStyle w:val="Notedebasdepage"/>
        <w:jc w:val="both"/>
      </w:pPr>
      <w:r w:rsidRPr="007C4A54">
        <w:rPr>
          <w:rStyle w:val="Appelnotedebasdep"/>
        </w:rPr>
        <w:footnoteRef/>
      </w:r>
      <w:r w:rsidRPr="007C4A54">
        <w:t xml:space="preserve"> </w:t>
      </w:r>
      <w:r w:rsidR="00C76BB1">
        <w:t>L</w:t>
      </w:r>
      <w:r w:rsidRPr="0006494E">
        <w:t>a Déclaration sur l’élimination de la violence contre les femmes (1993), adoptée par l’Assemblée générale de l’ONU suite à la conférence des droits humains à Vienne, le Protocole de Maputo relatif aux droits de la femme en Afrique adopté le 11 juillet 2003 par l’Union africaine et entré e</w:t>
      </w:r>
      <w:r w:rsidR="00C76BB1">
        <w:t>n vigueur le 25 novembre 2005,</w:t>
      </w:r>
      <w:r w:rsidRPr="0006494E">
        <w:t xml:space="preserve"> la Convention d’Istanbul sur la prévention et la lutte contre la violence à l’égard des femmes et la violence dome</w:t>
      </w:r>
      <w:r w:rsidR="00C76BB1">
        <w:t xml:space="preserve">stique, adoptée le 7 avril 2011 ou la Convention </w:t>
      </w:r>
      <w:proofErr w:type="spellStart"/>
      <w:r w:rsidR="00C76BB1">
        <w:t>Belem</w:t>
      </w:r>
      <w:proofErr w:type="spellEnd"/>
      <w:r w:rsidR="00C76BB1">
        <w:t xml:space="preserve"> do Para de 1994 sur les violences faites aux femmes qui couvre tous les Etats d’Amérique (OEA). </w:t>
      </w:r>
    </w:p>
  </w:footnote>
  <w:footnote w:id="20">
    <w:p w14:paraId="448DACEC" w14:textId="77777777" w:rsidR="00DA47E9" w:rsidRPr="007C4A54" w:rsidRDefault="00DA47E9" w:rsidP="007C4A54">
      <w:pPr>
        <w:pStyle w:val="Notedebasdepage"/>
        <w:jc w:val="both"/>
      </w:pPr>
      <w:r w:rsidRPr="007C4A54">
        <w:rPr>
          <w:rStyle w:val="Appelnotedebasdep"/>
        </w:rPr>
        <w:footnoteRef/>
      </w:r>
      <w:r w:rsidRPr="007C4A54">
        <w:t xml:space="preserve"> </w:t>
      </w:r>
      <w:r w:rsidRPr="007C4A54">
        <w:fldChar w:fldCharType="begin"/>
      </w:r>
      <w:r w:rsidRPr="007C4A54">
        <w:instrText xml:space="preserve"> ADDIN ZOTERO_ITEM CSL_CITATION {"citationID":"g0mLQ56s","properties":{"formattedCitation":"HCE, \\uc0\\u171{}\\uc0\\u160{}Les actes sexistes durant le suivi gyn\\uc0\\u233{}cologique et obst\\uc0\\u233{}trical. Des remarques aux violences, la n\\uc0\\u233{}cessit\\uc0\\u233{} de reconnaitre, pr\\uc0\\u233{}venir et condamner le sexisme\\uc0\\u160{}\\uc0\\u187{}.","plainCitation":"HCE, « Les actes sexistes durant le suivi gynécologique et obstétrical. Des remarques aux violences, la nécessité de reconnaitre, prévenir et condamner le sexisme ».","noteIndex":19},"citationItems":[{"id":6019,"uris":["http://zotero.org/users/1644227/items/YZXCB3NR"],"uri":["http://zotero.org/users/1644227/items/YZXCB3NR"],"itemData":{"id":6019,"type":"report","event-place":"Paris, France","number":"Rapport n°2018-06-26-SAN-034","page":"164","publisher-place":"Paris, France","title":"Les actes sexistes durant le suivi gynécologique et obstétrical. Des remarques aux violences, la nécessité de reconnaitre, prévenir et condamner le sexisme","author":[{"family":"HCE","given":""}],"issued":{"date-parts":[["2018",6,26]]}}}],"schema":"https://github.com/citation-style-language/schema/raw/master/csl-citation.json"} </w:instrText>
      </w:r>
      <w:r w:rsidRPr="007C4A54">
        <w:fldChar w:fldCharType="separate"/>
      </w:r>
      <w:r w:rsidRPr="007C4A54">
        <w:rPr>
          <w:szCs w:val="24"/>
        </w:rPr>
        <w:t>HCE, « Les actes sexistes durant le suivi gynécologique et obstétrical. Des remarques aux violences, la nécessité de reconnaitre, prévenir et condamner le sexisme ».</w:t>
      </w:r>
      <w:r w:rsidRPr="007C4A54">
        <w:fldChar w:fldCharType="end"/>
      </w:r>
    </w:p>
  </w:footnote>
  <w:footnote w:id="21">
    <w:p w14:paraId="0A2FB2AE" w14:textId="77777777" w:rsidR="00DA47E9" w:rsidRPr="007C4A54" w:rsidRDefault="00DA47E9" w:rsidP="007C4A54">
      <w:pPr>
        <w:pStyle w:val="Notedebasdepage"/>
        <w:jc w:val="both"/>
      </w:pPr>
      <w:r w:rsidRPr="007C4A54">
        <w:rPr>
          <w:rStyle w:val="Appelnotedebasdep"/>
        </w:rPr>
        <w:footnoteRef/>
      </w:r>
      <w:r w:rsidRPr="007C4A54">
        <w:t xml:space="preserve"> </w:t>
      </w:r>
      <w:r w:rsidRPr="007C4A54">
        <w:fldChar w:fldCharType="begin"/>
      </w:r>
      <w:r w:rsidRPr="007C4A54">
        <w:instrText xml:space="preserve"> ADDIN ZOTERO_ITEM CSL_CITATION {"citationID":"orka8lMY","properties":{"formattedCitation":"Adama Faye, Mariama Niane, et Ibrahim Ba, \\uc0\\u171{}\\uc0\\u160{}Home Birth in Women Who Have given Birth at Least Once in a Health Facility: Contributory Factors in a Developing Country\\uc0\\u160{}\\uc0\\u187{}, {\\i{}Acta Obstetricia et Gynecologica Scandinavica} 90, n\\super o\\nosupersub{} 11 (2011): 1239\\uc0\\u8209{}43, https://doi.org/10.1111/j.1600-0412.2011.01163.x.","plainCitation":"Adama Faye, Mariama Niane, et Ibrahim Ba, « Home Birth in Women Who Have given Birth at Least Once in a Health Facility: Contributory Factors in a Developing Country », Acta Obstetricia et Gynecologica Scandinavica 90, no 11 (2011): 1239‑43, https://doi.org/10.1111/j.1600-0412.2011.01163.x.","noteIndex":20},"citationItems":[{"id":7046,"uris":["http://zotero.org/users/1644227/items/QER3FABM"],"uri":["http://zotero.org/users/1644227/items/QER3FABM"],"itemData":{"id":7046,"type":"article-journal","abstract":"Objective. To study the link between patients’ satisfaction about received services in health facilities and the choice of future delivery place of women who had delivered at least once in a facility. Design. Cross-sectional study. Setting. Health district Gossas in Senegal. Sample. Three hundred and seventy-three women who gave birth in the last 12months. Methods. Data were collected using a questionnaire during an interview. Logistic regression was used to explore the determinants of childbirth at home using the Andersen behavioral model. Main Outcome Measures. Place of delivery and satisfaction at reception and conduct of delivery. Results. The average age was 28±6years. Among the women interviewed, 97% were married, 53% being in a polygamous system, and 18% were educated. Forty-seven per cent of them were satisfied with the quality of the last delivery made within a health facility. The prevalence of home birth was 22%. Home births were more frequent among women in a polygamous marriage [odds ratio (OR) 1.85; 95% confidence interval (CI) 1.01–3.14], with no means of transportation (OR 1.68; 95% CI 1.02–3.95) and who lived more than 5km from a health facility (OR 2.24; 95% CI 1.21–4.15). Poor quality of delivery in a health facility (OR 2.52; 95% CI 1.36–4.65) or a delivery done by a male provider (OR 3.90; 95% CI 2.30–6.65) were also risk factors for the choice of home delivery. Conclusions. Particular emphasis should be placed on training healthcare providers to improve the quality of service provided to patients in health facilities.","container-title":"Acta Obstetricia et Gynecologica Scandinavica","DOI":"https://doi.org/10.1111/j.1600-0412.2011.01163.x","ISSN":"1600-0412","issue":"11","language":"en","note":"_eprint: https://obgyn.onlinelibrary.wiley.com/doi/pdf/10.1111/j.1600-0412.2011.01163.x","page":"1239-1243","source":"Wiley Online Library","title":"Home birth in women who have given birth at least once in a health facility: contributory factors in a developing country","title-short":"Home birth in women who have given birth at least once in a health facility","volume":"90","author":[{"family":"Faye","given":"Adama"},{"family":"Niane","given":"Mariama"},{"family":"Ba","given":"Ibrahim"}],"issued":{"date-parts":[["2011"]]}}}],"schema":"https://github.com/citation-style-language/schema/raw/master/csl-citation.json"} </w:instrText>
      </w:r>
      <w:r w:rsidRPr="007C4A54">
        <w:fldChar w:fldCharType="separate"/>
      </w:r>
      <w:r w:rsidRPr="007C4A54">
        <w:rPr>
          <w:szCs w:val="24"/>
        </w:rPr>
        <w:t xml:space="preserve">Adama Faye, Mariama Niane, et Ibrahim Ba, « Home Birth in Women Who Have given Birth at Least Once in a Health Facility: Contributory Factors in a Developing Country », </w:t>
      </w:r>
      <w:r w:rsidRPr="007C4A54">
        <w:rPr>
          <w:i/>
          <w:iCs/>
          <w:szCs w:val="24"/>
        </w:rPr>
        <w:t>Acta Obstetricia et Gynecologica Scandinavica</w:t>
      </w:r>
      <w:r w:rsidRPr="007C4A54">
        <w:rPr>
          <w:szCs w:val="24"/>
        </w:rPr>
        <w:t xml:space="preserve"> 90, n</w:t>
      </w:r>
      <w:r w:rsidRPr="007C4A54">
        <w:rPr>
          <w:szCs w:val="24"/>
          <w:vertAlign w:val="superscript"/>
        </w:rPr>
        <w:t>o</w:t>
      </w:r>
      <w:r w:rsidRPr="007C4A54">
        <w:rPr>
          <w:szCs w:val="24"/>
        </w:rPr>
        <w:t xml:space="preserve"> 11 (2011): 1239‑43, https://doi.org/10.1111/j.1600-0412.2011.01163.x.</w:t>
      </w:r>
      <w:r w:rsidRPr="007C4A54">
        <w:fldChar w:fldCharType="end"/>
      </w:r>
    </w:p>
  </w:footnote>
  <w:footnote w:id="22">
    <w:p w14:paraId="62E661A0" w14:textId="77777777" w:rsidR="00DA47E9" w:rsidRPr="007C4A54" w:rsidRDefault="00DA47E9" w:rsidP="007C4A54">
      <w:pPr>
        <w:pStyle w:val="Notedebasdepage"/>
        <w:jc w:val="both"/>
      </w:pPr>
      <w:r w:rsidRPr="007C4A54">
        <w:rPr>
          <w:rStyle w:val="Appelnotedebasdep"/>
        </w:rPr>
        <w:footnoteRef/>
      </w:r>
      <w:r w:rsidRPr="007C4A54">
        <w:t xml:space="preserve"> </w:t>
      </w:r>
      <w:r w:rsidRPr="007C4A54">
        <w:fldChar w:fldCharType="begin"/>
      </w:r>
      <w:r w:rsidRPr="007C4A54">
        <w:instrText xml:space="preserve"> ADDIN ZOTERO_ITEM CSL_CITATION {"citationID":"3U4BQ4qb","properties":{"formattedCitation":"Meghan A. Bohren et al., \\uc0\\u171{}\\uc0\\u160{}Facilitators and Barriers to Facility-Based Delivery in Low- and Middle-Income Countries: A Qualitative Evidence Synthesis\\uc0\\u160{}\\uc0\\u187{}, {\\i{}Reproductive Health} 11, n\\super o\\nosupersub{} 1 (19 septembre 2014): 71, https://doi.org/10.1186/1742-4755-11-71.","plainCitation":"Meghan A. Bohren et al., « Facilitators and Barriers to Facility-Based Delivery in Low- and Middle-Income Countries: A Qualitative Evidence Synthesis », Reproductive Health 11, no 1 (19 septembre 2014): 71, https://doi.org/10.1186/1742-4755-11-71.","noteIndex":21},"citationItems":[{"id":6036,"uris":["http://zotero.org/users/1644227/items/DPZR59QX"],"uri":["http://zotero.org/users/1644227/items/DPZR59QX"],"itemData":{"id":6036,"type":"article-journal","abstract":"High-quality obstetric delivery in a health facility reduces maternal and perinatal morbidity and mortality. This systematic review synthesizes qualitative evidence related to the facilitators and barriers to delivering at health facilities in low- and middle-income countries. We aim to provide a useful framework for better understanding how various factors influence the decision-making process and the ultimate location of delivery at a facility or elsewhere. We conducted a qualitative evidence synthesis using a thematic analysis. Searches were conducted in PubMed, CINAHL and gray literature databases. Study quality was evaluated using the CASP checklist. The confidence in the findings was assessed using the CERQual method. Thirty-four studies from 17 countries were included. Findings were organized under four broad themes: (1) perceptions of pregnancy and childbirth; (2) influence of sociocultural context and care experiences; (3) resource availability and access; (4) perceptions of quality of care. Key barriers to facility-based delivery include traditional and familial influences, distance to the facility, cost of delivery, and low perceived quality of care and fear of discrimination during facility-based delivery. The emphasis placed on increasing facility-based deliveries by public health entities has led women and their families to believe that childbirth has become medicalized and dehumanized. When faced with the prospect of facility birth, women in low- and middle-income countries may fear various undesirable procedures, and may prefer to deliver at home with a traditional birth attendant. Given the abundant reports of disrespectful and abusive obstetric care highlighted by this synthesis, future research should focus on achieving respectful, non-abusive, and high-quality obstetric care for all women. Funding for this project was provided by The United States Agency for International Development (USAID) and the UNDP/UNFPA/UNICEF/WHO/World Bank Special Programme of Research, Development and Research Training in Human Reproduction, Department of Reproductive Health and Research, World Health Organization.","container-title":"Reproductive Health","DOI":"10.1186/1742-4755-11-71","ISSN":"1742-4755","issue":"1","journalAbbreviation":"Reprod Health","language":"eng","note":"PMID: 25238684\nPMCID: PMC4247708","page":"71","source":"PubMed","title":"Facilitators and barriers to facility-based delivery in low- and middle-income countries: a qualitative evidence synthesis","title-short":"Facilitators and barriers to facility-based delivery in low- and middle-income countries","volume":"11","author":[{"family":"Bohren","given":"Meghan A."},{"family":"Hunter","given":"Erin C."},{"family":"Munthe-Kaas","given":"Heather M."},{"family":"Souza","given":"João Paulo"},{"family":"Vogel","given":"Joshua P."},{"family":"Gülmezoglu","given":"A. Metin"}],"issued":{"date-parts":[["2014",9,19]]}}}],"schema":"https://github.com/citation-style-language/schema/raw/master/csl-citation.json"} </w:instrText>
      </w:r>
      <w:r w:rsidRPr="007C4A54">
        <w:fldChar w:fldCharType="separate"/>
      </w:r>
      <w:r w:rsidRPr="007C4A54">
        <w:rPr>
          <w:szCs w:val="24"/>
        </w:rPr>
        <w:t xml:space="preserve">Meghan A. Bohren et al., « Facilitators and Barriers to Facility-Based Delivery in Low- and Middle-Income Countries: A Qualitative Evidence Synthesis », </w:t>
      </w:r>
      <w:r w:rsidRPr="007C4A54">
        <w:rPr>
          <w:i/>
          <w:iCs/>
          <w:szCs w:val="24"/>
        </w:rPr>
        <w:t>Reproductive Health</w:t>
      </w:r>
      <w:r w:rsidRPr="007C4A54">
        <w:rPr>
          <w:szCs w:val="24"/>
        </w:rPr>
        <w:t xml:space="preserve"> 11, n</w:t>
      </w:r>
      <w:r w:rsidRPr="007C4A54">
        <w:rPr>
          <w:szCs w:val="24"/>
          <w:vertAlign w:val="superscript"/>
        </w:rPr>
        <w:t>o</w:t>
      </w:r>
      <w:r w:rsidRPr="007C4A54">
        <w:rPr>
          <w:szCs w:val="24"/>
        </w:rPr>
        <w:t xml:space="preserve"> 1 (19 septembre 2014): 71, https://doi.org/10.1186/1742-4755-11-71.</w:t>
      </w:r>
      <w:r w:rsidRPr="007C4A54">
        <w:fldChar w:fldCharType="end"/>
      </w:r>
    </w:p>
  </w:footnote>
  <w:footnote w:id="23">
    <w:p w14:paraId="3B3C1B9B" w14:textId="77777777" w:rsidR="00DA47E9" w:rsidRPr="007C4A54" w:rsidRDefault="00DA47E9" w:rsidP="007C4A54">
      <w:pPr>
        <w:pStyle w:val="Notedebasdepage"/>
        <w:jc w:val="both"/>
      </w:pPr>
      <w:r w:rsidRPr="007C4A54">
        <w:rPr>
          <w:rStyle w:val="Appelnotedebasdep"/>
        </w:rPr>
        <w:footnoteRef/>
      </w:r>
      <w:r w:rsidRPr="007C4A54">
        <w:t xml:space="preserve"> </w:t>
      </w:r>
      <w:r w:rsidRPr="007C4A54">
        <w:fldChar w:fldCharType="begin"/>
      </w:r>
      <w:r w:rsidRPr="007C4A54">
        <w:instrText xml:space="preserve"> ADDIN ZOTERO_ITEM CSL_CITATION {"citationID":"rAQBPXjR","properties":{"formattedCitation":"HCE, \\uc0\\u171{}\\uc0\\u160{}Les actes sexistes durant le suivi gyn\\uc0\\u233{}cologique et obst\\uc0\\u233{}trical. Des remarques aux violences, la n\\uc0\\u233{}cessit\\uc0\\u233{} de reconnaitre, pr\\uc0\\u233{}venir et condamner le sexisme\\uc0\\u160{}\\uc0\\u187{}.","plainCitation":"HCE, « Les actes sexistes durant le suivi gynécologique et obstétrical. Des remarques aux violences, la nécessité de reconnaitre, prévenir et condamner le sexisme ».","noteIndex":22},"citationItems":[{"id":6019,"uris":["http://zotero.org/users/1644227/items/YZXCB3NR"],"uri":["http://zotero.org/users/1644227/items/YZXCB3NR"],"itemData":{"id":6019,"type":"report","event-place":"Paris, France","number":"Rapport n°2018-06-26-SAN-034","page":"164","publisher-place":"Paris, France","title":"Les actes sexistes durant le suivi gynécologique et obstétrical. Des remarques aux violences, la nécessité de reconnaitre, prévenir et condamner le sexisme","author":[{"family":"HCE","given":""}],"issued":{"date-parts":[["2018",6,26]]}}}],"schema":"https://github.com/citation-style-language/schema/raw/master/csl-citation.json"} </w:instrText>
      </w:r>
      <w:r w:rsidRPr="007C4A54">
        <w:fldChar w:fldCharType="separate"/>
      </w:r>
      <w:r w:rsidRPr="007C4A54">
        <w:rPr>
          <w:szCs w:val="24"/>
        </w:rPr>
        <w:t>HCE, « Les actes sexistes durant le suivi gynécologique et obstétrical. Des remarques aux violences, la nécessité de reconnaitre, prévenir et condamner le sexisme ».</w:t>
      </w:r>
      <w:r w:rsidRPr="007C4A54">
        <w:fldChar w:fldCharType="end"/>
      </w:r>
    </w:p>
  </w:footnote>
  <w:footnote w:id="24">
    <w:p w14:paraId="0BFBD30B" w14:textId="77777777" w:rsidR="00DA47E9" w:rsidRDefault="00DA47E9" w:rsidP="007C4A54">
      <w:pPr>
        <w:pStyle w:val="Notedebasdepage"/>
        <w:jc w:val="both"/>
      </w:pPr>
      <w:r w:rsidRPr="007C4A54">
        <w:rPr>
          <w:rStyle w:val="Appelnotedebasdep"/>
        </w:rPr>
        <w:footnoteRef/>
      </w:r>
      <w:r w:rsidRPr="007C4A54">
        <w:t xml:space="preserve"> </w:t>
      </w:r>
      <w:r w:rsidRPr="007C4A54">
        <w:fldChar w:fldCharType="begin"/>
      </w:r>
      <w:r w:rsidRPr="007C4A54">
        <w:instrText xml:space="preserve"> ADDIN ZOTERO_ITEM CSL_CITATION {"citationID":"TH3VI0zf","properties":{"formattedCitation":"Nations Unies, \\uc0\\u171{}\\uc0\\u160{}Objectifs du Mill\\uc0\\u233{}naire pour le d\\uc0\\u233{}veloppement. Rapport 2015\\uc0\\u160{}\\uc0\\u187{}.","plainCitation":"Nations Unies, « Objectifs du Millénaire pour le développement. Rapport 2015 ».","noteIndex":23},"citationItems":[{"id":166,"uris":["http://zotero.org/users/1644227/items/TPFXQ3KB"],"uri":["http://zotero.org/users/1644227/items/TPFXQ3KB"],"itemData":{"id":166,"type":"report","page":"75","title":"Objectifs du Millénaire pour le développement. Rapport 2015","author":[{"family":"Nations Unies","given":""}],"issued":{"date-parts":[["2015"]]}}}],"schema":"https://github.com/citation-style-language/schema/raw/master/csl-citation.json"} </w:instrText>
      </w:r>
      <w:r w:rsidRPr="007C4A54">
        <w:fldChar w:fldCharType="separate"/>
      </w:r>
      <w:r w:rsidRPr="007C4A54">
        <w:rPr>
          <w:szCs w:val="24"/>
        </w:rPr>
        <w:t>Nations Unies, « Objectifs du Millénaire pour le développement. Rapport 2015 ».</w:t>
      </w:r>
      <w:r w:rsidRPr="007C4A54">
        <w:fldChar w:fldCharType="end"/>
      </w:r>
    </w:p>
  </w:footnote>
  <w:footnote w:id="25">
    <w:p w14:paraId="56DBF648" w14:textId="77777777" w:rsidR="00DA47E9" w:rsidRPr="007C4A54" w:rsidRDefault="00DA47E9" w:rsidP="007C4A54">
      <w:pPr>
        <w:pStyle w:val="Notedebasdepage"/>
        <w:jc w:val="both"/>
      </w:pPr>
      <w:r w:rsidRPr="007C4A54">
        <w:rPr>
          <w:rStyle w:val="Appelnotedebasdep"/>
        </w:rPr>
        <w:footnoteRef/>
      </w:r>
      <w:r w:rsidRPr="007C4A54">
        <w:t xml:space="preserve"> </w:t>
      </w:r>
      <w:r w:rsidRPr="007C4A54">
        <w:fldChar w:fldCharType="begin"/>
      </w:r>
      <w:r w:rsidRPr="007C4A54">
        <w:instrText xml:space="preserve"> ADDIN ZOTERO_ITEM CSL_CITATION {"citationID":"sX01ZszC","properties":{"formattedCitation":"HCE, \\uc0\\u171{}\\uc0\\u160{}Les actes sexistes durant le suivi gyn\\uc0\\u233{}cologique et obst\\uc0\\u233{}trical. Des remarques aux violences, la n\\uc0\\u233{}cessit\\uc0\\u233{} de reconnaitre, pr\\uc0\\u233{}venir et condamner le sexisme\\uc0\\u160{}\\uc0\\u187{}.","plainCitation":"HCE, « Les actes sexistes durant le suivi gynécologique et obstétrical. Des remarques aux violences, la nécessité de reconnaitre, prévenir et condamner le sexisme ».","noteIndex":28},"citationItems":[{"id":6019,"uris":["http://zotero.org/users/1644227/items/YZXCB3NR"],"uri":["http://zotero.org/users/1644227/items/YZXCB3NR"],"itemData":{"id":6019,"type":"report","event-place":"Paris, France","number":"Rapport n°2018-06-26-SAN-034","page":"164","publisher-place":"Paris, France","title":"Les actes sexistes durant le suivi gynécologique et obstétrical. Des remarques aux violences, la nécessité de reconnaitre, prévenir et condamner le sexisme","author":[{"family":"HCE","given":""}],"issued":{"date-parts":[["2018",6,26]]}}}],"schema":"https://github.com/citation-style-language/schema/raw/master/csl-citation.json"} </w:instrText>
      </w:r>
      <w:r w:rsidRPr="007C4A54">
        <w:fldChar w:fldCharType="separate"/>
      </w:r>
      <w:r w:rsidRPr="007C4A54">
        <w:rPr>
          <w:szCs w:val="24"/>
        </w:rPr>
        <w:t>HCE, « Les actes sexistes durant le suivi gynécologique et obstétrical. Des remarques aux violences, la nécessité de reconnaitre, prévenir et condamner le sexisme ».</w:t>
      </w:r>
      <w:r w:rsidRPr="007C4A54">
        <w:fldChar w:fldCharType="end"/>
      </w:r>
    </w:p>
  </w:footnote>
  <w:footnote w:id="26">
    <w:p w14:paraId="4F840537" w14:textId="77777777" w:rsidR="00DA47E9" w:rsidRPr="007C4A54" w:rsidRDefault="00DA47E9" w:rsidP="007C4A54">
      <w:pPr>
        <w:pStyle w:val="Notedebasdepage"/>
        <w:jc w:val="both"/>
      </w:pPr>
      <w:r w:rsidRPr="007C4A54">
        <w:rPr>
          <w:rStyle w:val="Appelnotedebasdep"/>
        </w:rPr>
        <w:footnoteRef/>
      </w:r>
      <w:r w:rsidRPr="007C4A54">
        <w:t xml:space="preserve"> </w:t>
      </w:r>
      <w:r w:rsidRPr="007C4A54">
        <w:fldChar w:fldCharType="begin"/>
      </w:r>
      <w:r w:rsidRPr="007C4A54">
        <w:instrText xml:space="preserve"> ADDIN ZOTERO_ITEM CSL_CITATION {"citationID":"62lpEacX","properties":{"formattedCitation":"Yannick Jaffr\\uc0\\u233{} et Alain Prual, \\uc0\\u171{}\\uc0\\u160{}\\uc0\\u171{}\\uc0\\u8239{}Le corps des sages-femmes\\uc0\\u8239{}\\uc0\\u187{}, entre identit\\uc0\\u233{}s professionnelle et sociale\\uc0\\u160{}\\uc0\\u187{}, {\\i{}Sciences sociales et sant\\uc0\\u233{}} 11, n\\super o\\nosupersub{} 2 (1993): 63\\uc0\\u8209{}80, https://doi.org/10.3406/sosan.1993.1265.","plainCitation":"Yannick Jaffré et Alain Prual, « « Le corps des sages-femmes », entre identités professionnelle et sociale », Sciences sociales et santé 11, no 2 (1993): 63‑80, https://doi.org/10.3406/sosan.1993.1265.","noteIndex":29},"citationItems":[{"id":171,"uris":["http://zotero.org/users/1644227/items/G4W9KGK4"],"uri":["http://zotero.org/users/1644227/items/G4W9KGK4"],"itemData":{"id":171,"type":"article-journal","container-title":"Sciences sociales et santé","DOI":"10.3406/sosan.1993.1265","ISSN":"0294-0337","issue":"2","language":"fr","page":"63-80","source":"CrossRef","title":"« Le corps des sages-femmes », entre identités professionnelle et sociale","volume":"11","author":[{"family":"Jaffré","given":"Yannick"},{"family":"Prual","given":"Alain"}],"issued":{"date-parts":[["1993"]]}}}],"schema":"https://github.com/citation-style-language/schema/raw/master/csl-citation.json"} </w:instrText>
      </w:r>
      <w:r w:rsidRPr="007C4A54">
        <w:fldChar w:fldCharType="separate"/>
      </w:r>
      <w:r w:rsidRPr="007C4A54">
        <w:rPr>
          <w:szCs w:val="24"/>
        </w:rPr>
        <w:t xml:space="preserve">Yannick Jaffré et Alain Prual, « « Le corps des sages-femmes », entre identités professionnelle et sociale », </w:t>
      </w:r>
      <w:r w:rsidRPr="007C4A54">
        <w:rPr>
          <w:i/>
          <w:iCs/>
          <w:szCs w:val="24"/>
        </w:rPr>
        <w:t>Sciences sociales et santé</w:t>
      </w:r>
      <w:r w:rsidRPr="007C4A54">
        <w:rPr>
          <w:szCs w:val="24"/>
        </w:rPr>
        <w:t xml:space="preserve"> 11, n</w:t>
      </w:r>
      <w:r w:rsidRPr="007C4A54">
        <w:rPr>
          <w:szCs w:val="24"/>
          <w:vertAlign w:val="superscript"/>
        </w:rPr>
        <w:t>o</w:t>
      </w:r>
      <w:r w:rsidRPr="007C4A54">
        <w:rPr>
          <w:szCs w:val="24"/>
        </w:rPr>
        <w:t xml:space="preserve"> 2 (1993): 63‑80, https://doi.org/10.3406/sosan.1993.1265.</w:t>
      </w:r>
      <w:r w:rsidRPr="007C4A54">
        <w:fldChar w:fldCharType="end"/>
      </w:r>
    </w:p>
  </w:footnote>
  <w:footnote w:id="27">
    <w:p w14:paraId="16C8FFC0" w14:textId="77777777" w:rsidR="00DA47E9" w:rsidRPr="007C4A54" w:rsidRDefault="00DA47E9" w:rsidP="007C4A54">
      <w:pPr>
        <w:pStyle w:val="Notedebasdepage"/>
        <w:jc w:val="both"/>
      </w:pPr>
      <w:r w:rsidRPr="007C4A54">
        <w:rPr>
          <w:rStyle w:val="Appelnotedebasdep"/>
        </w:rPr>
        <w:footnoteRef/>
      </w:r>
      <w:r w:rsidRPr="007C4A54">
        <w:t xml:space="preserve"> </w:t>
      </w:r>
      <w:r w:rsidRPr="007C4A54">
        <w:fldChar w:fldCharType="begin"/>
      </w:r>
      <w:r w:rsidRPr="007C4A54">
        <w:instrText xml:space="preserve"> ADDIN ZOTERO_ITEM CSL_CITATION {"citationID":"yCeCXV1u","properties":{"formattedCitation":"Yannick Jaffr\\uc0\\u233{} et Jean-Pierre Olivier de Sardan, {\\i{}Une m\\uc0\\u233{}decine inhospitali\\uc0\\u232{}re: les difficiles relations entre soignants et soign\\uc0\\u233{}s dans les cinq capitales d\\uc0\\u8217{}Afrique de l\\uc0\\u8217{}Ouest} (Paris; Marseille: Karthala\\uc0\\u8239{}; APAD, 2003).","plainCitation":"Yannick Jaffré et Jean-Pierre Olivier de Sardan, Une médecine inhospitalière: les difficiles relations entre soignants et soignés dans les cinq capitales d’Afrique de l’Ouest (Paris; Marseille: Karthala ; APAD, 2003).","noteIndex":30},"citationItems":[{"id":554,"uris":["http://zotero.org/users/1644227/items/J8KRCVWQ"],"uri":["http://zotero.org/users/1644227/items/J8KRCVWQ"],"itemData":{"id":554,"type":"book","event-place":"Paris; Marseille","ISBN":"2-84586-373-X","language":"French","publisher":"Karthala ; APAD","publisher-place":"Paris; Marseille","source":"Open WorldCat","title":"Une médecine inhospitalière: les difficiles relations entre soignants et soignés dans les cinq capitales d'Afrique de l'Ouest","title-short":"Une médecine inhospitalière","author":[{"family":"Jaffré","given":"Yannick"},{"family":"Olivier de Sardan","given":"Jean-Pierre"}],"issued":{"date-parts":[["2003"]]}}}],"schema":"https://github.com/citation-style-language/schema/raw/master/csl-citation.json"} </w:instrText>
      </w:r>
      <w:r w:rsidRPr="007C4A54">
        <w:fldChar w:fldCharType="separate"/>
      </w:r>
      <w:r w:rsidRPr="007C4A54">
        <w:rPr>
          <w:szCs w:val="24"/>
        </w:rPr>
        <w:t xml:space="preserve">Yannick Jaffré et Jean-Pierre Olivier de Sardan, </w:t>
      </w:r>
      <w:r w:rsidRPr="007C4A54">
        <w:rPr>
          <w:i/>
          <w:iCs/>
          <w:szCs w:val="24"/>
        </w:rPr>
        <w:t>Une médecine inhospitalière: les difficiles relations entre soignants et soignés dans les cinq capitales d’Afrique de l’Ouest</w:t>
      </w:r>
      <w:r w:rsidRPr="007C4A54">
        <w:rPr>
          <w:szCs w:val="24"/>
        </w:rPr>
        <w:t xml:space="preserve"> (Paris; Marseille: Karthala ; APAD, 2003).</w:t>
      </w:r>
      <w:r w:rsidRPr="007C4A54">
        <w:fldChar w:fldCharType="end"/>
      </w:r>
    </w:p>
  </w:footnote>
  <w:footnote w:id="28">
    <w:p w14:paraId="38082A63" w14:textId="77777777" w:rsidR="00DA47E9" w:rsidRDefault="00DA47E9" w:rsidP="007C4A54">
      <w:pPr>
        <w:pStyle w:val="Notedebasdepage"/>
        <w:jc w:val="both"/>
      </w:pPr>
      <w:r w:rsidRPr="007C4A54">
        <w:rPr>
          <w:rStyle w:val="Appelnotedebasdep"/>
        </w:rPr>
        <w:footnoteRef/>
      </w:r>
      <w:r w:rsidRPr="007C4A54">
        <w:t xml:space="preserve"> </w:t>
      </w:r>
      <w:r w:rsidRPr="007C4A54">
        <w:fldChar w:fldCharType="begin"/>
      </w:r>
      <w:r w:rsidRPr="007C4A54">
        <w:instrText xml:space="preserve"> ADDIN ZOTERO_ITEM CSL_CITATION {"citationID":"F2T7fqU9","properties":{"formattedCitation":"Yannick Jaffr\\uc0\\u233{}, \\uc0\\u171{}\\uc0\\u160{}Ce que les sages-femmes disent de leurs vies, de leur m\\uc0\\u233{}tier et de leurs pratiques de soin\\uc0\\u160{}\\uc0\\u187{}, {\\i{}Sant\\uc0\\u233{} Publique} S1, n\\super o\\nosupersub{} HS (30 juillet 2018): 151\\uc0\\u8209{}66, https://doi.org/10.3917/spub.180.0151.","plainCitation":"Yannick Jaffré, « Ce que les sages-femmes disent de leurs vies, de leur métier et de leurs pratiques de soin », Santé Publique S1, no HS (30 juillet 2018): 151‑66, https://doi.org/10.3917/spub.180.0151.","noteIndex":31},"citationItems":[{"id":72,"uris":["http://zotero.org/users/1644227/items/997THXBP"],"uri":["http://zotero.org/users/1644227/items/997THXBP"],"itemData":{"id":72,"type":"article-journal","abstract":"Introduction : La disponibilité, la qualité et la répartition sur le territoire des personnels en charge des soins obstétricaux et néonatals qui sont déterminants pour réduire la mortalité maternelle et néonatale posent de nombreux problèmes. Par ailleurs, des études qualitatives ont décrit la mauvaise qualité de l’accueil fait aux femmes, les violences lors de l’accouchement, et les négligences envers les femmes les plus pauvres. Il reste à expliquer les raisons de ces conduites.Méthodes : C’est pourquoi nous avons réalisé une enquête au Bénin et au Burkina Faso, « depuis » les points de vue des sages-femmes sur leurs vies, leur métier et leurs pratiques obstétricales.Des données affectives, sensorielles, linguistiques et sociales montrent d’importantes discordances entre les propositions des programmes de santé et les obligations socio-affectives et économiques vécues par les sages-femmes. Elles soulignent l’importance des relations de genre dans les carrières de ces professionnelles.Résultats : Les attitudes des sages-femmes sont liées au fait de considérer l’accouchement comme un travail moral et leurs conduites de maltraitance correspondent à des glissements constants entre ce qui relève d’une compétence médicale technique (quant à la fécondité) et des jugements de valeurs quant à l’expression de la douleur, à la sexualité et au désir. Par ailleurs, certaines pratiques de violence sont justifiées par l’urgence à agir lors de l’expulsion de l’enfant.Discussion : Améliorer l’offre de soin implique de tenir compte de ces formes de justification et de permettre aux sages-femmes de développer une réflexivité sur leurs contraintes socio-affectives, leur rapport à la sexualité et leurs raisons d’agir., Introduction: This paper is based on two observations. First, despite multiple health programmes, access to services and quality of obstetric care remain inadequate in Africa. Secondly, although several qualitative studies have described the poor quality of admission facilities, violence during delivery and neglect of the poorest women, the reasons behind these behaviours have not been elucidated.This survey, conducted in Benin and Burkina Faso, examined midwives’ experiences of their job, their obstetric practices and their lives.By including the emotional, sensorial, linguistic and social elements, this paper shows important discordances between the proposals made by programmes (installation in rural areas, strict financial management) and midwives’ social and emotional duties and economic roles. It highlights the importance of gender relations in the careers of these professionals.The study also shows that the attitudes of midwives are related to the fact that childbirth is considered to be a moral act and their mistreatment behaviour corresponds to constant shifts between technical skills (fertility) and value judgements concerning expression of pain, sexuality and desire. On the other hand, midwives justify their violent practices by the urgency of the situation, especially during childbirth.The provision of care and effective implementation of programmes cannot be improved without taking into account these forms of justification and without constructing dialogues enabling midwives to develop a reflection about their social and emotional constraints, their relation to sexuality, and the reasons for their actions.","container-title":"Santé Publique","DOI":"10.3917/spub.180.0151","ISSN":"0995-3914","issue":"HS","language":"fr","page":"151-166","source":"Cairn.info","title":"Ce que les sages-femmes disent de leurs vies, de leur métier et de leurs pratiques de soin","volume":"S1","author":[{"family":"Jaffré","given":"Yannick"}],"issued":{"date-parts":[["2018",7,30]]}}}],"schema":"https://github.com/citation-style-language/schema/raw/master/csl-citation.json"} </w:instrText>
      </w:r>
      <w:r w:rsidRPr="007C4A54">
        <w:fldChar w:fldCharType="separate"/>
      </w:r>
      <w:r w:rsidRPr="007C4A54">
        <w:rPr>
          <w:szCs w:val="24"/>
        </w:rPr>
        <w:t xml:space="preserve">Yannick Jaffré, « Ce que les sages-femmes disent de leurs vies, de leur métier et de leurs pratiques de soin », </w:t>
      </w:r>
      <w:r w:rsidRPr="007C4A54">
        <w:rPr>
          <w:i/>
          <w:iCs/>
          <w:szCs w:val="24"/>
        </w:rPr>
        <w:t>Santé Publique</w:t>
      </w:r>
      <w:r w:rsidRPr="007C4A54">
        <w:rPr>
          <w:szCs w:val="24"/>
        </w:rPr>
        <w:t xml:space="preserve"> S1, n</w:t>
      </w:r>
      <w:r w:rsidRPr="007C4A54">
        <w:rPr>
          <w:szCs w:val="24"/>
          <w:vertAlign w:val="superscript"/>
        </w:rPr>
        <w:t>o</w:t>
      </w:r>
      <w:r w:rsidRPr="007C4A54">
        <w:rPr>
          <w:szCs w:val="24"/>
        </w:rPr>
        <w:t xml:space="preserve"> HS (30 juillet 2018): 151‑66, https://doi.org/10.3917/spub.180.0151.</w:t>
      </w:r>
      <w:r w:rsidRPr="007C4A54">
        <w:fldChar w:fldCharType="end"/>
      </w:r>
    </w:p>
  </w:footnote>
  <w:footnote w:id="29">
    <w:p w14:paraId="2C4EF64D" w14:textId="77777777" w:rsidR="00DA47E9" w:rsidRPr="007F2728" w:rsidRDefault="00DA47E9" w:rsidP="00381611">
      <w:pPr>
        <w:pStyle w:val="Notedebasdepage"/>
        <w:jc w:val="both"/>
      </w:pPr>
      <w:r w:rsidRPr="007F2728">
        <w:rPr>
          <w:rStyle w:val="Appelnotedebasdep"/>
        </w:rPr>
        <w:footnoteRef/>
      </w:r>
      <w:r w:rsidRPr="007F2728">
        <w:t xml:space="preserve"> Joindre au dossier administratif le document stratégique de l’ONG, ce document est obligatoire pour présenter une demande de subvention dans le cadre d’une convention-programme.</w:t>
      </w:r>
    </w:p>
  </w:footnote>
  <w:footnote w:id="30">
    <w:p w14:paraId="6C4BB5BF" w14:textId="77777777" w:rsidR="00DA47E9" w:rsidRPr="0069320A" w:rsidRDefault="00DA47E9" w:rsidP="00381611">
      <w:pPr>
        <w:pStyle w:val="Notedebasdepage"/>
        <w:jc w:val="both"/>
        <w:rPr>
          <w:sz w:val="18"/>
          <w:szCs w:val="18"/>
        </w:rPr>
      </w:pPr>
      <w:r w:rsidRPr="007F2728">
        <w:rPr>
          <w:rStyle w:val="Appelnotedebasdep"/>
        </w:rPr>
        <w:footnoteRef/>
      </w:r>
      <w:r w:rsidRPr="007F2728">
        <w:t xml:space="preserve"> </w:t>
      </w:r>
      <w:r w:rsidRPr="007F2728">
        <w:rPr>
          <w:color w:val="000000"/>
        </w:rPr>
        <w:t>Joindre au dossier administratif la liste des personnes habilitées à signer les conventions et tout autre document officiel pour l'association.</w:t>
      </w:r>
    </w:p>
  </w:footnote>
  <w:footnote w:id="31">
    <w:p w14:paraId="2F884F0F" w14:textId="77777777" w:rsidR="00DA47E9" w:rsidRPr="006B3ECE" w:rsidRDefault="00DA47E9" w:rsidP="00381611">
      <w:pPr>
        <w:pStyle w:val="Notedebasdepage"/>
        <w:jc w:val="both"/>
        <w:rPr>
          <w:rFonts w:ascii="Arial" w:hAnsi="Arial" w:cs="Arial"/>
          <w:sz w:val="16"/>
          <w:szCs w:val="16"/>
        </w:rPr>
      </w:pPr>
      <w:r w:rsidRPr="0069320A">
        <w:rPr>
          <w:rStyle w:val="Appelnotedebasdep"/>
          <w:sz w:val="18"/>
          <w:szCs w:val="18"/>
        </w:rPr>
        <w:footnoteRef/>
      </w:r>
      <w:r w:rsidRPr="0069320A">
        <w:rPr>
          <w:sz w:val="18"/>
          <w:szCs w:val="18"/>
        </w:rPr>
        <w:t xml:space="preserve"> Joindre la liste détaillée au dossier administratif</w:t>
      </w:r>
      <w:r>
        <w:rPr>
          <w:sz w:val="18"/>
          <w:szCs w:val="18"/>
        </w:rPr>
        <w:t>.</w:t>
      </w:r>
    </w:p>
  </w:footnote>
  <w:footnote w:id="32">
    <w:p w14:paraId="1B4DB0DE" w14:textId="77777777" w:rsidR="00DA47E9" w:rsidRPr="0069320A" w:rsidRDefault="00DA47E9" w:rsidP="00381611">
      <w:pPr>
        <w:pStyle w:val="Notedebasdepage"/>
        <w:jc w:val="both"/>
        <w:rPr>
          <w:sz w:val="18"/>
          <w:szCs w:val="18"/>
        </w:rPr>
      </w:pPr>
      <w:r w:rsidRPr="0069320A">
        <w:rPr>
          <w:rStyle w:val="Appelnotedebasdep"/>
          <w:sz w:val="18"/>
          <w:szCs w:val="18"/>
        </w:rPr>
        <w:footnoteRef/>
      </w:r>
      <w:r w:rsidRPr="0069320A">
        <w:rPr>
          <w:sz w:val="18"/>
          <w:szCs w:val="18"/>
        </w:rPr>
        <w:t xml:space="preserve"> Une </w:t>
      </w:r>
      <w:r w:rsidRPr="0069320A">
        <w:rPr>
          <w:b/>
          <w:bCs/>
          <w:sz w:val="18"/>
          <w:szCs w:val="18"/>
        </w:rPr>
        <w:t>personne politiquement exposée (PPE)</w:t>
      </w:r>
      <w:r w:rsidRPr="0069320A">
        <w:rPr>
          <w:sz w:val="18"/>
          <w:szCs w:val="18"/>
        </w:rPr>
        <w:t xml:space="preserve"> est une personne qui exerce ou a exercé d'importantes fonctions publiques dans un pays étranger ; par exemple, de chef d'État ou de gouvernement, de politiciens de haut rang, de hauts responsables au sein des pouvoirs publics, de magistrats ou militaires de haut rang, de dirigeants d'une entreprise publique ou de responsables de parti politique. Les relations d'affaires avec </w:t>
      </w:r>
      <w:r w:rsidRPr="0069320A">
        <w:rPr>
          <w:i/>
          <w:iCs/>
          <w:sz w:val="18"/>
          <w:szCs w:val="18"/>
          <w:u w:val="single"/>
        </w:rPr>
        <w:t>les membres de la famille d'une PPE ou les personnes qui lui sont étroitement associées</w:t>
      </w:r>
      <w:r w:rsidRPr="0069320A">
        <w:rPr>
          <w:sz w:val="18"/>
          <w:szCs w:val="18"/>
        </w:rPr>
        <w:t xml:space="preserve"> présentent, sur le plan de la réputation, des risques similaires à ceux liés aux PPE elles-mêmes. Cette expression ne couvre pas les personnes de rang moyen ou inférieur relevant des catégories mentionnées ci-dessus.</w:t>
      </w:r>
    </w:p>
  </w:footnote>
  <w:footnote w:id="33">
    <w:p w14:paraId="0E86F3E4" w14:textId="77777777" w:rsidR="00DA47E9" w:rsidRPr="00B424B1" w:rsidRDefault="00DA47E9" w:rsidP="00381611">
      <w:pPr>
        <w:pStyle w:val="Notedebasdepage"/>
        <w:jc w:val="both"/>
        <w:rPr>
          <w:sz w:val="16"/>
          <w:szCs w:val="16"/>
        </w:rPr>
      </w:pPr>
      <w:r w:rsidRPr="0069320A">
        <w:rPr>
          <w:rStyle w:val="Appelnotedebasdep"/>
          <w:sz w:val="18"/>
          <w:szCs w:val="18"/>
        </w:rPr>
        <w:footnoteRef/>
      </w:r>
      <w:r w:rsidRPr="0069320A">
        <w:rPr>
          <w:sz w:val="18"/>
          <w:szCs w:val="18"/>
        </w:rPr>
        <w:t xml:space="preserve"> Equivalent Temps Plein</w:t>
      </w:r>
      <w:r>
        <w:rPr>
          <w:sz w:val="18"/>
          <w:szCs w:val="18"/>
        </w:rPr>
        <w:t>.</w:t>
      </w:r>
    </w:p>
  </w:footnote>
  <w:footnote w:id="34">
    <w:p w14:paraId="6A4730FE" w14:textId="77777777" w:rsidR="00DA47E9" w:rsidRPr="0069320A" w:rsidRDefault="00DA47E9" w:rsidP="00381611">
      <w:pPr>
        <w:pStyle w:val="Notedebasdepage"/>
        <w:jc w:val="both"/>
        <w:rPr>
          <w:sz w:val="18"/>
          <w:szCs w:val="18"/>
        </w:rPr>
      </w:pPr>
      <w:r w:rsidRPr="0069320A">
        <w:rPr>
          <w:rStyle w:val="Appelnotedebasdep"/>
          <w:sz w:val="18"/>
          <w:szCs w:val="18"/>
        </w:rPr>
        <w:footnoteRef/>
      </w:r>
      <w:r w:rsidRPr="0069320A">
        <w:rPr>
          <w:sz w:val="18"/>
          <w:szCs w:val="18"/>
        </w:rPr>
        <w:t xml:space="preserve"> </w:t>
      </w:r>
      <w:r w:rsidRPr="0069320A">
        <w:rPr>
          <w:rFonts w:cs="Arial"/>
          <w:bCs/>
          <w:sz w:val="18"/>
          <w:szCs w:val="18"/>
        </w:rPr>
        <w:t>Activités de Solidarité internationale et Education au Développement</w:t>
      </w:r>
      <w:r>
        <w:rPr>
          <w:rFonts w:cs="Arial"/>
          <w:bCs/>
          <w:sz w:val="18"/>
          <w:szCs w:val="18"/>
        </w:rPr>
        <w:t>.</w:t>
      </w:r>
    </w:p>
  </w:footnote>
  <w:footnote w:id="35">
    <w:p w14:paraId="482F5ED5" w14:textId="77777777" w:rsidR="00DA47E9" w:rsidRDefault="00DA47E9" w:rsidP="00381611">
      <w:pPr>
        <w:pStyle w:val="Notedebasdepage"/>
        <w:jc w:val="both"/>
      </w:pPr>
      <w:r>
        <w:rPr>
          <w:rStyle w:val="Appelnotedebasdep"/>
        </w:rPr>
        <w:footnoteRef/>
      </w:r>
      <w:r>
        <w:t xml:space="preserve"> Comptabiliser ici l’ensemble des fonds d’origine publique : subventions et prestations ; fonds publics d’origine locale, nationale, internationale, etc.</w:t>
      </w:r>
    </w:p>
  </w:footnote>
  <w:footnote w:id="36">
    <w:p w14:paraId="5C55F40F" w14:textId="77777777" w:rsidR="00DA47E9" w:rsidRDefault="00DA47E9" w:rsidP="00381611">
      <w:pPr>
        <w:pStyle w:val="Notedebasdepage"/>
        <w:jc w:val="both"/>
      </w:pPr>
      <w:r>
        <w:rPr>
          <w:rStyle w:val="Appelnotedebasdep"/>
        </w:rPr>
        <w:footnoteRef/>
      </w:r>
      <w:r>
        <w:t xml:space="preserve"> Veuillez lister ici l’ensemble des contributeurs privés apportant une contribution supérieure ou égale à 10% du budget total de l’ONG (en référence aux derniers comptes annuels validés en Assemblée Générale). S’il s’agit d’une personne morale, communiquer la liste des membres du Conseil d’Administration de cet organisme (nom, prénom, fonction et adresse) ou s’il s’agit d’une personne physique, communiquer son identité (nom, prénom, fonction et adress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4E4E595A"/>
    <w:lvl w:ilvl="0">
      <w:start w:val="1"/>
      <w:numFmt w:val="bullet"/>
      <w:pStyle w:val="Listepuces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7F0C8672"/>
    <w:lvl w:ilvl="0">
      <w:start w:val="1"/>
      <w:numFmt w:val="bullet"/>
      <w:pStyle w:val="Listepuces"/>
      <w:lvlText w:val=""/>
      <w:lvlJc w:val="left"/>
      <w:pPr>
        <w:tabs>
          <w:tab w:val="num" w:pos="360"/>
        </w:tabs>
        <w:ind w:left="360" w:hanging="360"/>
      </w:pPr>
      <w:rPr>
        <w:rFonts w:ascii="Symbol" w:hAnsi="Symbol" w:hint="default"/>
      </w:rPr>
    </w:lvl>
  </w:abstractNum>
  <w:abstractNum w:abstractNumId="2" w15:restartNumberingAfterBreak="0">
    <w:nsid w:val="FFFFFFFB"/>
    <w:multiLevelType w:val="multilevel"/>
    <w:tmpl w:val="4F26B46A"/>
    <w:lvl w:ilvl="0">
      <w:start w:val="1"/>
      <w:numFmt w:val="decimal"/>
      <w:pStyle w:val="Titre1"/>
      <w:lvlText w:val="%1."/>
      <w:legacy w:legacy="1" w:legacySpace="0" w:legacyIndent="567"/>
      <w:lvlJc w:val="left"/>
      <w:pPr>
        <w:ind w:left="567" w:hanging="567"/>
      </w:pPr>
    </w:lvl>
    <w:lvl w:ilvl="1">
      <w:start w:val="1"/>
      <w:numFmt w:val="decimal"/>
      <w:pStyle w:val="Titre2"/>
      <w:lvlText w:val="%1.%2."/>
      <w:legacy w:legacy="1" w:legacySpace="0" w:legacyIndent="680"/>
      <w:lvlJc w:val="left"/>
      <w:pPr>
        <w:ind w:left="5540" w:hanging="680"/>
      </w:pPr>
    </w:lvl>
    <w:lvl w:ilvl="2">
      <w:start w:val="1"/>
      <w:numFmt w:val="decimal"/>
      <w:pStyle w:val="Titre3"/>
      <w:lvlText w:val="%1.%2.%3."/>
      <w:legacy w:legacy="1" w:legacySpace="0" w:legacyIndent="737"/>
      <w:lvlJc w:val="left"/>
      <w:pPr>
        <w:ind w:left="1984" w:hanging="737"/>
      </w:pPr>
    </w:lvl>
    <w:lvl w:ilvl="3">
      <w:start w:val="1"/>
      <w:numFmt w:val="decimal"/>
      <w:pStyle w:val="Titre4"/>
      <w:lvlText w:val="%1.%2.%3.%4."/>
      <w:legacy w:legacy="1" w:legacySpace="0" w:legacyIndent="851"/>
      <w:lvlJc w:val="left"/>
      <w:pPr>
        <w:ind w:left="2835" w:hanging="851"/>
      </w:pPr>
    </w:lvl>
    <w:lvl w:ilvl="4">
      <w:start w:val="1"/>
      <w:numFmt w:val="lowerLetter"/>
      <w:pStyle w:val="Titre5"/>
      <w:lvlText w:val="%5."/>
      <w:legacy w:legacy="1" w:legacySpace="0" w:legacyIndent="567"/>
      <w:lvlJc w:val="left"/>
      <w:pPr>
        <w:ind w:left="567" w:hanging="567"/>
      </w:pPr>
    </w:lvl>
    <w:lvl w:ilvl="5">
      <w:start w:val="1"/>
      <w:numFmt w:val="lowerRoman"/>
      <w:pStyle w:val="Titre6"/>
      <w:lvlText w:val="%6."/>
      <w:legacy w:legacy="1" w:legacySpace="0" w:legacyIndent="567"/>
      <w:lvlJc w:val="left"/>
      <w:pPr>
        <w:ind w:left="567" w:hanging="567"/>
      </w:pPr>
    </w:lvl>
    <w:lvl w:ilvl="6">
      <w:start w:val="1"/>
      <w:numFmt w:val="decimal"/>
      <w:pStyle w:val="Titre7"/>
      <w:lvlText w:val="%6.%7."/>
      <w:legacy w:legacy="1" w:legacySpace="0" w:legacyIndent="708"/>
      <w:lvlJc w:val="left"/>
      <w:pPr>
        <w:ind w:left="4677" w:hanging="708"/>
      </w:pPr>
    </w:lvl>
    <w:lvl w:ilvl="7">
      <w:start w:val="1"/>
      <w:numFmt w:val="decimal"/>
      <w:pStyle w:val="Titre8"/>
      <w:lvlText w:val="%6.%7.%8."/>
      <w:legacy w:legacy="1" w:legacySpace="0" w:legacyIndent="708"/>
      <w:lvlJc w:val="left"/>
      <w:pPr>
        <w:ind w:left="5385" w:hanging="708"/>
      </w:pPr>
    </w:lvl>
    <w:lvl w:ilvl="8">
      <w:start w:val="1"/>
      <w:numFmt w:val="decimal"/>
      <w:pStyle w:val="Titre9"/>
      <w:lvlText w:val="%6.%7.%8.%9."/>
      <w:legacy w:legacy="1" w:legacySpace="0" w:legacyIndent="708"/>
      <w:lvlJc w:val="left"/>
      <w:pPr>
        <w:ind w:left="6093" w:hanging="708"/>
      </w:pPr>
    </w:lvl>
  </w:abstractNum>
  <w:abstractNum w:abstractNumId="3" w15:restartNumberingAfterBreak="0">
    <w:nsid w:val="06CF5922"/>
    <w:multiLevelType w:val="hybridMultilevel"/>
    <w:tmpl w:val="FC1EB872"/>
    <w:lvl w:ilvl="0" w:tplc="270450A0">
      <w:numFmt w:val="bullet"/>
      <w:lvlText w:val="-"/>
      <w:lvlJc w:val="left"/>
      <w:pPr>
        <w:ind w:left="720" w:hanging="360"/>
      </w:pPr>
      <w:rPr>
        <w:rFonts w:ascii="Times New Roman" w:eastAsia="Times New Roman" w:hAnsi="Times New Roman" w:cs="Times New Roman" w:hint="default"/>
        <w:b/>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4" w15:restartNumberingAfterBreak="0">
    <w:nsid w:val="0724295C"/>
    <w:multiLevelType w:val="hybridMultilevel"/>
    <w:tmpl w:val="42E26DD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15:restartNumberingAfterBreak="0">
    <w:nsid w:val="16684FC9"/>
    <w:multiLevelType w:val="hybridMultilevel"/>
    <w:tmpl w:val="5C9ADEAC"/>
    <w:lvl w:ilvl="0" w:tplc="AE045BA2">
      <w:start w:val="8"/>
      <w:numFmt w:val="bullet"/>
      <w:pStyle w:val="Grandtitre"/>
      <w:lvlText w:val="-"/>
      <w:lvlJc w:val="left"/>
      <w:pPr>
        <w:tabs>
          <w:tab w:val="num" w:pos="1068"/>
        </w:tabs>
        <w:ind w:left="1068" w:hanging="360"/>
      </w:pPr>
      <w:rPr>
        <w:rFonts w:ascii="Times New Roman" w:eastAsia="Times New Roman" w:hAnsi="Times New Roman" w:cs="Times New Roman" w:hint="default"/>
      </w:rPr>
    </w:lvl>
    <w:lvl w:ilvl="1" w:tplc="040C0003" w:tentative="1">
      <w:start w:val="1"/>
      <w:numFmt w:val="bullet"/>
      <w:lvlText w:val="o"/>
      <w:lvlJc w:val="left"/>
      <w:pPr>
        <w:tabs>
          <w:tab w:val="num" w:pos="1788"/>
        </w:tabs>
        <w:ind w:left="1788" w:hanging="360"/>
      </w:pPr>
      <w:rPr>
        <w:rFonts w:ascii="Courier New" w:hAnsi="Courier New" w:cs="Courier New" w:hint="default"/>
      </w:rPr>
    </w:lvl>
    <w:lvl w:ilvl="2" w:tplc="040C0005" w:tentative="1">
      <w:start w:val="1"/>
      <w:numFmt w:val="bullet"/>
      <w:lvlText w:val=""/>
      <w:lvlJc w:val="left"/>
      <w:pPr>
        <w:tabs>
          <w:tab w:val="num" w:pos="2508"/>
        </w:tabs>
        <w:ind w:left="2508" w:hanging="360"/>
      </w:pPr>
      <w:rPr>
        <w:rFonts w:ascii="Wingdings" w:hAnsi="Wingdings" w:hint="default"/>
      </w:rPr>
    </w:lvl>
    <w:lvl w:ilvl="3" w:tplc="040C0001" w:tentative="1">
      <w:start w:val="1"/>
      <w:numFmt w:val="bullet"/>
      <w:lvlText w:val=""/>
      <w:lvlJc w:val="left"/>
      <w:pPr>
        <w:tabs>
          <w:tab w:val="num" w:pos="3228"/>
        </w:tabs>
        <w:ind w:left="3228" w:hanging="360"/>
      </w:pPr>
      <w:rPr>
        <w:rFonts w:ascii="Symbol" w:hAnsi="Symbol" w:hint="default"/>
      </w:rPr>
    </w:lvl>
    <w:lvl w:ilvl="4" w:tplc="040C0003" w:tentative="1">
      <w:start w:val="1"/>
      <w:numFmt w:val="bullet"/>
      <w:lvlText w:val="o"/>
      <w:lvlJc w:val="left"/>
      <w:pPr>
        <w:tabs>
          <w:tab w:val="num" w:pos="3948"/>
        </w:tabs>
        <w:ind w:left="3948" w:hanging="360"/>
      </w:pPr>
      <w:rPr>
        <w:rFonts w:ascii="Courier New" w:hAnsi="Courier New" w:cs="Courier New" w:hint="default"/>
      </w:rPr>
    </w:lvl>
    <w:lvl w:ilvl="5" w:tplc="040C0005" w:tentative="1">
      <w:start w:val="1"/>
      <w:numFmt w:val="bullet"/>
      <w:lvlText w:val=""/>
      <w:lvlJc w:val="left"/>
      <w:pPr>
        <w:tabs>
          <w:tab w:val="num" w:pos="4668"/>
        </w:tabs>
        <w:ind w:left="4668" w:hanging="360"/>
      </w:pPr>
      <w:rPr>
        <w:rFonts w:ascii="Wingdings" w:hAnsi="Wingdings" w:hint="default"/>
      </w:rPr>
    </w:lvl>
    <w:lvl w:ilvl="6" w:tplc="040C0001" w:tentative="1">
      <w:start w:val="1"/>
      <w:numFmt w:val="bullet"/>
      <w:lvlText w:val=""/>
      <w:lvlJc w:val="left"/>
      <w:pPr>
        <w:tabs>
          <w:tab w:val="num" w:pos="5388"/>
        </w:tabs>
        <w:ind w:left="5388" w:hanging="360"/>
      </w:pPr>
      <w:rPr>
        <w:rFonts w:ascii="Symbol" w:hAnsi="Symbol" w:hint="default"/>
      </w:rPr>
    </w:lvl>
    <w:lvl w:ilvl="7" w:tplc="040C0003" w:tentative="1">
      <w:start w:val="1"/>
      <w:numFmt w:val="bullet"/>
      <w:lvlText w:val="o"/>
      <w:lvlJc w:val="left"/>
      <w:pPr>
        <w:tabs>
          <w:tab w:val="num" w:pos="6108"/>
        </w:tabs>
        <w:ind w:left="6108" w:hanging="360"/>
      </w:pPr>
      <w:rPr>
        <w:rFonts w:ascii="Courier New" w:hAnsi="Courier New" w:cs="Courier New" w:hint="default"/>
      </w:rPr>
    </w:lvl>
    <w:lvl w:ilvl="8" w:tplc="040C0005" w:tentative="1">
      <w:start w:val="1"/>
      <w:numFmt w:val="bullet"/>
      <w:lvlText w:val=""/>
      <w:lvlJc w:val="left"/>
      <w:pPr>
        <w:tabs>
          <w:tab w:val="num" w:pos="6828"/>
        </w:tabs>
        <w:ind w:left="6828" w:hanging="360"/>
      </w:pPr>
      <w:rPr>
        <w:rFonts w:ascii="Wingdings" w:hAnsi="Wingdings" w:hint="default"/>
      </w:rPr>
    </w:lvl>
  </w:abstractNum>
  <w:abstractNum w:abstractNumId="6" w15:restartNumberingAfterBreak="0">
    <w:nsid w:val="1AB665CE"/>
    <w:multiLevelType w:val="hybridMultilevel"/>
    <w:tmpl w:val="BC8E4C4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B">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B5E28F4"/>
    <w:multiLevelType w:val="hybridMultilevel"/>
    <w:tmpl w:val="B60092A4"/>
    <w:lvl w:ilvl="0" w:tplc="040C0019">
      <w:start w:val="1"/>
      <w:numFmt w:val="lowerLetter"/>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8" w15:restartNumberingAfterBreak="0">
    <w:nsid w:val="2180525F"/>
    <w:multiLevelType w:val="hybridMultilevel"/>
    <w:tmpl w:val="FA089AE8"/>
    <w:lvl w:ilvl="0" w:tplc="040C0017">
      <w:start w:val="1"/>
      <w:numFmt w:val="lowerLetter"/>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9" w15:restartNumberingAfterBreak="0">
    <w:nsid w:val="24407511"/>
    <w:multiLevelType w:val="hybridMultilevel"/>
    <w:tmpl w:val="9B708BEE"/>
    <w:lvl w:ilvl="0" w:tplc="E760CEC0">
      <w:numFmt w:val="bullet"/>
      <w:lvlText w:val="-"/>
      <w:lvlJc w:val="left"/>
      <w:pPr>
        <w:ind w:left="720" w:hanging="360"/>
      </w:pPr>
      <w:rPr>
        <w:rFonts w:ascii="Times New Roman" w:eastAsia="Times New Roman" w:hAnsi="Times New Roman" w:cs="Times New Roman"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5F31113"/>
    <w:multiLevelType w:val="singleLevel"/>
    <w:tmpl w:val="5CB876CE"/>
    <w:lvl w:ilvl="0">
      <w:start w:val="1"/>
      <w:numFmt w:val="bullet"/>
      <w:pStyle w:val="listepuce2"/>
      <w:lvlText w:val=""/>
      <w:lvlJc w:val="left"/>
      <w:pPr>
        <w:tabs>
          <w:tab w:val="num" w:pos="360"/>
        </w:tabs>
        <w:ind w:left="360" w:hanging="360"/>
      </w:pPr>
      <w:rPr>
        <w:rFonts w:ascii="Symbol" w:hAnsi="Symbol" w:hint="default"/>
        <w:sz w:val="28"/>
      </w:rPr>
    </w:lvl>
  </w:abstractNum>
  <w:abstractNum w:abstractNumId="11" w15:restartNumberingAfterBreak="0">
    <w:nsid w:val="26E30232"/>
    <w:multiLevelType w:val="multilevel"/>
    <w:tmpl w:val="F3F25698"/>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2" w15:restartNumberingAfterBreak="0">
    <w:nsid w:val="2AA36490"/>
    <w:multiLevelType w:val="hybridMultilevel"/>
    <w:tmpl w:val="8C24ADBC"/>
    <w:lvl w:ilvl="0" w:tplc="040C0017">
      <w:start w:val="1"/>
      <w:numFmt w:val="lowerLetter"/>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3" w15:restartNumberingAfterBreak="0">
    <w:nsid w:val="2D8334F0"/>
    <w:multiLevelType w:val="hybridMultilevel"/>
    <w:tmpl w:val="A3CA009A"/>
    <w:lvl w:ilvl="0" w:tplc="040C0001">
      <w:start w:val="1"/>
      <w:numFmt w:val="bullet"/>
      <w:lvlText w:val=""/>
      <w:lvlJc w:val="left"/>
      <w:pPr>
        <w:tabs>
          <w:tab w:val="num" w:pos="720"/>
        </w:tabs>
        <w:ind w:left="720" w:hanging="360"/>
      </w:pPr>
      <w:rPr>
        <w:rFonts w:ascii="Symbol" w:hAnsi="Symbol" w:hint="default"/>
      </w:rPr>
    </w:lvl>
    <w:lvl w:ilvl="1" w:tplc="040C000F">
      <w:start w:val="1"/>
      <w:numFmt w:val="decimal"/>
      <w:lvlText w:val="%2."/>
      <w:lvlJc w:val="left"/>
      <w:pPr>
        <w:tabs>
          <w:tab w:val="num" w:pos="1440"/>
        </w:tabs>
        <w:ind w:left="1440" w:hanging="360"/>
      </w:pPr>
      <w:rPr>
        <w:rFonts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03A4B65"/>
    <w:multiLevelType w:val="multilevel"/>
    <w:tmpl w:val="796804D2"/>
    <w:lvl w:ilvl="0">
      <w:start w:val="1"/>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71737E3"/>
    <w:multiLevelType w:val="hybridMultilevel"/>
    <w:tmpl w:val="1B1C730A"/>
    <w:lvl w:ilvl="0" w:tplc="E760CEC0">
      <w:numFmt w:val="bullet"/>
      <w:lvlText w:val="-"/>
      <w:lvlJc w:val="left"/>
      <w:pPr>
        <w:tabs>
          <w:tab w:val="num" w:pos="720"/>
        </w:tabs>
        <w:ind w:left="720" w:hanging="360"/>
      </w:pPr>
      <w:rPr>
        <w:rFonts w:ascii="Times New Roman" w:eastAsia="Times New Roman" w:hAnsi="Times New Roman" w:cs="Times New Roman" w:hint="default"/>
        <w:color w:val="auto"/>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CC33E4B"/>
    <w:multiLevelType w:val="hybridMultilevel"/>
    <w:tmpl w:val="220444A0"/>
    <w:lvl w:ilvl="0" w:tplc="4516CE38">
      <w:start w:val="1"/>
      <w:numFmt w:val="lowerLetter"/>
      <w:lvlText w:val="%1)"/>
      <w:lvlJc w:val="left"/>
      <w:pPr>
        <w:ind w:left="1080" w:hanging="360"/>
      </w:pPr>
      <w:rPr>
        <w:rFonts w:hint="default"/>
      </w:rPr>
    </w:lvl>
    <w:lvl w:ilvl="1" w:tplc="040C0019">
      <w:start w:val="1"/>
      <w:numFmt w:val="lowerLetter"/>
      <w:lvlText w:val="%2."/>
      <w:lvlJc w:val="left"/>
      <w:pPr>
        <w:ind w:left="1800" w:hanging="360"/>
      </w:pPr>
    </w:lvl>
    <w:lvl w:ilvl="2" w:tplc="3F46BC30">
      <w:start w:val="4"/>
      <w:numFmt w:val="decimal"/>
      <w:lvlText w:val="%3."/>
      <w:lvlJc w:val="left"/>
      <w:pPr>
        <w:ind w:left="2700" w:hanging="360"/>
      </w:pPr>
      <w:rPr>
        <w:rFonts w:hint="default"/>
      </w:r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7" w15:restartNumberingAfterBreak="0">
    <w:nsid w:val="41A16D67"/>
    <w:multiLevelType w:val="multilevel"/>
    <w:tmpl w:val="C9EC0BE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1BC7BAE"/>
    <w:multiLevelType w:val="hybridMultilevel"/>
    <w:tmpl w:val="71A6858C"/>
    <w:lvl w:ilvl="0" w:tplc="E4ECC8B6">
      <w:numFmt w:val="bullet"/>
      <w:lvlText w:val="•"/>
      <w:lvlJc w:val="left"/>
      <w:pPr>
        <w:ind w:left="1065" w:hanging="705"/>
      </w:pPr>
      <w:rPr>
        <w:rFonts w:ascii="Calibri" w:eastAsiaTheme="minorHAnsi" w:hAnsi="Calibri"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F466CF5"/>
    <w:multiLevelType w:val="hybridMultilevel"/>
    <w:tmpl w:val="97BEDACE"/>
    <w:lvl w:ilvl="0" w:tplc="040C0017">
      <w:start w:val="1"/>
      <w:numFmt w:val="lowerLetter"/>
      <w:lvlText w:val="%1)"/>
      <w:lvlJc w:val="left"/>
      <w:pPr>
        <w:tabs>
          <w:tab w:val="num" w:pos="720"/>
        </w:tabs>
        <w:ind w:left="720" w:hanging="360"/>
      </w:pPr>
      <w:rPr>
        <w:rFonts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23A4AAE"/>
    <w:multiLevelType w:val="hybridMultilevel"/>
    <w:tmpl w:val="E6A4BA2E"/>
    <w:lvl w:ilvl="0" w:tplc="040C0011">
      <w:start w:val="1"/>
      <w:numFmt w:val="decimal"/>
      <w:lvlText w:val="%1)"/>
      <w:lvlJc w:val="left"/>
      <w:pPr>
        <w:tabs>
          <w:tab w:val="num" w:pos="720"/>
        </w:tabs>
        <w:ind w:left="720" w:hanging="360"/>
      </w:pPr>
      <w:rPr>
        <w:rFonts w:hint="default"/>
      </w:rPr>
    </w:lvl>
    <w:lvl w:ilvl="1" w:tplc="B308B77C">
      <w:start w:val="1"/>
      <w:numFmt w:val="lowerLetter"/>
      <w:lvlText w:val="%2)"/>
      <w:lvlJc w:val="left"/>
      <w:pPr>
        <w:tabs>
          <w:tab w:val="num" w:pos="1440"/>
        </w:tabs>
        <w:ind w:left="1440" w:hanging="360"/>
      </w:pPr>
      <w:rPr>
        <w:rFonts w:hint="default"/>
      </w:rPr>
    </w:lvl>
    <w:lvl w:ilvl="2" w:tplc="1BCEEED4">
      <w:numFmt w:val="bullet"/>
      <w:lvlText w:val=""/>
      <w:lvlJc w:val="left"/>
      <w:pPr>
        <w:ind w:left="2340" w:hanging="360"/>
      </w:pPr>
      <w:rPr>
        <w:rFonts w:ascii="Wingdings" w:eastAsia="Times New Roman" w:hAnsi="Wingdings" w:cs="Times New Roman" w:hint="default"/>
        <w:b/>
        <w:sz w:val="22"/>
      </w:r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1" w15:restartNumberingAfterBreak="0">
    <w:nsid w:val="597B0E33"/>
    <w:multiLevelType w:val="hybridMultilevel"/>
    <w:tmpl w:val="A948D050"/>
    <w:lvl w:ilvl="0" w:tplc="DDE8921C">
      <w:start w:val="1"/>
      <w:numFmt w:val="lowerLetter"/>
      <w:lvlText w:val="%1)"/>
      <w:lvlJc w:val="left"/>
      <w:pPr>
        <w:ind w:left="1080" w:hanging="360"/>
      </w:pPr>
      <w:rPr>
        <w:rFonts w:ascii="Arial Narrow" w:hAnsi="Arial Narrow" w:hint="default"/>
      </w:rPr>
    </w:lvl>
    <w:lvl w:ilvl="1" w:tplc="040C0019">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2" w15:restartNumberingAfterBreak="0">
    <w:nsid w:val="5B13263C"/>
    <w:multiLevelType w:val="hybridMultilevel"/>
    <w:tmpl w:val="0F98AE6A"/>
    <w:lvl w:ilvl="0" w:tplc="8AB84EAA">
      <w:start w:val="1"/>
      <w:numFmt w:val="upperRoman"/>
      <w:pStyle w:val="Style1"/>
      <w:lvlText w:val="%1."/>
      <w:lvlJc w:val="left"/>
      <w:pPr>
        <w:tabs>
          <w:tab w:val="num" w:pos="1080"/>
        </w:tabs>
        <w:ind w:left="1080" w:hanging="72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3" w15:restartNumberingAfterBreak="0">
    <w:nsid w:val="5C184C62"/>
    <w:multiLevelType w:val="hybridMultilevel"/>
    <w:tmpl w:val="5EDEFCAC"/>
    <w:lvl w:ilvl="0" w:tplc="01BE1EFE">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EDA25BD"/>
    <w:multiLevelType w:val="hybridMultilevel"/>
    <w:tmpl w:val="F586CA7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659974E4"/>
    <w:multiLevelType w:val="hybridMultilevel"/>
    <w:tmpl w:val="F6B04D62"/>
    <w:lvl w:ilvl="0" w:tplc="291201CA">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5C0364F"/>
    <w:multiLevelType w:val="hybridMultilevel"/>
    <w:tmpl w:val="845E754C"/>
    <w:lvl w:ilvl="0" w:tplc="E760CEC0">
      <w:numFmt w:val="bullet"/>
      <w:lvlText w:val="-"/>
      <w:lvlJc w:val="left"/>
      <w:pPr>
        <w:tabs>
          <w:tab w:val="num" w:pos="720"/>
        </w:tabs>
        <w:ind w:left="720" w:hanging="360"/>
      </w:pPr>
      <w:rPr>
        <w:rFonts w:ascii="Times New Roman" w:eastAsia="Times New Roman" w:hAnsi="Times New Roman" w:cs="Times New Roman"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F321644"/>
    <w:multiLevelType w:val="hybridMultilevel"/>
    <w:tmpl w:val="BE6489A8"/>
    <w:lvl w:ilvl="0" w:tplc="E760CEC0">
      <w:numFmt w:val="bullet"/>
      <w:lvlText w:val="-"/>
      <w:lvlJc w:val="left"/>
      <w:pPr>
        <w:ind w:left="720" w:hanging="360"/>
      </w:pPr>
      <w:rPr>
        <w:rFonts w:ascii="Times New Roman" w:eastAsia="Times New Roman" w:hAnsi="Times New Roman" w:cs="Times New Roman"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75674C61"/>
    <w:multiLevelType w:val="hybridMultilevel"/>
    <w:tmpl w:val="E64239B8"/>
    <w:lvl w:ilvl="0" w:tplc="5FF0EDAE">
      <w:start w:val="1"/>
      <w:numFmt w:val="decimal"/>
      <w:lvlText w:val="%1."/>
      <w:lvlJc w:val="left"/>
      <w:pPr>
        <w:ind w:left="720" w:hanging="360"/>
      </w:pPr>
      <w:rPr>
        <w:rFonts w:hint="default"/>
        <w:b w:val="0"/>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791D22AC"/>
    <w:multiLevelType w:val="hybridMultilevel"/>
    <w:tmpl w:val="5344EFBC"/>
    <w:lvl w:ilvl="0" w:tplc="58BA73E8">
      <w:start w:val="1"/>
      <w:numFmt w:val="upperRoman"/>
      <w:pStyle w:val="Titre"/>
      <w:lvlText w:val="%1."/>
      <w:lvlJc w:val="right"/>
      <w:pPr>
        <w:tabs>
          <w:tab w:val="num" w:pos="720"/>
        </w:tabs>
        <w:ind w:left="720" w:hanging="180"/>
      </w:pPr>
    </w:lvl>
    <w:lvl w:ilvl="1" w:tplc="040C0001">
      <w:start w:val="1"/>
      <w:numFmt w:val="bullet"/>
      <w:lvlText w:val=""/>
      <w:lvlJc w:val="left"/>
      <w:pPr>
        <w:tabs>
          <w:tab w:val="num" w:pos="1440"/>
        </w:tabs>
        <w:ind w:left="1440" w:hanging="360"/>
      </w:pPr>
      <w:rPr>
        <w:rFonts w:ascii="Symbol" w:hAnsi="Symbol" w:hint="default"/>
      </w:r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30" w15:restartNumberingAfterBreak="0">
    <w:nsid w:val="7C8263F6"/>
    <w:multiLevelType w:val="hybridMultilevel"/>
    <w:tmpl w:val="1B12F102"/>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E974CCA"/>
    <w:multiLevelType w:val="multilevel"/>
    <w:tmpl w:val="A7B8CF90"/>
    <w:lvl w:ilvl="0">
      <w:start w:val="2"/>
      <w:numFmt w:val="decimal"/>
      <w:lvlText w:val="%1."/>
      <w:lvlJc w:val="left"/>
      <w:pPr>
        <w:ind w:left="360" w:hanging="360"/>
      </w:pPr>
      <w:rPr>
        <w:rFonts w:hint="default"/>
      </w:rPr>
    </w:lvl>
    <w:lvl w:ilvl="1">
      <w:start w:val="1"/>
      <w:numFmt w:val="decimal"/>
      <w:pStyle w:val="Soustitre1"/>
      <w:lvlText w:val="%1.%2."/>
      <w:lvlJc w:val="left"/>
      <w:pPr>
        <w:ind w:left="624" w:hanging="340"/>
      </w:pPr>
      <w:rPr>
        <w:rFonts w:hint="default"/>
      </w:rPr>
    </w:lvl>
    <w:lvl w:ilvl="2">
      <w:start w:val="1"/>
      <w:numFmt w:val="decimal"/>
      <w:pStyle w:val="Soussoustitre"/>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0"/>
  </w:num>
  <w:num w:numId="2">
    <w:abstractNumId w:val="22"/>
  </w:num>
  <w:num w:numId="3">
    <w:abstractNumId w:val="5"/>
  </w:num>
  <w:num w:numId="4">
    <w:abstractNumId w:val="10"/>
  </w:num>
  <w:num w:numId="5">
    <w:abstractNumId w:val="13"/>
  </w:num>
  <w:num w:numId="6">
    <w:abstractNumId w:val="2"/>
  </w:num>
  <w:num w:numId="7">
    <w:abstractNumId w:val="29"/>
  </w:num>
  <w:num w:numId="8">
    <w:abstractNumId w:val="1"/>
  </w:num>
  <w:num w:numId="9">
    <w:abstractNumId w:val="0"/>
  </w:num>
  <w:num w:numId="10">
    <w:abstractNumId w:val="19"/>
  </w:num>
  <w:num w:numId="11">
    <w:abstractNumId w:val="8"/>
  </w:num>
  <w:num w:numId="12">
    <w:abstractNumId w:val="12"/>
  </w:num>
  <w:num w:numId="13">
    <w:abstractNumId w:val="7"/>
  </w:num>
  <w:num w:numId="14">
    <w:abstractNumId w:val="6"/>
  </w:num>
  <w:num w:numId="15">
    <w:abstractNumId w:val="28"/>
  </w:num>
  <w:num w:numId="16">
    <w:abstractNumId w:val="14"/>
  </w:num>
  <w:num w:numId="17">
    <w:abstractNumId w:val="15"/>
  </w:num>
  <w:num w:numId="18">
    <w:abstractNumId w:val="24"/>
  </w:num>
  <w:num w:numId="19">
    <w:abstractNumId w:val="9"/>
  </w:num>
  <w:num w:numId="20">
    <w:abstractNumId w:val="27"/>
  </w:num>
  <w:num w:numId="21">
    <w:abstractNumId w:val="26"/>
  </w:num>
  <w:num w:numId="22">
    <w:abstractNumId w:val="31"/>
  </w:num>
  <w:num w:numId="23">
    <w:abstractNumId w:val="4"/>
  </w:num>
  <w:num w:numId="24">
    <w:abstractNumId w:val="3"/>
  </w:num>
  <w:num w:numId="25">
    <w:abstractNumId w:val="30"/>
  </w:num>
  <w:num w:numId="26">
    <w:abstractNumId w:val="17"/>
  </w:num>
  <w:num w:numId="27">
    <w:abstractNumId w:val="11"/>
  </w:num>
  <w:num w:numId="28">
    <w:abstractNumId w:val="16"/>
  </w:num>
  <w:num w:numId="29">
    <w:abstractNumId w:val="21"/>
  </w:num>
  <w:num w:numId="30">
    <w:abstractNumId w:val="18"/>
  </w:num>
  <w:num w:numId="31">
    <w:abstractNumId w:val="25"/>
  </w:num>
  <w:num w:numId="32">
    <w:abstractNumId w:val="2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fr-FR" w:vendorID="64" w:dllVersion="131078" w:nlCheck="1" w:checkStyle="0"/>
  <w:activeWritingStyle w:appName="MSWord" w:lang="en-GB" w:vendorID="64" w:dllVersion="131078" w:nlCheck="1" w:checkStyle="1"/>
  <w:activeWritingStyle w:appName="MSWord" w:lang="es-ES"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1611"/>
    <w:rsid w:val="0006494E"/>
    <w:rsid w:val="000F0501"/>
    <w:rsid w:val="00147E0F"/>
    <w:rsid w:val="002555D7"/>
    <w:rsid w:val="002E05BF"/>
    <w:rsid w:val="00381611"/>
    <w:rsid w:val="003D1E64"/>
    <w:rsid w:val="00490CC8"/>
    <w:rsid w:val="0049328E"/>
    <w:rsid w:val="004E4657"/>
    <w:rsid w:val="00555618"/>
    <w:rsid w:val="005B1FF3"/>
    <w:rsid w:val="00602C8D"/>
    <w:rsid w:val="007034A6"/>
    <w:rsid w:val="007C4A54"/>
    <w:rsid w:val="00825F25"/>
    <w:rsid w:val="008E30E7"/>
    <w:rsid w:val="009276FB"/>
    <w:rsid w:val="00A70F49"/>
    <w:rsid w:val="00B85513"/>
    <w:rsid w:val="00BF3925"/>
    <w:rsid w:val="00C01CA6"/>
    <w:rsid w:val="00C257A6"/>
    <w:rsid w:val="00C740CC"/>
    <w:rsid w:val="00C76BB1"/>
    <w:rsid w:val="00CB6F21"/>
    <w:rsid w:val="00D0387D"/>
    <w:rsid w:val="00DA47E9"/>
    <w:rsid w:val="00DB1583"/>
    <w:rsid w:val="00DE53A7"/>
    <w:rsid w:val="00E03CE9"/>
    <w:rsid w:val="00E90458"/>
    <w:rsid w:val="00F81C55"/>
    <w:rsid w:val="00FB0FC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9026931"/>
  <w15:chartTrackingRefBased/>
  <w15:docId w15:val="{607E7A14-52E1-4D48-929E-924FAC538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iPriority="0"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1611"/>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next w:val="Normal"/>
    <w:link w:val="Titre1Car"/>
    <w:qFormat/>
    <w:rsid w:val="00381611"/>
    <w:pPr>
      <w:keepNext/>
      <w:numPr>
        <w:numId w:val="6"/>
      </w:numPr>
      <w:spacing w:before="360" w:after="240"/>
      <w:jc w:val="both"/>
      <w:outlineLvl w:val="0"/>
    </w:pPr>
    <w:rPr>
      <w:rFonts w:ascii="Arial" w:hAnsi="Arial" w:cs="Arial"/>
      <w:b/>
      <w:bCs/>
      <w:smallCaps/>
      <w:kern w:val="28"/>
      <w:sz w:val="32"/>
      <w:szCs w:val="32"/>
    </w:rPr>
  </w:style>
  <w:style w:type="paragraph" w:styleId="Titre2">
    <w:name w:val="heading 2"/>
    <w:basedOn w:val="Normal"/>
    <w:next w:val="Normal"/>
    <w:link w:val="Titre2Car"/>
    <w:qFormat/>
    <w:rsid w:val="00381611"/>
    <w:pPr>
      <w:keepNext/>
      <w:numPr>
        <w:ilvl w:val="1"/>
        <w:numId w:val="6"/>
      </w:numPr>
      <w:tabs>
        <w:tab w:val="num" w:pos="0"/>
      </w:tabs>
      <w:spacing w:before="240" w:after="240"/>
      <w:jc w:val="both"/>
      <w:outlineLvl w:val="1"/>
    </w:pPr>
    <w:rPr>
      <w:rFonts w:ascii="Arial" w:hAnsi="Arial" w:cs="Arial"/>
      <w:b/>
      <w:bCs/>
      <w:i/>
      <w:iCs/>
      <w:smallCaps/>
      <w:sz w:val="28"/>
      <w:szCs w:val="28"/>
    </w:rPr>
  </w:style>
  <w:style w:type="paragraph" w:styleId="Titre3">
    <w:name w:val="heading 3"/>
    <w:basedOn w:val="Normal"/>
    <w:next w:val="Normal"/>
    <w:link w:val="Titre3Car"/>
    <w:qFormat/>
    <w:rsid w:val="00381611"/>
    <w:pPr>
      <w:keepNext/>
      <w:numPr>
        <w:ilvl w:val="2"/>
        <w:numId w:val="6"/>
      </w:numPr>
      <w:tabs>
        <w:tab w:val="num" w:pos="0"/>
      </w:tabs>
      <w:spacing w:before="240" w:after="240"/>
      <w:outlineLvl w:val="2"/>
    </w:pPr>
    <w:rPr>
      <w:rFonts w:ascii="Arial Narrow" w:hAnsi="Arial Narrow" w:cs="Arial"/>
      <w:b/>
      <w:bCs/>
      <w:smallCaps/>
      <w:sz w:val="28"/>
      <w:szCs w:val="28"/>
    </w:rPr>
  </w:style>
  <w:style w:type="paragraph" w:styleId="Titre4">
    <w:name w:val="heading 4"/>
    <w:basedOn w:val="Normal"/>
    <w:next w:val="Normal"/>
    <w:link w:val="Titre4Car"/>
    <w:qFormat/>
    <w:rsid w:val="00381611"/>
    <w:pPr>
      <w:keepNext/>
      <w:numPr>
        <w:ilvl w:val="3"/>
        <w:numId w:val="6"/>
      </w:numPr>
      <w:tabs>
        <w:tab w:val="num" w:pos="0"/>
      </w:tabs>
      <w:spacing w:before="120" w:after="120"/>
      <w:ind w:left="2836"/>
      <w:jc w:val="both"/>
      <w:outlineLvl w:val="3"/>
    </w:pPr>
    <w:rPr>
      <w:rFonts w:ascii="Arial Narrow" w:hAnsi="Arial Narrow" w:cs="Arial"/>
      <w:b/>
      <w:bCs/>
      <w:i/>
      <w:iCs/>
      <w:smallCaps/>
      <w:sz w:val="28"/>
      <w:szCs w:val="28"/>
    </w:rPr>
  </w:style>
  <w:style w:type="paragraph" w:styleId="Titre5">
    <w:name w:val="heading 5"/>
    <w:basedOn w:val="Normal"/>
    <w:next w:val="Normal"/>
    <w:link w:val="Titre5Car"/>
    <w:qFormat/>
    <w:rsid w:val="00381611"/>
    <w:pPr>
      <w:keepNext/>
      <w:numPr>
        <w:ilvl w:val="4"/>
        <w:numId w:val="6"/>
      </w:numPr>
      <w:tabs>
        <w:tab w:val="num" w:pos="0"/>
      </w:tabs>
      <w:spacing w:before="120" w:after="120"/>
      <w:jc w:val="both"/>
      <w:outlineLvl w:val="4"/>
    </w:pPr>
    <w:rPr>
      <w:rFonts w:ascii="Arial" w:hAnsi="Arial" w:cs="Arial"/>
      <w:b/>
      <w:bCs/>
    </w:rPr>
  </w:style>
  <w:style w:type="paragraph" w:styleId="Titre6">
    <w:name w:val="heading 6"/>
    <w:basedOn w:val="Normal"/>
    <w:next w:val="Normal"/>
    <w:link w:val="Titre6Car"/>
    <w:qFormat/>
    <w:rsid w:val="00381611"/>
    <w:pPr>
      <w:keepNext/>
      <w:numPr>
        <w:ilvl w:val="5"/>
        <w:numId w:val="6"/>
      </w:numPr>
      <w:tabs>
        <w:tab w:val="num" w:pos="0"/>
      </w:tabs>
      <w:spacing w:before="120" w:after="120"/>
      <w:jc w:val="both"/>
      <w:outlineLvl w:val="5"/>
    </w:pPr>
    <w:rPr>
      <w:rFonts w:ascii="Arial" w:hAnsi="Arial" w:cs="Arial"/>
      <w:i/>
      <w:iCs/>
    </w:rPr>
  </w:style>
  <w:style w:type="paragraph" w:styleId="Titre7">
    <w:name w:val="heading 7"/>
    <w:basedOn w:val="Normal"/>
    <w:next w:val="Normal"/>
    <w:link w:val="Titre7Car"/>
    <w:qFormat/>
    <w:rsid w:val="00381611"/>
    <w:pPr>
      <w:numPr>
        <w:ilvl w:val="6"/>
        <w:numId w:val="6"/>
      </w:numPr>
      <w:tabs>
        <w:tab w:val="num" w:pos="0"/>
      </w:tabs>
      <w:spacing w:before="120" w:after="120"/>
      <w:jc w:val="both"/>
      <w:outlineLvl w:val="6"/>
    </w:pPr>
    <w:rPr>
      <w:rFonts w:ascii="Arial" w:hAnsi="Arial" w:cs="Arial"/>
      <w:sz w:val="20"/>
      <w:szCs w:val="20"/>
    </w:rPr>
  </w:style>
  <w:style w:type="paragraph" w:styleId="Titre8">
    <w:name w:val="heading 8"/>
    <w:basedOn w:val="Normal"/>
    <w:next w:val="Normal"/>
    <w:link w:val="Titre8Car"/>
    <w:qFormat/>
    <w:rsid w:val="00381611"/>
    <w:pPr>
      <w:numPr>
        <w:ilvl w:val="7"/>
        <w:numId w:val="6"/>
      </w:numPr>
      <w:tabs>
        <w:tab w:val="num" w:pos="0"/>
      </w:tabs>
      <w:spacing w:before="120" w:after="120"/>
      <w:jc w:val="both"/>
      <w:outlineLvl w:val="7"/>
    </w:pPr>
    <w:rPr>
      <w:rFonts w:ascii="Arial" w:hAnsi="Arial" w:cs="Arial"/>
      <w:i/>
      <w:iCs/>
      <w:sz w:val="20"/>
      <w:szCs w:val="20"/>
    </w:rPr>
  </w:style>
  <w:style w:type="paragraph" w:styleId="Titre9">
    <w:name w:val="heading 9"/>
    <w:basedOn w:val="Normal"/>
    <w:next w:val="Normal"/>
    <w:link w:val="Titre9Car"/>
    <w:qFormat/>
    <w:rsid w:val="00381611"/>
    <w:pPr>
      <w:numPr>
        <w:ilvl w:val="8"/>
        <w:numId w:val="6"/>
      </w:numPr>
      <w:tabs>
        <w:tab w:val="num" w:pos="0"/>
      </w:tabs>
      <w:spacing w:before="120" w:after="120"/>
      <w:jc w:val="both"/>
      <w:outlineLvl w:val="8"/>
    </w:pPr>
    <w:rPr>
      <w:rFonts w:ascii="Arial" w:hAnsi="Arial" w:cs="Arial"/>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381611"/>
    <w:rPr>
      <w:rFonts w:ascii="Arial" w:eastAsia="Times New Roman" w:hAnsi="Arial" w:cs="Arial"/>
      <w:b/>
      <w:bCs/>
      <w:smallCaps/>
      <w:kern w:val="28"/>
      <w:sz w:val="32"/>
      <w:szCs w:val="32"/>
      <w:lang w:eastAsia="fr-FR"/>
    </w:rPr>
  </w:style>
  <w:style w:type="character" w:customStyle="1" w:styleId="Titre2Car">
    <w:name w:val="Titre 2 Car"/>
    <w:basedOn w:val="Policepardfaut"/>
    <w:link w:val="Titre2"/>
    <w:rsid w:val="00381611"/>
    <w:rPr>
      <w:rFonts w:ascii="Arial" w:eastAsia="Times New Roman" w:hAnsi="Arial" w:cs="Arial"/>
      <w:b/>
      <w:bCs/>
      <w:i/>
      <w:iCs/>
      <w:smallCaps/>
      <w:sz w:val="28"/>
      <w:szCs w:val="28"/>
      <w:lang w:eastAsia="fr-FR"/>
    </w:rPr>
  </w:style>
  <w:style w:type="character" w:customStyle="1" w:styleId="Titre3Car">
    <w:name w:val="Titre 3 Car"/>
    <w:basedOn w:val="Policepardfaut"/>
    <w:link w:val="Titre3"/>
    <w:rsid w:val="00381611"/>
    <w:rPr>
      <w:rFonts w:ascii="Arial Narrow" w:eastAsia="Times New Roman" w:hAnsi="Arial Narrow" w:cs="Arial"/>
      <w:b/>
      <w:bCs/>
      <w:smallCaps/>
      <w:sz w:val="28"/>
      <w:szCs w:val="28"/>
      <w:lang w:eastAsia="fr-FR"/>
    </w:rPr>
  </w:style>
  <w:style w:type="character" w:customStyle="1" w:styleId="Titre4Car">
    <w:name w:val="Titre 4 Car"/>
    <w:basedOn w:val="Policepardfaut"/>
    <w:link w:val="Titre4"/>
    <w:rsid w:val="00381611"/>
    <w:rPr>
      <w:rFonts w:ascii="Arial Narrow" w:eastAsia="Times New Roman" w:hAnsi="Arial Narrow" w:cs="Arial"/>
      <w:b/>
      <w:bCs/>
      <w:i/>
      <w:iCs/>
      <w:smallCaps/>
      <w:sz w:val="28"/>
      <w:szCs w:val="28"/>
      <w:lang w:eastAsia="fr-FR"/>
    </w:rPr>
  </w:style>
  <w:style w:type="character" w:customStyle="1" w:styleId="Titre5Car">
    <w:name w:val="Titre 5 Car"/>
    <w:basedOn w:val="Policepardfaut"/>
    <w:link w:val="Titre5"/>
    <w:rsid w:val="00381611"/>
    <w:rPr>
      <w:rFonts w:ascii="Arial" w:eastAsia="Times New Roman" w:hAnsi="Arial" w:cs="Arial"/>
      <w:b/>
      <w:bCs/>
      <w:sz w:val="24"/>
      <w:szCs w:val="24"/>
      <w:lang w:eastAsia="fr-FR"/>
    </w:rPr>
  </w:style>
  <w:style w:type="character" w:customStyle="1" w:styleId="Titre6Car">
    <w:name w:val="Titre 6 Car"/>
    <w:basedOn w:val="Policepardfaut"/>
    <w:link w:val="Titre6"/>
    <w:rsid w:val="00381611"/>
    <w:rPr>
      <w:rFonts w:ascii="Arial" w:eastAsia="Times New Roman" w:hAnsi="Arial" w:cs="Arial"/>
      <w:i/>
      <w:iCs/>
      <w:sz w:val="24"/>
      <w:szCs w:val="24"/>
      <w:lang w:eastAsia="fr-FR"/>
    </w:rPr>
  </w:style>
  <w:style w:type="character" w:customStyle="1" w:styleId="Titre7Car">
    <w:name w:val="Titre 7 Car"/>
    <w:basedOn w:val="Policepardfaut"/>
    <w:link w:val="Titre7"/>
    <w:rsid w:val="00381611"/>
    <w:rPr>
      <w:rFonts w:ascii="Arial" w:eastAsia="Times New Roman" w:hAnsi="Arial" w:cs="Arial"/>
      <w:sz w:val="20"/>
      <w:szCs w:val="20"/>
      <w:lang w:eastAsia="fr-FR"/>
    </w:rPr>
  </w:style>
  <w:style w:type="character" w:customStyle="1" w:styleId="Titre8Car">
    <w:name w:val="Titre 8 Car"/>
    <w:basedOn w:val="Policepardfaut"/>
    <w:link w:val="Titre8"/>
    <w:rsid w:val="00381611"/>
    <w:rPr>
      <w:rFonts w:ascii="Arial" w:eastAsia="Times New Roman" w:hAnsi="Arial" w:cs="Arial"/>
      <w:i/>
      <w:iCs/>
      <w:sz w:val="20"/>
      <w:szCs w:val="20"/>
      <w:lang w:eastAsia="fr-FR"/>
    </w:rPr>
  </w:style>
  <w:style w:type="character" w:customStyle="1" w:styleId="Titre9Car">
    <w:name w:val="Titre 9 Car"/>
    <w:basedOn w:val="Policepardfaut"/>
    <w:link w:val="Titre9"/>
    <w:rsid w:val="00381611"/>
    <w:rPr>
      <w:rFonts w:ascii="Arial" w:eastAsia="Times New Roman" w:hAnsi="Arial" w:cs="Arial"/>
      <w:i/>
      <w:iCs/>
      <w:sz w:val="18"/>
      <w:szCs w:val="18"/>
      <w:lang w:eastAsia="fr-FR"/>
    </w:rPr>
  </w:style>
  <w:style w:type="character" w:styleId="Lienhypertexte">
    <w:name w:val="Hyperlink"/>
    <w:uiPriority w:val="99"/>
    <w:rsid w:val="00381611"/>
    <w:rPr>
      <w:color w:val="0000FF"/>
      <w:u w:val="single"/>
    </w:rPr>
  </w:style>
  <w:style w:type="paragraph" w:styleId="En-tte">
    <w:name w:val="header"/>
    <w:basedOn w:val="Normal"/>
    <w:link w:val="En-tteCar"/>
    <w:uiPriority w:val="99"/>
    <w:rsid w:val="00381611"/>
    <w:pPr>
      <w:tabs>
        <w:tab w:val="center" w:pos="4536"/>
        <w:tab w:val="right" w:pos="9072"/>
      </w:tabs>
      <w:spacing w:line="240" w:lineRule="atLeast"/>
    </w:pPr>
    <w:rPr>
      <w:sz w:val="20"/>
    </w:rPr>
  </w:style>
  <w:style w:type="character" w:customStyle="1" w:styleId="En-tteCar">
    <w:name w:val="En-tête Car"/>
    <w:basedOn w:val="Policepardfaut"/>
    <w:link w:val="En-tte"/>
    <w:uiPriority w:val="99"/>
    <w:rsid w:val="00381611"/>
    <w:rPr>
      <w:rFonts w:ascii="Times New Roman" w:eastAsia="Times New Roman" w:hAnsi="Times New Roman" w:cs="Times New Roman"/>
      <w:sz w:val="20"/>
      <w:szCs w:val="24"/>
      <w:lang w:eastAsia="fr-FR"/>
    </w:rPr>
  </w:style>
  <w:style w:type="paragraph" w:customStyle="1" w:styleId="listepuce2">
    <w:name w:val="liste puce 2"/>
    <w:basedOn w:val="Normal"/>
    <w:rsid w:val="00381611"/>
    <w:pPr>
      <w:numPr>
        <w:numId w:val="4"/>
      </w:numPr>
      <w:spacing w:before="100"/>
      <w:jc w:val="both"/>
    </w:pPr>
    <w:rPr>
      <w:szCs w:val="20"/>
    </w:rPr>
  </w:style>
  <w:style w:type="table" w:styleId="Grilledutableau">
    <w:name w:val="Table Grid"/>
    <w:basedOn w:val="TableauNormal"/>
    <w:uiPriority w:val="39"/>
    <w:rsid w:val="00381611"/>
    <w:pPr>
      <w:spacing w:after="0" w:line="240" w:lineRule="auto"/>
    </w:pPr>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M1">
    <w:name w:val="toc 1"/>
    <w:basedOn w:val="Normal"/>
    <w:next w:val="Normal"/>
    <w:autoRedefine/>
    <w:uiPriority w:val="39"/>
    <w:rsid w:val="00381611"/>
    <w:pPr>
      <w:spacing w:before="120" w:after="120"/>
    </w:pPr>
    <w:rPr>
      <w:b/>
      <w:bCs/>
      <w:caps/>
      <w:sz w:val="20"/>
      <w:szCs w:val="20"/>
    </w:rPr>
  </w:style>
  <w:style w:type="paragraph" w:customStyle="1" w:styleId="Style1">
    <w:name w:val="Style1"/>
    <w:basedOn w:val="Titre"/>
    <w:next w:val="Titre"/>
    <w:rsid w:val="00381611"/>
    <w:pPr>
      <w:numPr>
        <w:numId w:val="2"/>
      </w:numPr>
    </w:pPr>
    <w:rPr>
      <w:caps w:val="0"/>
      <w:szCs w:val="28"/>
    </w:rPr>
  </w:style>
  <w:style w:type="paragraph" w:styleId="Titre">
    <w:name w:val="Title"/>
    <w:basedOn w:val="Normal"/>
    <w:link w:val="TitreCar"/>
    <w:qFormat/>
    <w:rsid w:val="00381611"/>
    <w:pPr>
      <w:numPr>
        <w:numId w:val="7"/>
      </w:numPr>
      <w:pBdr>
        <w:top w:val="single" w:sz="4" w:space="1" w:color="auto" w:shadow="1"/>
        <w:left w:val="single" w:sz="4" w:space="4" w:color="auto" w:shadow="1"/>
        <w:bottom w:val="single" w:sz="4" w:space="1" w:color="auto" w:shadow="1"/>
        <w:right w:val="single" w:sz="4" w:space="4" w:color="auto" w:shadow="1"/>
      </w:pBdr>
      <w:spacing w:before="240" w:after="60"/>
      <w:jc w:val="center"/>
      <w:outlineLvl w:val="0"/>
    </w:pPr>
    <w:rPr>
      <w:rFonts w:cs="Arial"/>
      <w:b/>
      <w:bCs/>
      <w:caps/>
      <w:kern w:val="28"/>
      <w:sz w:val="28"/>
      <w:szCs w:val="32"/>
    </w:rPr>
  </w:style>
  <w:style w:type="character" w:customStyle="1" w:styleId="TitreCar">
    <w:name w:val="Titre Car"/>
    <w:basedOn w:val="Policepardfaut"/>
    <w:link w:val="Titre"/>
    <w:rsid w:val="00381611"/>
    <w:rPr>
      <w:rFonts w:ascii="Times New Roman" w:eastAsia="Times New Roman" w:hAnsi="Times New Roman" w:cs="Arial"/>
      <w:b/>
      <w:bCs/>
      <w:caps/>
      <w:kern w:val="28"/>
      <w:sz w:val="28"/>
      <w:szCs w:val="32"/>
      <w:lang w:eastAsia="fr-FR"/>
    </w:rPr>
  </w:style>
  <w:style w:type="paragraph" w:styleId="Index1">
    <w:name w:val="index 1"/>
    <w:basedOn w:val="Normal"/>
    <w:next w:val="Normal"/>
    <w:autoRedefine/>
    <w:semiHidden/>
    <w:rsid w:val="00381611"/>
    <w:pPr>
      <w:ind w:left="240" w:hanging="240"/>
    </w:pPr>
    <w:rPr>
      <w:sz w:val="18"/>
      <w:szCs w:val="18"/>
    </w:rPr>
  </w:style>
  <w:style w:type="paragraph" w:styleId="Index2">
    <w:name w:val="index 2"/>
    <w:basedOn w:val="Normal"/>
    <w:next w:val="Normal"/>
    <w:autoRedefine/>
    <w:semiHidden/>
    <w:rsid w:val="00381611"/>
    <w:pPr>
      <w:ind w:left="480" w:hanging="240"/>
    </w:pPr>
    <w:rPr>
      <w:sz w:val="18"/>
      <w:szCs w:val="18"/>
    </w:rPr>
  </w:style>
  <w:style w:type="paragraph" w:styleId="Index3">
    <w:name w:val="index 3"/>
    <w:basedOn w:val="Normal"/>
    <w:next w:val="Normal"/>
    <w:autoRedefine/>
    <w:semiHidden/>
    <w:rsid w:val="00381611"/>
    <w:pPr>
      <w:ind w:left="720" w:hanging="240"/>
    </w:pPr>
    <w:rPr>
      <w:sz w:val="18"/>
      <w:szCs w:val="18"/>
    </w:rPr>
  </w:style>
  <w:style w:type="paragraph" w:styleId="Index4">
    <w:name w:val="index 4"/>
    <w:basedOn w:val="Normal"/>
    <w:next w:val="Normal"/>
    <w:autoRedefine/>
    <w:semiHidden/>
    <w:rsid w:val="00381611"/>
    <w:pPr>
      <w:ind w:left="960" w:hanging="240"/>
    </w:pPr>
    <w:rPr>
      <w:sz w:val="18"/>
      <w:szCs w:val="18"/>
    </w:rPr>
  </w:style>
  <w:style w:type="paragraph" w:styleId="Index5">
    <w:name w:val="index 5"/>
    <w:basedOn w:val="Normal"/>
    <w:next w:val="Normal"/>
    <w:autoRedefine/>
    <w:semiHidden/>
    <w:rsid w:val="00381611"/>
    <w:pPr>
      <w:ind w:left="1200" w:hanging="240"/>
    </w:pPr>
    <w:rPr>
      <w:sz w:val="18"/>
      <w:szCs w:val="18"/>
    </w:rPr>
  </w:style>
  <w:style w:type="paragraph" w:styleId="Index6">
    <w:name w:val="index 6"/>
    <w:basedOn w:val="Normal"/>
    <w:next w:val="Normal"/>
    <w:autoRedefine/>
    <w:semiHidden/>
    <w:rsid w:val="00381611"/>
    <w:pPr>
      <w:ind w:left="1440" w:hanging="240"/>
    </w:pPr>
    <w:rPr>
      <w:sz w:val="18"/>
      <w:szCs w:val="18"/>
    </w:rPr>
  </w:style>
  <w:style w:type="paragraph" w:styleId="Index7">
    <w:name w:val="index 7"/>
    <w:basedOn w:val="Normal"/>
    <w:next w:val="Normal"/>
    <w:autoRedefine/>
    <w:semiHidden/>
    <w:rsid w:val="00381611"/>
    <w:pPr>
      <w:ind w:left="1680" w:hanging="240"/>
    </w:pPr>
    <w:rPr>
      <w:sz w:val="18"/>
      <w:szCs w:val="18"/>
    </w:rPr>
  </w:style>
  <w:style w:type="paragraph" w:styleId="Index8">
    <w:name w:val="index 8"/>
    <w:basedOn w:val="Normal"/>
    <w:next w:val="Normal"/>
    <w:autoRedefine/>
    <w:semiHidden/>
    <w:rsid w:val="00381611"/>
    <w:pPr>
      <w:ind w:left="1920" w:hanging="240"/>
    </w:pPr>
    <w:rPr>
      <w:sz w:val="18"/>
      <w:szCs w:val="18"/>
    </w:rPr>
  </w:style>
  <w:style w:type="paragraph" w:styleId="Index9">
    <w:name w:val="index 9"/>
    <w:basedOn w:val="Normal"/>
    <w:next w:val="Normal"/>
    <w:autoRedefine/>
    <w:semiHidden/>
    <w:rsid w:val="00381611"/>
    <w:pPr>
      <w:ind w:left="2160" w:hanging="240"/>
    </w:pPr>
    <w:rPr>
      <w:sz w:val="18"/>
      <w:szCs w:val="18"/>
    </w:rPr>
  </w:style>
  <w:style w:type="paragraph" w:styleId="Titreindex">
    <w:name w:val="index heading"/>
    <w:basedOn w:val="Normal"/>
    <w:next w:val="Index1"/>
    <w:semiHidden/>
    <w:rsid w:val="00381611"/>
    <w:pPr>
      <w:spacing w:before="240" w:after="120"/>
      <w:jc w:val="center"/>
    </w:pPr>
    <w:rPr>
      <w:b/>
      <w:bCs/>
      <w:sz w:val="26"/>
      <w:szCs w:val="26"/>
    </w:rPr>
  </w:style>
  <w:style w:type="paragraph" w:styleId="TM2">
    <w:name w:val="toc 2"/>
    <w:basedOn w:val="Normal"/>
    <w:next w:val="Normal"/>
    <w:autoRedefine/>
    <w:uiPriority w:val="39"/>
    <w:rsid w:val="00381611"/>
    <w:pPr>
      <w:ind w:left="240"/>
    </w:pPr>
    <w:rPr>
      <w:smallCaps/>
      <w:sz w:val="20"/>
      <w:szCs w:val="20"/>
    </w:rPr>
  </w:style>
  <w:style w:type="paragraph" w:styleId="TM3">
    <w:name w:val="toc 3"/>
    <w:basedOn w:val="Normal"/>
    <w:next w:val="Normal"/>
    <w:autoRedefine/>
    <w:uiPriority w:val="39"/>
    <w:rsid w:val="00381611"/>
    <w:pPr>
      <w:ind w:left="480"/>
    </w:pPr>
    <w:rPr>
      <w:i/>
      <w:iCs/>
      <w:sz w:val="20"/>
      <w:szCs w:val="20"/>
    </w:rPr>
  </w:style>
  <w:style w:type="paragraph" w:styleId="TM4">
    <w:name w:val="toc 4"/>
    <w:basedOn w:val="Normal"/>
    <w:next w:val="Normal"/>
    <w:autoRedefine/>
    <w:semiHidden/>
    <w:rsid w:val="00381611"/>
    <w:pPr>
      <w:ind w:left="720"/>
    </w:pPr>
    <w:rPr>
      <w:sz w:val="18"/>
      <w:szCs w:val="18"/>
    </w:rPr>
  </w:style>
  <w:style w:type="paragraph" w:styleId="TM5">
    <w:name w:val="toc 5"/>
    <w:basedOn w:val="Normal"/>
    <w:next w:val="Normal"/>
    <w:autoRedefine/>
    <w:semiHidden/>
    <w:rsid w:val="00381611"/>
    <w:pPr>
      <w:ind w:left="960"/>
    </w:pPr>
    <w:rPr>
      <w:sz w:val="18"/>
      <w:szCs w:val="18"/>
    </w:rPr>
  </w:style>
  <w:style w:type="paragraph" w:styleId="TM6">
    <w:name w:val="toc 6"/>
    <w:basedOn w:val="Normal"/>
    <w:next w:val="Normal"/>
    <w:autoRedefine/>
    <w:semiHidden/>
    <w:rsid w:val="00381611"/>
    <w:pPr>
      <w:ind w:left="1200"/>
    </w:pPr>
    <w:rPr>
      <w:sz w:val="18"/>
      <w:szCs w:val="18"/>
    </w:rPr>
  </w:style>
  <w:style w:type="paragraph" w:styleId="TM7">
    <w:name w:val="toc 7"/>
    <w:basedOn w:val="Normal"/>
    <w:next w:val="Normal"/>
    <w:autoRedefine/>
    <w:semiHidden/>
    <w:rsid w:val="00381611"/>
    <w:pPr>
      <w:ind w:left="1440"/>
    </w:pPr>
    <w:rPr>
      <w:sz w:val="18"/>
      <w:szCs w:val="18"/>
    </w:rPr>
  </w:style>
  <w:style w:type="paragraph" w:styleId="TM8">
    <w:name w:val="toc 8"/>
    <w:basedOn w:val="Normal"/>
    <w:next w:val="Normal"/>
    <w:autoRedefine/>
    <w:semiHidden/>
    <w:rsid w:val="00381611"/>
    <w:pPr>
      <w:ind w:left="1680"/>
    </w:pPr>
    <w:rPr>
      <w:sz w:val="18"/>
      <w:szCs w:val="18"/>
    </w:rPr>
  </w:style>
  <w:style w:type="paragraph" w:styleId="TM9">
    <w:name w:val="toc 9"/>
    <w:basedOn w:val="Normal"/>
    <w:next w:val="Normal"/>
    <w:autoRedefine/>
    <w:semiHidden/>
    <w:rsid w:val="00381611"/>
    <w:pPr>
      <w:ind w:left="1920"/>
    </w:pPr>
    <w:rPr>
      <w:sz w:val="18"/>
      <w:szCs w:val="18"/>
    </w:rPr>
  </w:style>
  <w:style w:type="paragraph" w:styleId="Liste">
    <w:name w:val="List"/>
    <w:basedOn w:val="Normal"/>
    <w:rsid w:val="00381611"/>
    <w:pPr>
      <w:ind w:left="283" w:hanging="283"/>
    </w:pPr>
  </w:style>
  <w:style w:type="paragraph" w:styleId="Liste2">
    <w:name w:val="List 2"/>
    <w:basedOn w:val="Normal"/>
    <w:rsid w:val="00381611"/>
    <w:pPr>
      <w:ind w:left="566" w:hanging="283"/>
    </w:pPr>
  </w:style>
  <w:style w:type="paragraph" w:styleId="Liste3">
    <w:name w:val="List 3"/>
    <w:basedOn w:val="Normal"/>
    <w:rsid w:val="00381611"/>
    <w:pPr>
      <w:ind w:left="849" w:hanging="283"/>
    </w:pPr>
  </w:style>
  <w:style w:type="paragraph" w:styleId="En-ttedemessage">
    <w:name w:val="Message Header"/>
    <w:basedOn w:val="Normal"/>
    <w:link w:val="En-ttedemessageCar"/>
    <w:rsid w:val="00381611"/>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character" w:customStyle="1" w:styleId="En-ttedemessageCar">
    <w:name w:val="En-tête de message Car"/>
    <w:basedOn w:val="Policepardfaut"/>
    <w:link w:val="En-ttedemessage"/>
    <w:rsid w:val="00381611"/>
    <w:rPr>
      <w:rFonts w:ascii="Arial" w:eastAsia="Times New Roman" w:hAnsi="Arial" w:cs="Arial"/>
      <w:sz w:val="24"/>
      <w:szCs w:val="24"/>
      <w:shd w:val="pct20" w:color="auto" w:fill="auto"/>
      <w:lang w:eastAsia="fr-FR"/>
    </w:rPr>
  </w:style>
  <w:style w:type="paragraph" w:styleId="Formuledepolitesse">
    <w:name w:val="Closing"/>
    <w:basedOn w:val="Normal"/>
    <w:link w:val="FormuledepolitesseCar"/>
    <w:rsid w:val="00381611"/>
    <w:pPr>
      <w:ind w:left="4252"/>
    </w:pPr>
  </w:style>
  <w:style w:type="character" w:customStyle="1" w:styleId="FormuledepolitesseCar">
    <w:name w:val="Formule de politesse Car"/>
    <w:basedOn w:val="Policepardfaut"/>
    <w:link w:val="Formuledepolitesse"/>
    <w:rsid w:val="00381611"/>
    <w:rPr>
      <w:rFonts w:ascii="Times New Roman" w:eastAsia="Times New Roman" w:hAnsi="Times New Roman" w:cs="Times New Roman"/>
      <w:sz w:val="24"/>
      <w:szCs w:val="24"/>
      <w:lang w:eastAsia="fr-FR"/>
    </w:rPr>
  </w:style>
  <w:style w:type="paragraph" w:styleId="Listepuces">
    <w:name w:val="List Bullet"/>
    <w:basedOn w:val="Normal"/>
    <w:rsid w:val="00381611"/>
    <w:pPr>
      <w:numPr>
        <w:numId w:val="8"/>
      </w:numPr>
    </w:pPr>
  </w:style>
  <w:style w:type="paragraph" w:styleId="Listepuces2">
    <w:name w:val="List Bullet 2"/>
    <w:basedOn w:val="Normal"/>
    <w:rsid w:val="00381611"/>
    <w:pPr>
      <w:numPr>
        <w:numId w:val="9"/>
      </w:numPr>
    </w:pPr>
  </w:style>
  <w:style w:type="paragraph" w:styleId="Listecontinue">
    <w:name w:val="List Continue"/>
    <w:basedOn w:val="Normal"/>
    <w:rsid w:val="00381611"/>
    <w:pPr>
      <w:spacing w:after="120"/>
      <w:ind w:left="283"/>
    </w:pPr>
  </w:style>
  <w:style w:type="paragraph" w:styleId="Corpsdetexte">
    <w:name w:val="Body Text"/>
    <w:basedOn w:val="Normal"/>
    <w:link w:val="CorpsdetexteCar"/>
    <w:rsid w:val="00381611"/>
    <w:pPr>
      <w:spacing w:after="120"/>
    </w:pPr>
  </w:style>
  <w:style w:type="character" w:customStyle="1" w:styleId="CorpsdetexteCar">
    <w:name w:val="Corps de texte Car"/>
    <w:basedOn w:val="Policepardfaut"/>
    <w:link w:val="Corpsdetexte"/>
    <w:rsid w:val="00381611"/>
    <w:rPr>
      <w:rFonts w:ascii="Times New Roman" w:eastAsia="Times New Roman" w:hAnsi="Times New Roman" w:cs="Times New Roman"/>
      <w:sz w:val="24"/>
      <w:szCs w:val="24"/>
      <w:lang w:eastAsia="fr-FR"/>
    </w:rPr>
  </w:style>
  <w:style w:type="paragraph" w:styleId="Retrait1religne">
    <w:name w:val="Body Text First Indent"/>
    <w:basedOn w:val="Corpsdetexte"/>
    <w:link w:val="Retrait1religneCar"/>
    <w:rsid w:val="00381611"/>
    <w:pPr>
      <w:ind w:firstLine="210"/>
    </w:pPr>
  </w:style>
  <w:style w:type="character" w:customStyle="1" w:styleId="Retrait1religneCar">
    <w:name w:val="Retrait 1re ligne Car"/>
    <w:basedOn w:val="CorpsdetexteCar"/>
    <w:link w:val="Retrait1religne"/>
    <w:rsid w:val="00381611"/>
    <w:rPr>
      <w:rFonts w:ascii="Times New Roman" w:eastAsia="Times New Roman" w:hAnsi="Times New Roman" w:cs="Times New Roman"/>
      <w:sz w:val="24"/>
      <w:szCs w:val="24"/>
      <w:lang w:eastAsia="fr-FR"/>
    </w:rPr>
  </w:style>
  <w:style w:type="character" w:styleId="Lienhypertextesuivivisit">
    <w:name w:val="FollowedHyperlink"/>
    <w:uiPriority w:val="99"/>
    <w:rsid w:val="00381611"/>
    <w:rPr>
      <w:color w:val="800080"/>
      <w:u w:val="single"/>
    </w:rPr>
  </w:style>
  <w:style w:type="paragraph" w:styleId="Pieddepage">
    <w:name w:val="footer"/>
    <w:basedOn w:val="Normal"/>
    <w:link w:val="PieddepageCar"/>
    <w:uiPriority w:val="99"/>
    <w:rsid w:val="00381611"/>
    <w:pPr>
      <w:tabs>
        <w:tab w:val="center" w:pos="4536"/>
        <w:tab w:val="right" w:pos="9072"/>
      </w:tabs>
    </w:pPr>
  </w:style>
  <w:style w:type="character" w:customStyle="1" w:styleId="PieddepageCar">
    <w:name w:val="Pied de page Car"/>
    <w:basedOn w:val="Policepardfaut"/>
    <w:link w:val="Pieddepage"/>
    <w:uiPriority w:val="99"/>
    <w:rsid w:val="00381611"/>
    <w:rPr>
      <w:rFonts w:ascii="Times New Roman" w:eastAsia="Times New Roman" w:hAnsi="Times New Roman" w:cs="Times New Roman"/>
      <w:sz w:val="24"/>
      <w:szCs w:val="24"/>
      <w:lang w:eastAsia="fr-FR"/>
    </w:rPr>
  </w:style>
  <w:style w:type="paragraph" w:styleId="Textedebulles">
    <w:name w:val="Balloon Text"/>
    <w:basedOn w:val="Normal"/>
    <w:link w:val="TextedebullesCar"/>
    <w:uiPriority w:val="99"/>
    <w:semiHidden/>
    <w:rsid w:val="00381611"/>
    <w:rPr>
      <w:rFonts w:ascii="Tahoma" w:hAnsi="Tahoma" w:cs="Tahoma"/>
      <w:sz w:val="16"/>
      <w:szCs w:val="16"/>
    </w:rPr>
  </w:style>
  <w:style w:type="character" w:customStyle="1" w:styleId="TextedebullesCar">
    <w:name w:val="Texte de bulles Car"/>
    <w:basedOn w:val="Policepardfaut"/>
    <w:link w:val="Textedebulles"/>
    <w:uiPriority w:val="99"/>
    <w:semiHidden/>
    <w:rsid w:val="00381611"/>
    <w:rPr>
      <w:rFonts w:ascii="Tahoma" w:eastAsia="Times New Roman" w:hAnsi="Tahoma" w:cs="Tahoma"/>
      <w:sz w:val="16"/>
      <w:szCs w:val="16"/>
      <w:lang w:eastAsia="fr-FR"/>
    </w:rPr>
  </w:style>
  <w:style w:type="character" w:styleId="Marquedecommentaire">
    <w:name w:val="annotation reference"/>
    <w:uiPriority w:val="99"/>
    <w:semiHidden/>
    <w:rsid w:val="00381611"/>
    <w:rPr>
      <w:sz w:val="16"/>
      <w:szCs w:val="16"/>
    </w:rPr>
  </w:style>
  <w:style w:type="paragraph" w:styleId="Commentaire">
    <w:name w:val="annotation text"/>
    <w:basedOn w:val="Normal"/>
    <w:link w:val="CommentaireCar"/>
    <w:uiPriority w:val="99"/>
    <w:rsid w:val="00381611"/>
    <w:rPr>
      <w:sz w:val="20"/>
      <w:szCs w:val="20"/>
    </w:rPr>
  </w:style>
  <w:style w:type="character" w:customStyle="1" w:styleId="CommentaireCar">
    <w:name w:val="Commentaire Car"/>
    <w:basedOn w:val="Policepardfaut"/>
    <w:link w:val="Commentaire"/>
    <w:uiPriority w:val="99"/>
    <w:rsid w:val="00381611"/>
    <w:rPr>
      <w:rFonts w:ascii="Times New Roman" w:eastAsia="Times New Roman" w:hAnsi="Times New Roman" w:cs="Times New Roman"/>
      <w:sz w:val="20"/>
      <w:szCs w:val="20"/>
      <w:lang w:eastAsia="fr-FR"/>
    </w:rPr>
  </w:style>
  <w:style w:type="paragraph" w:styleId="Objetducommentaire">
    <w:name w:val="annotation subject"/>
    <w:basedOn w:val="Commentaire"/>
    <w:next w:val="Commentaire"/>
    <w:link w:val="ObjetducommentaireCar"/>
    <w:uiPriority w:val="99"/>
    <w:semiHidden/>
    <w:rsid w:val="00381611"/>
    <w:rPr>
      <w:b/>
      <w:bCs/>
    </w:rPr>
  </w:style>
  <w:style w:type="character" w:customStyle="1" w:styleId="ObjetducommentaireCar">
    <w:name w:val="Objet du commentaire Car"/>
    <w:basedOn w:val="CommentaireCar"/>
    <w:link w:val="Objetducommentaire"/>
    <w:uiPriority w:val="99"/>
    <w:semiHidden/>
    <w:rsid w:val="00381611"/>
    <w:rPr>
      <w:rFonts w:ascii="Times New Roman" w:eastAsia="Times New Roman" w:hAnsi="Times New Roman" w:cs="Times New Roman"/>
      <w:b/>
      <w:bCs/>
      <w:sz w:val="20"/>
      <w:szCs w:val="20"/>
      <w:lang w:eastAsia="fr-FR"/>
    </w:rPr>
  </w:style>
  <w:style w:type="paragraph" w:styleId="Notedebasdepage">
    <w:name w:val="footnote text"/>
    <w:aliases w:val="Footnote Text1,single space,Fodnotetekst Tegn,footnote text Char,Fodnotetekst Tegn Char,single space Char,footnote text Char Char Char,Fodnotetekst Tegn Char1,single space Char1,footnote text Char Char1,FOOTNOTES,fn,footnote text,ft"/>
    <w:basedOn w:val="Normal"/>
    <w:link w:val="NotedebasdepageCar"/>
    <w:uiPriority w:val="99"/>
    <w:rsid w:val="00381611"/>
    <w:rPr>
      <w:sz w:val="20"/>
      <w:szCs w:val="20"/>
    </w:rPr>
  </w:style>
  <w:style w:type="character" w:customStyle="1" w:styleId="NotedebasdepageCar">
    <w:name w:val="Note de bas de page Car"/>
    <w:aliases w:val="Footnote Text1 Car,single space Car,Fodnotetekst Tegn Car,footnote text Char Car,Fodnotetekst Tegn Char Car,single space Char Car,footnote text Char Char Char Car,Fodnotetekst Tegn Char1 Car,single space Char1 Car,FOOTNOTES Car"/>
    <w:basedOn w:val="Policepardfaut"/>
    <w:link w:val="Notedebasdepage"/>
    <w:uiPriority w:val="99"/>
    <w:rsid w:val="00381611"/>
    <w:rPr>
      <w:rFonts w:ascii="Times New Roman" w:eastAsia="Times New Roman" w:hAnsi="Times New Roman" w:cs="Times New Roman"/>
      <w:sz w:val="20"/>
      <w:szCs w:val="20"/>
      <w:lang w:eastAsia="fr-FR"/>
    </w:rPr>
  </w:style>
  <w:style w:type="character" w:styleId="Appelnotedebasdep">
    <w:name w:val="footnote reference"/>
    <w:aliases w:val=" BVI fnr Car Car1 Car Car Car Car Car Car Car Car Car Car,BVI fnr Car Car Car Car Car Car Car Car Car Car1 Car Car, BVI fnr Car Car Car Car Car Car Car Car Car Car Car Car Car Car,ftref,BVI fnr,16 Point,Superscript 6 Point"/>
    <w:uiPriority w:val="99"/>
    <w:rsid w:val="00381611"/>
    <w:rPr>
      <w:vertAlign w:val="superscript"/>
    </w:rPr>
  </w:style>
  <w:style w:type="character" w:styleId="Numrodepage">
    <w:name w:val="page number"/>
    <w:basedOn w:val="Policepardfaut"/>
    <w:rsid w:val="00381611"/>
  </w:style>
  <w:style w:type="paragraph" w:styleId="Paragraphedeliste">
    <w:name w:val="List Paragraph"/>
    <w:aliases w:val="Listes,List Paragraph,Liste à puce - SC,Paragraphe de liste11,Premier,titre 3,Bullets,Bullet List,bullet 1,Normal bullet 2,Paragraphe,Bullet list,References,Paragraphe de liste du rapport,Paragraphe à Puce,Medium Grid 1 - Accent 21"/>
    <w:basedOn w:val="Normal"/>
    <w:link w:val="ParagraphedelisteCar"/>
    <w:uiPriority w:val="34"/>
    <w:qFormat/>
    <w:rsid w:val="00381611"/>
    <w:pPr>
      <w:ind w:left="708"/>
    </w:pPr>
  </w:style>
  <w:style w:type="character" w:customStyle="1" w:styleId="ParagraphedelisteCar">
    <w:name w:val="Paragraphe de liste Car"/>
    <w:aliases w:val="Listes Car,List Paragraph Car,Liste à puce - SC Car,Paragraphe de liste11 Car,Premier Car,titre 3 Car,Bullets Car,Bullet List Car,bullet 1 Car,Normal bullet 2 Car,Paragraphe Car,Bullet list Car,References Car"/>
    <w:link w:val="Paragraphedeliste"/>
    <w:uiPriority w:val="34"/>
    <w:qFormat/>
    <w:locked/>
    <w:rsid w:val="005B1FF3"/>
    <w:rPr>
      <w:rFonts w:ascii="Times New Roman" w:eastAsia="Times New Roman" w:hAnsi="Times New Roman" w:cs="Times New Roman"/>
      <w:sz w:val="24"/>
      <w:szCs w:val="24"/>
      <w:lang w:eastAsia="fr-FR"/>
    </w:rPr>
  </w:style>
  <w:style w:type="paragraph" w:customStyle="1" w:styleId="aaa">
    <w:name w:val="a.a.a"/>
    <w:basedOn w:val="Normal"/>
    <w:link w:val="aaaCar"/>
    <w:qFormat/>
    <w:rsid w:val="005B1FF3"/>
    <w:pPr>
      <w:spacing w:after="160" w:line="276" w:lineRule="auto"/>
      <w:jc w:val="both"/>
    </w:pPr>
    <w:rPr>
      <w:rFonts w:asciiTheme="minorHAnsi" w:eastAsiaTheme="minorHAnsi" w:hAnsiTheme="minorHAnsi" w:cstheme="minorBidi"/>
      <w:bCs/>
      <w:sz w:val="22"/>
      <w:szCs w:val="22"/>
      <w:lang w:eastAsia="en-US"/>
    </w:rPr>
  </w:style>
  <w:style w:type="character" w:customStyle="1" w:styleId="aaaCar">
    <w:name w:val="a.a.a Car"/>
    <w:basedOn w:val="Policepardfaut"/>
    <w:link w:val="aaa"/>
    <w:rsid w:val="005B1FF3"/>
    <w:rPr>
      <w:bCs/>
    </w:rPr>
  </w:style>
  <w:style w:type="paragraph" w:styleId="NormalWeb">
    <w:name w:val="Normal (Web)"/>
    <w:basedOn w:val="Normal"/>
    <w:uiPriority w:val="99"/>
    <w:unhideWhenUsed/>
    <w:rsid w:val="005B1FF3"/>
    <w:pPr>
      <w:spacing w:before="100" w:beforeAutospacing="1" w:after="100" w:afterAutospacing="1"/>
      <w:jc w:val="both"/>
    </w:pPr>
  </w:style>
  <w:style w:type="paragraph" w:styleId="Lgende">
    <w:name w:val="caption"/>
    <w:basedOn w:val="Normal"/>
    <w:next w:val="Normal"/>
    <w:uiPriority w:val="35"/>
    <w:unhideWhenUsed/>
    <w:qFormat/>
    <w:rsid w:val="005B1FF3"/>
    <w:pPr>
      <w:keepNext/>
      <w:jc w:val="center"/>
    </w:pPr>
    <w:rPr>
      <w:rFonts w:ascii="Verdana" w:hAnsi="Verdana" w:cs="Arial Unicode MS"/>
      <w:i/>
      <w:iCs/>
      <w:color w:val="002060"/>
      <w:sz w:val="18"/>
      <w:szCs w:val="18"/>
    </w:rPr>
  </w:style>
  <w:style w:type="paragraph" w:styleId="Bibliographie">
    <w:name w:val="Bibliography"/>
    <w:basedOn w:val="Normal"/>
    <w:next w:val="Normal"/>
    <w:uiPriority w:val="37"/>
    <w:unhideWhenUsed/>
    <w:rsid w:val="005B1FF3"/>
    <w:pPr>
      <w:ind w:left="720" w:hanging="720"/>
    </w:pPr>
    <w:rPr>
      <w:rFonts w:asciiTheme="minorHAnsi" w:eastAsiaTheme="minorHAnsi" w:hAnsiTheme="minorHAnsi" w:cstheme="minorBidi"/>
      <w:sz w:val="22"/>
      <w:szCs w:val="22"/>
      <w:lang w:eastAsia="en-US"/>
    </w:rPr>
  </w:style>
  <w:style w:type="paragraph" w:customStyle="1" w:styleId="Grandtitre">
    <w:name w:val="Grand titre"/>
    <w:basedOn w:val="Titre1"/>
    <w:link w:val="GrandtitreCar"/>
    <w:qFormat/>
    <w:rsid w:val="005B1FF3"/>
    <w:pPr>
      <w:numPr>
        <w:numId w:val="3"/>
      </w:numPr>
    </w:pPr>
    <w:rPr>
      <w:rFonts w:ascii="Calibri" w:hAnsi="Calibri"/>
      <w:u w:val="single"/>
    </w:rPr>
  </w:style>
  <w:style w:type="character" w:customStyle="1" w:styleId="GrandtitreCar">
    <w:name w:val="Grand titre Car"/>
    <w:basedOn w:val="Titre1Car"/>
    <w:link w:val="Grandtitre"/>
    <w:rsid w:val="005B1FF3"/>
    <w:rPr>
      <w:rFonts w:ascii="Calibri" w:eastAsia="Times New Roman" w:hAnsi="Calibri" w:cs="Arial"/>
      <w:b/>
      <w:bCs/>
      <w:smallCaps/>
      <w:kern w:val="28"/>
      <w:sz w:val="32"/>
      <w:szCs w:val="32"/>
      <w:u w:val="single"/>
      <w:lang w:eastAsia="fr-FR"/>
    </w:rPr>
  </w:style>
  <w:style w:type="paragraph" w:customStyle="1" w:styleId="Soustitre1">
    <w:name w:val="Sous titre 1"/>
    <w:basedOn w:val="Titre2"/>
    <w:link w:val="Soustitre1Car"/>
    <w:qFormat/>
    <w:rsid w:val="005B1FF3"/>
    <w:pPr>
      <w:numPr>
        <w:numId w:val="22"/>
      </w:numPr>
      <w:spacing w:before="120" w:after="120" w:line="276" w:lineRule="auto"/>
    </w:pPr>
    <w:rPr>
      <w:rFonts w:ascii="Calibri" w:hAnsi="Calibri"/>
      <w:i w:val="0"/>
      <w:smallCaps w:val="0"/>
      <w:sz w:val="24"/>
      <w:szCs w:val="24"/>
      <w:u w:val="single"/>
    </w:rPr>
  </w:style>
  <w:style w:type="character" w:customStyle="1" w:styleId="Soustitre1Car">
    <w:name w:val="Sous titre 1 Car"/>
    <w:basedOn w:val="ParagraphedelisteCar"/>
    <w:link w:val="Soustitre1"/>
    <w:rsid w:val="005B1FF3"/>
    <w:rPr>
      <w:rFonts w:ascii="Calibri" w:eastAsia="Times New Roman" w:hAnsi="Calibri" w:cs="Arial"/>
      <w:b/>
      <w:bCs/>
      <w:iCs/>
      <w:sz w:val="24"/>
      <w:szCs w:val="24"/>
      <w:u w:val="single"/>
      <w:lang w:eastAsia="fr-FR"/>
    </w:rPr>
  </w:style>
  <w:style w:type="paragraph" w:customStyle="1" w:styleId="Soussoustitre">
    <w:name w:val="Sous sous titre"/>
    <w:basedOn w:val="Titre3"/>
    <w:link w:val="SoussoustitreCar"/>
    <w:qFormat/>
    <w:rsid w:val="005B1FF3"/>
    <w:pPr>
      <w:numPr>
        <w:numId w:val="22"/>
      </w:numPr>
      <w:jc w:val="both"/>
    </w:pPr>
    <w:rPr>
      <w:bCs w:val="0"/>
      <w:smallCaps w:val="0"/>
      <w:color w:val="000000"/>
    </w:rPr>
  </w:style>
  <w:style w:type="character" w:customStyle="1" w:styleId="SoussoustitreCar">
    <w:name w:val="Sous sous titre Car"/>
    <w:basedOn w:val="Titre3Car"/>
    <w:link w:val="Soussoustitre"/>
    <w:rsid w:val="005B1FF3"/>
    <w:rPr>
      <w:rFonts w:ascii="Arial Narrow" w:eastAsia="Times New Roman" w:hAnsi="Arial Narrow" w:cs="Arial"/>
      <w:b/>
      <w:bCs w:val="0"/>
      <w:smallCaps w:val="0"/>
      <w:color w:val="000000"/>
      <w:sz w:val="28"/>
      <w:szCs w:val="28"/>
      <w:lang w:eastAsia="fr-FR"/>
    </w:rPr>
  </w:style>
  <w:style w:type="paragraph" w:styleId="En-ttedetabledesmatires">
    <w:name w:val="TOC Heading"/>
    <w:basedOn w:val="Titre1"/>
    <w:next w:val="Normal"/>
    <w:uiPriority w:val="39"/>
    <w:unhideWhenUsed/>
    <w:qFormat/>
    <w:rsid w:val="005B1FF3"/>
    <w:pPr>
      <w:keepLines/>
      <w:numPr>
        <w:numId w:val="0"/>
      </w:numPr>
      <w:spacing w:before="240" w:after="0" w:line="259" w:lineRule="auto"/>
      <w:jc w:val="left"/>
      <w:outlineLvl w:val="9"/>
    </w:pPr>
    <w:rPr>
      <w:rFonts w:asciiTheme="majorHAnsi" w:eastAsiaTheme="majorEastAsia" w:hAnsiTheme="majorHAnsi" w:cstheme="majorBidi"/>
      <w:b w:val="0"/>
      <w:bCs w:val="0"/>
      <w:smallCaps w:val="0"/>
      <w:color w:val="2E74B5" w:themeColor="accent1" w:themeShade="BF"/>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song@afd.fr" TargetMode="External"/><Relationship Id="rId13" Type="http://schemas.openxmlformats.org/officeDocument/2006/relationships/package" Target="embeddings/Feuille_de_calcul_Microsoft_Excel.xls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fd.fr/fr/les-financements-des-projets-des-on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fisong@afd.fr" TargetMode="External"/><Relationship Id="rId4" Type="http://schemas.openxmlformats.org/officeDocument/2006/relationships/settings" Target="settings.xml"/><Relationship Id="rId9" Type="http://schemas.openxmlformats.org/officeDocument/2006/relationships/hyperlink" Target="mailto:fisong@afd.fr" TargetMode="External"/><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57D32E-65D3-456D-925E-D76FAEFB5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34</Pages>
  <Words>12857</Words>
  <Characters>70717</Characters>
  <Application>Microsoft Office Word</Application>
  <DocSecurity>0</DocSecurity>
  <Lines>589</Lines>
  <Paragraphs>166</Paragraphs>
  <ScaleCrop>false</ScaleCrop>
  <HeadingPairs>
    <vt:vector size="2" baseType="variant">
      <vt:variant>
        <vt:lpstr>Titre</vt:lpstr>
      </vt:variant>
      <vt:variant>
        <vt:i4>1</vt:i4>
      </vt:variant>
    </vt:vector>
  </HeadingPairs>
  <TitlesOfParts>
    <vt:vector size="1" baseType="lpstr">
      <vt:lpstr/>
    </vt:vector>
  </TitlesOfParts>
  <Company>AFD</Company>
  <LinksUpToDate>false</LinksUpToDate>
  <CharactersWithSpaces>83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 PERETTI Corinne</dc:creator>
  <cp:keywords/>
  <dc:description/>
  <cp:lastModifiedBy>GIRON Claire</cp:lastModifiedBy>
  <cp:revision>4</cp:revision>
  <dcterms:created xsi:type="dcterms:W3CDTF">2021-02-22T17:53:00Z</dcterms:created>
  <dcterms:modified xsi:type="dcterms:W3CDTF">2021-02-23T17:19:00Z</dcterms:modified>
</cp:coreProperties>
</file>